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9F297" w14:textId="0693F19C" w:rsidR="000E3C44" w:rsidRPr="007D7C37" w:rsidRDefault="00C27F64">
      <w:pPr>
        <w:pStyle w:val="Heading1"/>
        <w:rPr>
          <w:rFonts w:cs="Times New Roman"/>
        </w:rPr>
      </w:pPr>
      <w:bookmarkStart w:id="0" w:name="introduction"/>
      <w:r w:rsidRPr="007D7C37">
        <w:rPr>
          <w:rFonts w:cs="Times New Roman"/>
        </w:rPr>
        <w:t>I</w:t>
      </w:r>
      <w:r w:rsidR="009C462E" w:rsidRPr="007D7C37">
        <w:rPr>
          <w:rFonts w:cs="Times New Roman"/>
        </w:rPr>
        <w:t>ntroduction</w:t>
      </w:r>
    </w:p>
    <w:p w14:paraId="0009F298" w14:textId="389A0C38" w:rsidR="000E3C44" w:rsidRPr="007D7C37" w:rsidRDefault="009C462E">
      <w:pPr>
        <w:pStyle w:val="FirstParagraph"/>
        <w:rPr>
          <w:rFonts w:cs="Times New Roman"/>
        </w:rPr>
      </w:pPr>
      <w:r w:rsidRPr="007D7C37">
        <w:rPr>
          <w:rFonts w:cs="Times New Roman"/>
        </w:rPr>
        <w:t xml:space="preserve">Over the past few decades, cross-national studies on social class and redistributive preferences have predominantly </w:t>
      </w:r>
      <w:r w:rsidR="006B06E7" w:rsidRPr="007D7C37">
        <w:rPr>
          <w:rFonts w:cs="Times New Roman"/>
        </w:rPr>
        <w:t>focused</w:t>
      </w:r>
      <w:r w:rsidRPr="007D7C37">
        <w:rPr>
          <w:rFonts w:cs="Times New Roman"/>
        </w:rPr>
        <w:t xml:space="preserve"> on individual class positions </w:t>
      </w:r>
      <w:r w:rsidR="00444F53" w:rsidRPr="007D7C37">
        <w:rPr>
          <w:rFonts w:cs="Times New Roman"/>
        </w:rPr>
        <w:fldChar w:fldCharType="begin"/>
      </w:r>
      <w:r w:rsidR="00405578" w:rsidRPr="007D7C37">
        <w:rPr>
          <w:rFonts w:cs="Times New Roman"/>
        </w:rPr>
        <w:instrText xml:space="preserve"> ADDIN ZOTERO_ITEM CSL_CITATION {"citationID":"dDTLl5Fr","properties":{"formattedCitation":"(Lindh and McCall, 2020)","plainCitation":"(Lindh and McCall, 2020)","noteIndex":0},"citationItems":[{"id":2293,"uris":["http://zotero.org/users/5414506/items/YIQH4UCN"],"itemData":{"id":2293,"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r w:rsidR="00444F53" w:rsidRPr="007D7C37">
        <w:rPr>
          <w:rFonts w:cs="Times New Roman"/>
        </w:rPr>
        <w:fldChar w:fldCharType="separate"/>
      </w:r>
      <w:r w:rsidR="00405578" w:rsidRPr="007D7C37">
        <w:rPr>
          <w:rFonts w:cs="Times New Roman"/>
        </w:rPr>
        <w:t>(Lindh and McCall, 2020)</w:t>
      </w:r>
      <w:r w:rsidR="00444F53" w:rsidRPr="007D7C37">
        <w:rPr>
          <w:rFonts w:cs="Times New Roman"/>
        </w:rPr>
        <w:fldChar w:fldCharType="end"/>
      </w:r>
      <w:r w:rsidRPr="007D7C37">
        <w:rPr>
          <w:rFonts w:cs="Times New Roman"/>
        </w:rPr>
        <w:t xml:space="preserve">. Recently, however, a growing body of research has begun to focus on how the class </w:t>
      </w:r>
      <w:r w:rsidR="008E0B03" w:rsidRPr="007D7C37">
        <w:rPr>
          <w:rFonts w:cs="Times New Roman"/>
        </w:rPr>
        <w:t xml:space="preserve">composition </w:t>
      </w:r>
      <w:r w:rsidRPr="007D7C37">
        <w:rPr>
          <w:rFonts w:cs="Times New Roman"/>
        </w:rPr>
        <w:t>of</w:t>
      </w:r>
      <w:r w:rsidR="008E0B03" w:rsidRPr="007D7C37">
        <w:rPr>
          <w:rFonts w:cs="Times New Roman"/>
        </w:rPr>
        <w:t xml:space="preserve"> </w:t>
      </w:r>
      <w:r w:rsidRPr="007D7C37">
        <w:rPr>
          <w:rFonts w:cs="Times New Roman"/>
        </w:rPr>
        <w:t>social networks</w:t>
      </w:r>
      <w:r w:rsidR="009C4D75" w:rsidRPr="007D7C37">
        <w:rPr>
          <w:rFonts w:cs="Times New Roman"/>
        </w:rPr>
        <w:t xml:space="preserve"> </w:t>
      </w:r>
      <w:r w:rsidRPr="007D7C37">
        <w:rPr>
          <w:rFonts w:cs="Times New Roman"/>
        </w:rPr>
        <w:t xml:space="preserve">influences redistributive preferences </w:t>
      </w:r>
      <w:r w:rsidR="00444F53" w:rsidRPr="007D7C37">
        <w:rPr>
          <w:rFonts w:cs="Times New Roman"/>
        </w:rPr>
        <w:fldChar w:fldCharType="begin"/>
      </w:r>
      <w:r w:rsidR="00405578" w:rsidRPr="007D7C37">
        <w:rPr>
          <w:rFonts w:cs="Times New Roman"/>
        </w:rPr>
        <w:instrText xml:space="preserve"> ADDIN ZOTERO_ITEM CSL_CITATION {"citationID":"8fZuk66P","properties":{"formattedCitation":"(Lee, 2023; Lindh et al., 2021; Otero and Mendoza, 2023; Paskov and Weisstanner, 2022)","plainCitation":"(Lee, 2023; Lindh et al., 2021; Otero and Mendoza, 2023; Paskov and Weisstanner, 2022)","noteIndex":0},"citationItems":[{"id":14110,"uris":["http://zotero.org/users/5414506/items/4IFC6NEE"],"itemData":{"id":14110,"type":"article-journal","abstract":"Capitalizing on the newly available and consistent coding of detailed occupations for the General Social Surveys (GSS), this article examines the link between class origins and public support for redistribution in the United States from 1977 through 2018. The findings reveal significant net associations between class origins and preferences for redistribution. Individuals with farming-class or working-class origins are more supportive of government action to reduce inequality than individuals with salariat-class origins. These class-origin differences are associated with individuals’ current socioeconomic characteristics but are not fully accounted for by these factors. In addition, individuals in more privileged class positions have increased their support for redistribution over time. Attitudes toward federal income taxes are also analyzed as an additional measure of redistribution preferences. Overall, the findings suggest a continuing role of class origin in determining support for redistribution.","container-title":"Social Science Research","DOI":"10.1016/j.ssresearch.2022.102840","ISSN":"0049-089X","journalAbbreviation":"Social Science Research","language":"en","page":"102840","source":"ScienceDirect","title":"Consider your origins: Parental social class and preferences for redistribution in the United States from 1977 to 2018","title-short":"Consider your origins","volume":"110","author":[{"family":"Lee","given":"Jiwon"}],"issued":{"date-parts":[["2023",2,1]]},"citation-key":"lee_consider_2023"}},{"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444F53" w:rsidRPr="007D7C37">
        <w:rPr>
          <w:rFonts w:cs="Times New Roman"/>
        </w:rPr>
        <w:fldChar w:fldCharType="separate"/>
      </w:r>
      <w:r w:rsidR="00405578" w:rsidRPr="007D7C37">
        <w:rPr>
          <w:rFonts w:cs="Times New Roman"/>
        </w:rPr>
        <w:t>(Lee, 2023; Lindh et al., 2021; Otero and Mendoza, 2023; Paskov and Weisstanner, 2022)</w:t>
      </w:r>
      <w:r w:rsidR="00444F53" w:rsidRPr="007D7C37">
        <w:rPr>
          <w:rFonts w:cs="Times New Roman"/>
        </w:rPr>
        <w:fldChar w:fldCharType="end"/>
      </w:r>
      <w:r w:rsidRPr="007D7C37">
        <w:rPr>
          <w:rFonts w:cs="Times New Roman"/>
        </w:rPr>
        <w:t xml:space="preserve">. Additionally, social classes tend to form segregated networks according to the homophily principle, </w:t>
      </w:r>
      <w:r w:rsidR="008E0B03" w:rsidRPr="007D7C37">
        <w:rPr>
          <w:rFonts w:cs="Times New Roman"/>
        </w:rPr>
        <w:t>whereby individuals have</w:t>
      </w:r>
      <w:r w:rsidRPr="007D7C37">
        <w:rPr>
          <w:rFonts w:cs="Times New Roman"/>
        </w:rPr>
        <w:t xml:space="preserve"> higher chances of forming social ties with others with similar characteristics </w:t>
      </w:r>
      <w:r w:rsidR="00BE7DA6" w:rsidRPr="007D7C37">
        <w:rPr>
          <w:rFonts w:cs="Times New Roman"/>
        </w:rPr>
        <w:fldChar w:fldCharType="begin"/>
      </w:r>
      <w:r w:rsidR="00405578" w:rsidRPr="007D7C37">
        <w:rPr>
          <w:rFonts w:cs="Times New Roman"/>
        </w:rPr>
        <w:instrText xml:space="preserve"> ADDIN ZOTERO_ITEM CSL_CITATION {"citationID":"TNIbIgxm","properties":{"formattedCitation":"(McPherson et al., 2001; Otero et al., 2021)","plainCitation":"(McPherson et al., 2001; Otero et al., 2021)","noteIndex":0},"citationItems":[{"id":12811,"uris":["http://zotero.org/users/5414506/items/U5P3A8RZ"],"itemData":{"id":12811,"type":"article-journal","abstract":"Similarity breeds connection. This principle-the homophily principle-structures network ties of every type, including marriage, friendship, work, advice, support, information transfer, exchange, comembership, and other types of relationship. The result is that people's personal networks are homogeneous with regard to many sociodemographic, behavioral, and intrapersonal characteristics. Homophily limits people's social worlds in a way that has powerful implications for the information they receive, the attitudes they form, and the interactions they experience. Homophily in race and ethnicity creates the strongest divides in our personal environments, with age, religion, education, occupation, and gender following in roughly that order. Geographic propinquity, families, organizations, and isomorphic positions in social systems all create contexts in which homophilous relations form. Ties between nonsimilar individuals also dissolve at a higher rate, which sets the stage for the formation of niches (localized positions) within social space. We argue for more research on: (a) the basic ecological processes that link organizations, associations, cultural communities, social movements, and many other social forms; (b) the impact of multiplex ties on the patterns of homophily; and (c) the dynamics of network change over time through which networks and other social entities co-evolve.","container-title":"Annual Review of Sociology","ISSN":"0360-0572","note":"publisher: Annual Reviews","page":"415-444","source":"JSTOR","title":"Birds of a Feather: Homophily in Social Networks","title-short":"Birds of a Feather","volume":"27","author":[{"family":"McPherson","given":"Miller"},{"family":"Smith-Lovin","given":"Lynn"},{"family":"Cook","given":"James M."}],"issued":{"date-parts":[["2001"]]},"citation-key":"mcpherson_birds_2001"}},{"id":13576,"uris":["http://zotero.org/users/5414506/items/6WMII5PN"],"itemData":{"id":13576,"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schema":"https://github.com/citation-style-language/schema/raw/master/csl-citation.json"} </w:instrText>
      </w:r>
      <w:r w:rsidR="00BE7DA6" w:rsidRPr="007D7C37">
        <w:rPr>
          <w:rFonts w:cs="Times New Roman"/>
        </w:rPr>
        <w:fldChar w:fldCharType="separate"/>
      </w:r>
      <w:r w:rsidR="00405578" w:rsidRPr="007D7C37">
        <w:rPr>
          <w:rFonts w:cs="Times New Roman"/>
        </w:rPr>
        <w:t>(McPherson et al., 2001; Otero et al., 2021)</w:t>
      </w:r>
      <w:r w:rsidR="00BE7DA6" w:rsidRPr="007D7C37">
        <w:rPr>
          <w:rFonts w:cs="Times New Roman"/>
        </w:rPr>
        <w:fldChar w:fldCharType="end"/>
      </w:r>
      <w:r w:rsidRPr="007D7C37">
        <w:rPr>
          <w:rFonts w:cs="Times New Roman"/>
        </w:rPr>
        <w:t xml:space="preserve">. </w:t>
      </w:r>
      <w:r w:rsidR="00E40FAE" w:rsidRPr="007D7C37">
        <w:rPr>
          <w:rFonts w:cs="Times New Roman"/>
        </w:rPr>
        <w:t xml:space="preserve">Cross-national comparisons indicate that </w:t>
      </w:r>
      <w:r w:rsidR="003538E8" w:rsidRPr="007D7C37">
        <w:rPr>
          <w:rFonts w:cs="Times New Roman"/>
        </w:rPr>
        <w:t>class</w:t>
      </w:r>
      <w:r w:rsidR="005E6D54" w:rsidRPr="007D7C37">
        <w:rPr>
          <w:rFonts w:cs="Times New Roman"/>
        </w:rPr>
        <w:t xml:space="preserve"> differences in social participation</w:t>
      </w:r>
      <w:r w:rsidR="00CC2BA8" w:rsidRPr="007D7C37">
        <w:rPr>
          <w:rFonts w:cs="Times New Roman"/>
        </w:rPr>
        <w:t xml:space="preserve"> and access to social resources</w:t>
      </w:r>
      <w:r w:rsidR="005E6D54" w:rsidRPr="007D7C37">
        <w:rPr>
          <w:rFonts w:cs="Times New Roman"/>
        </w:rPr>
        <w:t xml:space="preserve"> increase </w:t>
      </w:r>
      <w:r w:rsidR="00662ED3" w:rsidRPr="007D7C37">
        <w:rPr>
          <w:rFonts w:cs="Times New Roman"/>
        </w:rPr>
        <w:t>in countries with</w:t>
      </w:r>
      <w:r w:rsidR="00E40FAE" w:rsidRPr="007D7C37">
        <w:rPr>
          <w:rFonts w:cs="Times New Roman"/>
        </w:rPr>
        <w:t xml:space="preserve"> high economic inequality, which in turn </w:t>
      </w:r>
      <w:r w:rsidR="00753BD2" w:rsidRPr="007D7C37">
        <w:rPr>
          <w:rFonts w:cs="Times New Roman"/>
        </w:rPr>
        <w:t xml:space="preserve">is related </w:t>
      </w:r>
      <w:r w:rsidR="00673B8A" w:rsidRPr="007D7C37">
        <w:rPr>
          <w:rFonts w:cs="Times New Roman"/>
        </w:rPr>
        <w:t>to</w:t>
      </w:r>
      <w:r w:rsidR="00753BD2" w:rsidRPr="007D7C37">
        <w:rPr>
          <w:rFonts w:cs="Times New Roman"/>
        </w:rPr>
        <w:t xml:space="preserve"> </w:t>
      </w:r>
      <w:r w:rsidR="00E40FAE" w:rsidRPr="007D7C37">
        <w:rPr>
          <w:rFonts w:cs="Times New Roman"/>
        </w:rPr>
        <w:t xml:space="preserve">wider social distance between classes </w:t>
      </w:r>
      <w:r w:rsidR="00BE7DA6" w:rsidRPr="007D7C37">
        <w:rPr>
          <w:rFonts w:cs="Times New Roman"/>
        </w:rPr>
        <w:t xml:space="preserve"> </w:t>
      </w:r>
      <w:r w:rsidR="00BE7DA6" w:rsidRPr="007D7C37">
        <w:rPr>
          <w:rFonts w:cs="Times New Roman"/>
        </w:rPr>
        <w:fldChar w:fldCharType="begin"/>
      </w:r>
      <w:r w:rsidR="00405578" w:rsidRPr="007D7C37">
        <w:rPr>
          <w:rFonts w:cs="Times New Roman"/>
        </w:rPr>
        <w:instrText xml:space="preserve"> ADDIN ZOTERO_ITEM CSL_CITATION {"citationID":"MB1pSG2f","properties":{"formattedCitation":"(Otero et al., 2024; Pichler and Wallace, 2009)","plainCitation":"(Otero et al., 2024; Pichler and Wallace, 2009)","noteIndex":0},"citationItems":[{"id":14401,"uris":["http://zotero.org/users/5414506/items/3UWTR5FG"],"itemData":{"id":14401,"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id":14458,"uris":["http://zotero.org/users/5414506/items/GWD6RSXB"],"itemData":{"id":14458,"type":"article-journal","abstract":"Social capital has become a much researched concept and there has been much theoretical speculation about unequal access to it. However, the cross-national empirical analysis of social capital in relation to social stratification and social inequality is lacking. In this article, we explore the relationship between social stratification and social capital across 27 European countries using the Eurobarometer (EB) 62.2 (N = 27,000) carried out in autumn 2004. Through the use of statistical modelling we are able to determine the extent to which individual characteristics, including occupational position and education, are associated with different measures of social capital and to set this within a cross-national context. We find that social stratification is an important element in understanding social capital both at a country and at an individual level. Upper layers of society have higher levels of social capital, especially through associational networks (formal social capital), although informal contacts were not so clearly stratified by class. Countries with high levels of inequality magnified these differences between classes, giving the upper classes further advantages. Patterns of social capital, therefore, tend to reflect or even perpetuate the stratification patterns of the society.","container-title":"European Sociological Review","DOI":"10.1093/esr/jcn050","ISSN":"0266-7215","issue":"3","journalAbbreviation":"European Sociological Review","page":"319-332","source":"Silverchair","title":"Social Capital and Social Class in Europe: The Role of Social Networks in Social Stratification","title-short":"Social Capital and Social Class in Europe","volume":"25","author":[{"family":"Pichler","given":"Florian"},{"family":"Wallace","given":"Claire"}],"issued":{"date-parts":[["2009",6,1]]},"citation-key":"pichler_social_2009"}}],"schema":"https://github.com/citation-style-language/schema/raw/master/csl-citation.json"} </w:instrText>
      </w:r>
      <w:r w:rsidR="00BE7DA6" w:rsidRPr="007D7C37">
        <w:rPr>
          <w:rFonts w:cs="Times New Roman"/>
        </w:rPr>
        <w:fldChar w:fldCharType="separate"/>
      </w:r>
      <w:r w:rsidR="00405578" w:rsidRPr="007D7C37">
        <w:rPr>
          <w:rFonts w:cs="Times New Roman"/>
        </w:rPr>
        <w:t>(Otero et al., 2024; Pichler and Wallace, 2009)</w:t>
      </w:r>
      <w:r w:rsidR="00BE7DA6" w:rsidRPr="007D7C37">
        <w:rPr>
          <w:rFonts w:cs="Times New Roman"/>
        </w:rPr>
        <w:fldChar w:fldCharType="end"/>
      </w:r>
      <w:r w:rsidR="00E40FAE" w:rsidRPr="007D7C37">
        <w:rPr>
          <w:rFonts w:cs="Times New Roman"/>
        </w:rPr>
        <w:t xml:space="preserve">. </w:t>
      </w:r>
      <w:r w:rsidRPr="007D7C37">
        <w:rPr>
          <w:rFonts w:cs="Times New Roman"/>
        </w:rPr>
        <w:t xml:space="preserve">Although prior evidence has shown that class-based network </w:t>
      </w:r>
      <w:r w:rsidRPr="007D7C37">
        <w:rPr>
          <w:rFonts w:cs="Times New Roman"/>
          <w:i/>
          <w:iCs/>
        </w:rPr>
        <w:t>segregation</w:t>
      </w:r>
      <w:r w:rsidRPr="007D7C37">
        <w:rPr>
          <w:rFonts w:cs="Times New Roman"/>
        </w:rPr>
        <w:t xml:space="preserve"> —</w:t>
      </w:r>
      <w:r w:rsidR="008E0B03" w:rsidRPr="007D7C37">
        <w:rPr>
          <w:rFonts w:cs="Times New Roman"/>
        </w:rPr>
        <w:t xml:space="preserve"> </w:t>
      </w:r>
      <w:r w:rsidR="006A3D96" w:rsidRPr="007D7C37">
        <w:rPr>
          <w:rFonts w:cs="Times New Roman"/>
        </w:rPr>
        <w:t xml:space="preserve">defined </w:t>
      </w:r>
      <w:r w:rsidRPr="007D7C37">
        <w:rPr>
          <w:rFonts w:cs="Times New Roman"/>
        </w:rPr>
        <w:t xml:space="preserve">as the proportion of the same </w:t>
      </w:r>
      <w:r w:rsidR="00101984" w:rsidRPr="007D7C37">
        <w:rPr>
          <w:rFonts w:cs="Times New Roman"/>
        </w:rPr>
        <w:t xml:space="preserve">(or similar) class network contacts </w:t>
      </w:r>
      <w:r w:rsidRPr="007D7C37">
        <w:rPr>
          <w:rFonts w:cs="Times New Roman"/>
        </w:rPr>
        <w:t>relative to individual class position</w:t>
      </w:r>
      <w:r w:rsidR="008E0B03" w:rsidRPr="007D7C37">
        <w:rPr>
          <w:rFonts w:cs="Times New Roman"/>
        </w:rPr>
        <w:t xml:space="preserve"> </w:t>
      </w:r>
      <w:r w:rsidRPr="007D7C37">
        <w:rPr>
          <w:rFonts w:cs="Times New Roman"/>
        </w:rPr>
        <w:t xml:space="preserve">— can undermine attachment to society in </w:t>
      </w:r>
      <w:r w:rsidR="0046591F" w:rsidRPr="007D7C37">
        <w:rPr>
          <w:rFonts w:cs="Times New Roman"/>
        </w:rPr>
        <w:t>countries</w:t>
      </w:r>
      <w:r w:rsidR="00CD052F" w:rsidRPr="007D7C37">
        <w:rPr>
          <w:rFonts w:cs="Times New Roman"/>
        </w:rPr>
        <w:t xml:space="preserve"> with high</w:t>
      </w:r>
      <w:r w:rsidR="00AC6B5A" w:rsidRPr="007D7C37">
        <w:rPr>
          <w:rFonts w:cs="Times New Roman"/>
        </w:rPr>
        <w:t>er</w:t>
      </w:r>
      <w:r w:rsidR="00CD052F" w:rsidRPr="007D7C37">
        <w:rPr>
          <w:rFonts w:cs="Times New Roman"/>
        </w:rPr>
        <w:t xml:space="preserve"> income inequality </w:t>
      </w:r>
      <w:r w:rsidR="00AC6B5A" w:rsidRPr="007D7C37">
        <w:rPr>
          <w:rFonts w:cs="Times New Roman"/>
        </w:rPr>
        <w:t xml:space="preserve"> </w:t>
      </w:r>
      <w:r w:rsidR="00AC6B5A" w:rsidRPr="007D7C37">
        <w:rPr>
          <w:rFonts w:cs="Times New Roman"/>
        </w:rPr>
        <w:fldChar w:fldCharType="begin"/>
      </w:r>
      <w:r w:rsidR="00405578" w:rsidRPr="007D7C37">
        <w:rPr>
          <w:rFonts w:cs="Times New Roman"/>
        </w:rPr>
        <w:instrText xml:space="preserve"> ADDIN ZOTERO_ITEM CSL_CITATION {"citationID":"RHDx5Nyq","properties":{"formattedCitation":"(Otero et al., 2022)","plainCitation":"(Otero et al., 2022)","noteIndex":0},"citationItems":[{"id":13399,"uris":["http://zotero.org/users/5414506/items/QY2N5NI2"],"itemData":{"id":13399,"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schema":"https://github.com/citation-style-language/schema/raw/master/csl-citation.json"} </w:instrText>
      </w:r>
      <w:r w:rsidR="00AC6B5A" w:rsidRPr="007D7C37">
        <w:rPr>
          <w:rFonts w:cs="Times New Roman"/>
        </w:rPr>
        <w:fldChar w:fldCharType="separate"/>
      </w:r>
      <w:r w:rsidR="00405578" w:rsidRPr="007D7C37">
        <w:rPr>
          <w:rFonts w:cs="Times New Roman"/>
        </w:rPr>
        <w:t>(Otero et al., 2022)</w:t>
      </w:r>
      <w:r w:rsidR="00AC6B5A" w:rsidRPr="007D7C37">
        <w:rPr>
          <w:rFonts w:cs="Times New Roman"/>
        </w:rPr>
        <w:fldChar w:fldCharType="end"/>
      </w:r>
      <w:r w:rsidRPr="007D7C37">
        <w:rPr>
          <w:rFonts w:cs="Times New Roman"/>
        </w:rPr>
        <w:t xml:space="preserve">, </w:t>
      </w:r>
      <w:r w:rsidR="00E40FAE" w:rsidRPr="007D7C37">
        <w:rPr>
          <w:rFonts w:cs="Times New Roman"/>
        </w:rPr>
        <w:t>our</w:t>
      </w:r>
      <w:r w:rsidRPr="007D7C37">
        <w:rPr>
          <w:rFonts w:cs="Times New Roman"/>
        </w:rPr>
        <w:t xml:space="preserve"> understanding of how being embedded in a homogeneous class-based network impacts attitudes toward</w:t>
      </w:r>
      <w:r w:rsidR="00A71294" w:rsidRPr="007D7C37">
        <w:rPr>
          <w:rFonts w:cs="Times New Roman"/>
        </w:rPr>
        <w:t xml:space="preserve"> </w:t>
      </w:r>
      <w:r w:rsidRPr="007D7C37">
        <w:rPr>
          <w:rFonts w:cs="Times New Roman"/>
        </w:rPr>
        <w:t xml:space="preserve">redistribution </w:t>
      </w:r>
      <w:r w:rsidR="00062280" w:rsidRPr="007D7C37">
        <w:rPr>
          <w:rFonts w:cs="Times New Roman"/>
        </w:rPr>
        <w:t xml:space="preserve">is </w:t>
      </w:r>
      <w:r w:rsidR="001F5F9C" w:rsidRPr="007D7C37">
        <w:rPr>
          <w:rFonts w:cs="Times New Roman"/>
        </w:rPr>
        <w:t>scarce</w:t>
      </w:r>
      <w:r w:rsidR="00466B5E" w:rsidRPr="007D7C37">
        <w:rPr>
          <w:rFonts w:cs="Times New Roman"/>
        </w:rPr>
        <w:t xml:space="preserve"> </w:t>
      </w:r>
      <w:r w:rsidR="00F41A57" w:rsidRPr="007D7C37">
        <w:rPr>
          <w:rFonts w:cs="Times New Roman"/>
        </w:rPr>
        <w:fldChar w:fldCharType="begin"/>
      </w:r>
      <w:r w:rsidR="00405578" w:rsidRPr="007D7C37">
        <w:rPr>
          <w:rFonts w:cs="Times New Roman"/>
        </w:rPr>
        <w:instrText xml:space="preserve"> ADDIN ZOTERO_ITEM CSL_CITATION {"citationID":"PjYAMtgx","properties":{"formattedCitation":"(Paskov and Weisstanner, 2022)","plainCitation":"(Paskov and Weisstanner, 2022)","noteIndex":0},"citationItems":[{"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F41A57" w:rsidRPr="007D7C37">
        <w:rPr>
          <w:rFonts w:cs="Times New Roman"/>
        </w:rPr>
        <w:fldChar w:fldCharType="separate"/>
      </w:r>
      <w:r w:rsidR="00405578" w:rsidRPr="007D7C37">
        <w:rPr>
          <w:rFonts w:cs="Times New Roman"/>
        </w:rPr>
        <w:t>(Paskov and Weisstanner, 2022)</w:t>
      </w:r>
      <w:r w:rsidR="00F41A57" w:rsidRPr="007D7C37">
        <w:rPr>
          <w:rFonts w:cs="Times New Roman"/>
        </w:rPr>
        <w:fldChar w:fldCharType="end"/>
      </w:r>
      <w:r w:rsidR="00062280" w:rsidRPr="007D7C37">
        <w:rPr>
          <w:rFonts w:cs="Times New Roman"/>
        </w:rPr>
        <w:t>.</w:t>
      </w:r>
      <w:r w:rsidR="00A3493D" w:rsidRPr="007D7C37">
        <w:rPr>
          <w:rFonts w:cs="Times New Roman"/>
        </w:rPr>
        <w:t xml:space="preserve"> </w:t>
      </w:r>
      <w:r w:rsidR="0026256D" w:rsidRPr="007D7C37">
        <w:rPr>
          <w:rFonts w:cs="Times New Roman"/>
        </w:rPr>
        <w:t>Furthermore</w:t>
      </w:r>
      <w:r w:rsidR="00431B0A" w:rsidRPr="007D7C37">
        <w:rPr>
          <w:rFonts w:cs="Times New Roman"/>
        </w:rPr>
        <w:t xml:space="preserve">, most of the studies </w:t>
      </w:r>
      <w:r w:rsidR="00F92ED8" w:rsidRPr="007D7C37">
        <w:rPr>
          <w:rFonts w:cs="Times New Roman"/>
        </w:rPr>
        <w:t xml:space="preserve">on networks and redistributive preferences </w:t>
      </w:r>
      <w:r w:rsidR="00431B0A" w:rsidRPr="007D7C37">
        <w:rPr>
          <w:rFonts w:cs="Times New Roman"/>
        </w:rPr>
        <w:t xml:space="preserve">have </w:t>
      </w:r>
      <w:r w:rsidR="009B554C" w:rsidRPr="007D7C37">
        <w:rPr>
          <w:rFonts w:cs="Times New Roman"/>
        </w:rPr>
        <w:t xml:space="preserve">been </w:t>
      </w:r>
      <w:r w:rsidR="002024AE" w:rsidRPr="007D7C37">
        <w:rPr>
          <w:rFonts w:cs="Times New Roman"/>
        </w:rPr>
        <w:t>single-country</w:t>
      </w:r>
      <w:r w:rsidR="009B554C" w:rsidRPr="007D7C37">
        <w:rPr>
          <w:rFonts w:cs="Times New Roman"/>
        </w:rPr>
        <w:t xml:space="preserve"> </w:t>
      </w:r>
      <w:r w:rsidR="002024AE" w:rsidRPr="007D7C37">
        <w:rPr>
          <w:rFonts w:cs="Times New Roman"/>
        </w:rPr>
        <w:t xml:space="preserve">studies on how network </w:t>
      </w:r>
      <w:r w:rsidR="00E729A0" w:rsidRPr="007D7C37">
        <w:rPr>
          <w:rFonts w:cs="Times New Roman"/>
        </w:rPr>
        <w:t>class profiles</w:t>
      </w:r>
      <w:r w:rsidR="002024AE" w:rsidRPr="007D7C37">
        <w:rPr>
          <w:rFonts w:cs="Times New Roman"/>
        </w:rPr>
        <w:t xml:space="preserve"> to specific social classes shape </w:t>
      </w:r>
      <w:r w:rsidR="00E276B7">
        <w:rPr>
          <w:rFonts w:cs="Times New Roman"/>
        </w:rPr>
        <w:t xml:space="preserve">economic </w:t>
      </w:r>
      <w:r w:rsidR="002024AE" w:rsidRPr="007D7C37">
        <w:rPr>
          <w:rFonts w:cs="Times New Roman"/>
        </w:rPr>
        <w:t xml:space="preserve">preferences </w:t>
      </w:r>
      <w:r w:rsidR="00F41A57" w:rsidRPr="007D7C37">
        <w:rPr>
          <w:rFonts w:cs="Times New Roman"/>
        </w:rPr>
        <w:fldChar w:fldCharType="begin"/>
      </w:r>
      <w:r w:rsidR="007E5EDE" w:rsidRPr="007D7C37">
        <w:rPr>
          <w:rFonts w:cs="Times New Roman"/>
        </w:rPr>
        <w:instrText xml:space="preserve"> ADDIN ZOTERO_ITEM CSL_CITATION {"citationID":"vibXeT9z","properties":{"formattedCitation":"(Lee, 2023; Lindh et al., 2021)","plainCitation":"(Lee, 2023; Lindh et al., 2021)","noteIndex":0},"citationItems":[{"id":14110,"uris":["http://zotero.org/users/5414506/items/4IFC6NEE"],"itemData":{"id":14110,"type":"article-journal","abstract":"Capitalizing on the newly available and consistent coding of detailed occupations for the General Social Surveys (GSS), this article examines the link between class origins and public support for redistribution in the United States from 1977 through 2018. The findings reveal significant net associations between class origins and preferences for redistribution. Individuals with farming-class or working-class origins are more supportive of government action to reduce inequality than individuals with salariat-class origins. These class-origin differences are associated with individuals’ current socioeconomic characteristics but are not fully accounted for by these factors. In addition, individuals in more privileged class positions have increased their support for redistribution over time. Attitudes toward federal income taxes are also analyzed as an additional measure of redistribution preferences. Overall, the findings suggest a continuing role of class origin in determining support for redistribution.","container-title":"Social Science Research","DOI":"10.1016/j.ssresearch.2022.102840","ISSN":"0049-089X","journalAbbreviation":"Social Science Research","language":"en","page":"102840","source":"ScienceDirect","title":"Consider your origins: Parental social class and preferences for redistribution in the United States from 1977 to 2018","title-short":"Consider your origins","volume":"110","author":[{"family":"Lee","given":"Jiwon"}],"issued":{"date-parts":[["2023",2,1]]},"citation-key":"lee_consider_2023"}},{"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F41A57" w:rsidRPr="007D7C37">
        <w:rPr>
          <w:rFonts w:cs="Times New Roman"/>
        </w:rPr>
        <w:fldChar w:fldCharType="separate"/>
      </w:r>
      <w:r w:rsidR="00405578" w:rsidRPr="007D7C37">
        <w:rPr>
          <w:rFonts w:cs="Times New Roman"/>
        </w:rPr>
        <w:t>(Lee, 2023; Lindh et al., 2021)</w:t>
      </w:r>
      <w:r w:rsidR="00F41A57" w:rsidRPr="007D7C37">
        <w:rPr>
          <w:rFonts w:cs="Times New Roman"/>
        </w:rPr>
        <w:fldChar w:fldCharType="end"/>
      </w:r>
      <w:r w:rsidR="005E050A" w:rsidRPr="007D7C37">
        <w:rPr>
          <w:rFonts w:cs="Times New Roman"/>
        </w:rPr>
        <w:t xml:space="preserve">. </w:t>
      </w:r>
      <w:r w:rsidR="00ED03B7" w:rsidRPr="007D7C37">
        <w:rPr>
          <w:rFonts w:cs="Times New Roman"/>
        </w:rPr>
        <w:t>Moreover, while recent cross-country evidence highlights the welfare state's redistributive capacity</w:t>
      </w:r>
      <w:r w:rsidR="00851814" w:rsidRPr="007D7C37">
        <w:rPr>
          <w:rFonts w:cs="Times New Roman"/>
        </w:rPr>
        <w:t xml:space="preserve"> </w:t>
      </w:r>
      <w:r w:rsidR="005F151B" w:rsidRPr="007D7C37">
        <w:rPr>
          <w:rFonts w:cs="Times New Roman"/>
        </w:rPr>
        <w:fldChar w:fldCharType="begin"/>
      </w:r>
      <w:r w:rsidR="00405578" w:rsidRPr="007D7C37">
        <w:rPr>
          <w:rFonts w:cs="Times New Roman"/>
        </w:rPr>
        <w:instrText xml:space="preserve"> ADDIN ZOTERO_ITEM CSL_CITATION {"citationID":"c1rPmERu","properties":{"formattedCitation":"(Lindh and Andersson, 2024)","plainCitation":"(Lindh and Andersson, 2024)","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schema":"https://github.com/citation-style-language/schema/raw/master/csl-citation.json"} </w:instrText>
      </w:r>
      <w:r w:rsidR="005F151B" w:rsidRPr="007D7C37">
        <w:rPr>
          <w:rFonts w:cs="Times New Roman"/>
        </w:rPr>
        <w:fldChar w:fldCharType="separate"/>
      </w:r>
      <w:r w:rsidR="00405578" w:rsidRPr="007D7C37">
        <w:rPr>
          <w:rFonts w:cs="Times New Roman"/>
        </w:rPr>
        <w:t>(Lindh and Andersson, 2024)</w:t>
      </w:r>
      <w:r w:rsidR="005F151B" w:rsidRPr="007D7C37">
        <w:rPr>
          <w:rFonts w:cs="Times New Roman"/>
        </w:rPr>
        <w:fldChar w:fldCharType="end"/>
      </w:r>
      <w:r w:rsidR="008B62D3" w:rsidRPr="007D7C37">
        <w:rPr>
          <w:rFonts w:cs="Times New Roman"/>
        </w:rPr>
        <w:t>,</w:t>
      </w:r>
      <w:r w:rsidR="00C16D19" w:rsidRPr="007D7C37">
        <w:rPr>
          <w:rFonts w:cs="Times New Roman"/>
        </w:rPr>
        <w:t xml:space="preserve"> there remains a knowledge gap regarding the moderating role of economic inequality in the relationship between class-based network segregation and redistributive preferences.</w:t>
      </w:r>
    </w:p>
    <w:p w14:paraId="0009F299" w14:textId="37BD323F" w:rsidR="000E3C44" w:rsidRPr="007D7C37" w:rsidRDefault="009C462E">
      <w:pPr>
        <w:pStyle w:val="BodyText"/>
        <w:rPr>
          <w:rFonts w:cs="Times New Roman"/>
        </w:rPr>
      </w:pPr>
      <w:r w:rsidRPr="007D7C37">
        <w:rPr>
          <w:rFonts w:cs="Times New Roman"/>
        </w:rPr>
        <w:t xml:space="preserve">While </w:t>
      </w:r>
      <w:r w:rsidR="00897C25" w:rsidRPr="007D7C37">
        <w:rPr>
          <w:rFonts w:cs="Times New Roman"/>
        </w:rPr>
        <w:t xml:space="preserve">class-based network </w:t>
      </w:r>
      <w:r w:rsidRPr="007D7C37">
        <w:rPr>
          <w:rFonts w:cs="Times New Roman"/>
        </w:rPr>
        <w:t xml:space="preserve">segregation may deepen existing class divisions in redistributive preferences </w:t>
      </w:r>
      <w:r w:rsidR="002E1F0A" w:rsidRPr="007D7C37">
        <w:rPr>
          <w:rFonts w:cs="Times New Roman"/>
        </w:rPr>
        <w:fldChar w:fldCharType="begin"/>
      </w:r>
      <w:r w:rsidR="00405578" w:rsidRPr="007D7C37">
        <w:rPr>
          <w:rFonts w:cs="Times New Roman"/>
        </w:rPr>
        <w:instrText xml:space="preserve"> ADDIN ZOTERO_ITEM CSL_CITATION {"citationID":"LPrPbMWo","properties":{"formattedCitation":"(Paskov and Weisstanner, 2022)","plainCitation":"(Paskov and Weisstanner, 2022)","noteIndex":0},"citationItems":[{"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2E1F0A" w:rsidRPr="007D7C37">
        <w:rPr>
          <w:rFonts w:cs="Times New Roman"/>
        </w:rPr>
        <w:fldChar w:fldCharType="separate"/>
      </w:r>
      <w:r w:rsidR="00405578" w:rsidRPr="007D7C37">
        <w:rPr>
          <w:rFonts w:cs="Times New Roman"/>
        </w:rPr>
        <w:t>(Paskov and Weisstanner, 2022)</w:t>
      </w:r>
      <w:r w:rsidR="002E1F0A" w:rsidRPr="007D7C37">
        <w:rPr>
          <w:rFonts w:cs="Times New Roman"/>
        </w:rPr>
        <w:fldChar w:fldCharType="end"/>
      </w:r>
      <w:r w:rsidRPr="007D7C37">
        <w:rPr>
          <w:rFonts w:cs="Times New Roman"/>
        </w:rPr>
        <w:t xml:space="preserve">, </w:t>
      </w:r>
      <w:r w:rsidR="006A3D96" w:rsidRPr="007D7C37">
        <w:rPr>
          <w:rFonts w:cs="Times New Roman"/>
        </w:rPr>
        <w:t>we know little about</w:t>
      </w:r>
      <w:r w:rsidR="00DD6022" w:rsidRPr="007D7C37">
        <w:rPr>
          <w:rFonts w:cs="Times New Roman"/>
        </w:rPr>
        <w:t xml:space="preserve"> how </w:t>
      </w:r>
      <w:r w:rsidR="00923DF1" w:rsidRPr="007D7C37">
        <w:rPr>
          <w:rFonts w:cs="Times New Roman"/>
        </w:rPr>
        <w:t>larger</w:t>
      </w:r>
      <w:r w:rsidR="00BF11ED" w:rsidRPr="007D7C37">
        <w:rPr>
          <w:rFonts w:cs="Times New Roman"/>
        </w:rPr>
        <w:t xml:space="preserve"> </w:t>
      </w:r>
      <w:r w:rsidR="00227922" w:rsidRPr="007D7C37">
        <w:rPr>
          <w:rFonts w:cs="Times New Roman"/>
        </w:rPr>
        <w:t xml:space="preserve">differences </w:t>
      </w:r>
      <w:r w:rsidR="006F2812" w:rsidRPr="007D7C37">
        <w:rPr>
          <w:rFonts w:cs="Times New Roman"/>
        </w:rPr>
        <w:t xml:space="preserve">in economic resources </w:t>
      </w:r>
      <w:r w:rsidR="00AD749C" w:rsidRPr="007D7C37">
        <w:rPr>
          <w:rFonts w:cs="Times New Roman"/>
        </w:rPr>
        <w:t xml:space="preserve"> – r</w:t>
      </w:r>
      <w:r w:rsidR="006F2812" w:rsidRPr="007D7C37">
        <w:rPr>
          <w:rFonts w:cs="Times New Roman"/>
        </w:rPr>
        <w:t>epresented by income</w:t>
      </w:r>
      <w:r w:rsidR="000E2B5F" w:rsidRPr="007D7C37">
        <w:rPr>
          <w:rFonts w:cs="Times New Roman"/>
        </w:rPr>
        <w:t xml:space="preserve"> inequality at the country level</w:t>
      </w:r>
      <w:r w:rsidR="00DD6022" w:rsidRPr="007D7C37">
        <w:rPr>
          <w:rFonts w:cs="Times New Roman"/>
        </w:rPr>
        <w:t xml:space="preserve"> can moderate the relationship between class-based networks and attitudes toward inequality</w:t>
      </w:r>
      <w:r w:rsidRPr="007D7C37">
        <w:rPr>
          <w:rFonts w:cs="Times New Roman"/>
        </w:rPr>
        <w:t xml:space="preserve">. </w:t>
      </w:r>
      <w:r w:rsidR="00B56B63" w:rsidRPr="007D7C37">
        <w:rPr>
          <w:rFonts w:cs="Times New Roman"/>
        </w:rPr>
        <w:t xml:space="preserve"> </w:t>
      </w:r>
      <w:r w:rsidRPr="007D7C37">
        <w:rPr>
          <w:rFonts w:cs="Times New Roman"/>
        </w:rPr>
        <w:t xml:space="preserve">On the one hand, research on the class-attitude link suggests that income inequality is crucial for understanding how </w:t>
      </w:r>
      <w:r w:rsidR="006312AF" w:rsidRPr="007D7C37">
        <w:rPr>
          <w:rFonts w:cs="Times New Roman"/>
        </w:rPr>
        <w:t xml:space="preserve">class-based inequalities </w:t>
      </w:r>
      <w:r w:rsidRPr="007D7C37">
        <w:rPr>
          <w:rFonts w:cs="Times New Roman"/>
        </w:rPr>
        <w:t>—</w:t>
      </w:r>
      <w:r w:rsidR="006312AF" w:rsidRPr="007D7C37">
        <w:rPr>
          <w:rFonts w:cs="Times New Roman"/>
        </w:rPr>
        <w:t xml:space="preserve"> </w:t>
      </w:r>
      <w:r w:rsidRPr="007D7C37">
        <w:rPr>
          <w:rFonts w:cs="Times New Roman"/>
        </w:rPr>
        <w:t xml:space="preserve">i.e., the </w:t>
      </w:r>
      <w:r w:rsidR="006312AF" w:rsidRPr="007D7C37">
        <w:rPr>
          <w:rFonts w:cs="Times New Roman"/>
        </w:rPr>
        <w:t xml:space="preserve">socioeconomic </w:t>
      </w:r>
      <w:r w:rsidRPr="007D7C37">
        <w:rPr>
          <w:rFonts w:cs="Times New Roman"/>
        </w:rPr>
        <w:t>and political distance between classes—</w:t>
      </w:r>
      <w:r w:rsidR="006312AF" w:rsidRPr="007D7C37">
        <w:rPr>
          <w:rFonts w:cs="Times New Roman"/>
        </w:rPr>
        <w:t xml:space="preserve"> </w:t>
      </w:r>
      <w:r w:rsidRPr="007D7C37">
        <w:rPr>
          <w:rFonts w:cs="Times New Roman"/>
        </w:rPr>
        <w:t xml:space="preserve">translate into redistributive demands, as it reflects the </w:t>
      </w:r>
      <w:r w:rsidR="00281D5D" w:rsidRPr="007D7C37">
        <w:rPr>
          <w:rFonts w:cs="Times New Roman"/>
        </w:rPr>
        <w:t>current</w:t>
      </w:r>
      <w:r w:rsidR="007C426A" w:rsidRPr="007D7C37">
        <w:rPr>
          <w:rFonts w:cs="Times New Roman"/>
        </w:rPr>
        <w:t xml:space="preserve"> </w:t>
      </w:r>
      <w:r w:rsidR="00281D5D" w:rsidRPr="007D7C37">
        <w:rPr>
          <w:rFonts w:cs="Times New Roman"/>
        </w:rPr>
        <w:t>s</w:t>
      </w:r>
      <w:r w:rsidR="000C5C30" w:rsidRPr="007D7C37">
        <w:rPr>
          <w:rFonts w:cs="Times New Roman"/>
        </w:rPr>
        <w:t xml:space="preserve">tate of distributive </w:t>
      </w:r>
      <w:r w:rsidR="00281D5D" w:rsidRPr="007D7C37">
        <w:rPr>
          <w:rFonts w:cs="Times New Roman"/>
        </w:rPr>
        <w:t>affairs</w:t>
      </w:r>
      <w:r w:rsidRPr="007D7C37">
        <w:rPr>
          <w:rFonts w:cs="Times New Roman"/>
        </w:rPr>
        <w:t xml:space="preserve"> in contemporary capitalist societies</w:t>
      </w:r>
      <w:r w:rsidR="0062310B" w:rsidRPr="007D7C37">
        <w:rPr>
          <w:rFonts w:cs="Times New Roman"/>
        </w:rPr>
        <w:t xml:space="preserve"> </w:t>
      </w:r>
      <w:r w:rsidR="0062310B" w:rsidRPr="007D7C37">
        <w:rPr>
          <w:rFonts w:cs="Times New Roman"/>
        </w:rPr>
        <w:fldChar w:fldCharType="begin"/>
      </w:r>
      <w:r w:rsidR="00405578" w:rsidRPr="007D7C37">
        <w:rPr>
          <w:rFonts w:cs="Times New Roman"/>
        </w:rPr>
        <w:instrText xml:space="preserve"> ADDIN ZOTERO_ITEM CSL_CITATION {"citationID":"52Zehayi","properties":{"formattedCitation":"(Curtis and Andersen, 2015; Edlund and Lindh, 2015)","plainCitation":"(Curtis and Andersen, 2015; Edlund and Lindh, 2015)","noteIndex":0},"citationItems":[{"id":14387,"uris":["http://zotero.org/users/5414506/items/83LUFS7Q"],"itemData":{"id":14387,"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62310B" w:rsidRPr="007D7C37">
        <w:rPr>
          <w:rFonts w:cs="Times New Roman"/>
        </w:rPr>
        <w:fldChar w:fldCharType="separate"/>
      </w:r>
      <w:r w:rsidR="00405578" w:rsidRPr="007D7C37">
        <w:rPr>
          <w:rFonts w:cs="Times New Roman"/>
        </w:rPr>
        <w:t>(Curtis and Andersen, 2015; Edlund and Lindh, 2015)</w:t>
      </w:r>
      <w:r w:rsidR="0062310B" w:rsidRPr="007D7C37">
        <w:rPr>
          <w:rFonts w:cs="Times New Roman"/>
        </w:rPr>
        <w:fldChar w:fldCharType="end"/>
      </w:r>
      <w:r w:rsidRPr="007D7C37">
        <w:rPr>
          <w:rFonts w:cs="Times New Roman"/>
        </w:rPr>
        <w:t xml:space="preserve">. A consistent finding is that </w:t>
      </w:r>
      <w:r w:rsidR="000702A6" w:rsidRPr="007D7C37">
        <w:rPr>
          <w:rFonts w:cs="Times New Roman"/>
        </w:rPr>
        <w:t>those in more advantaged socioeconomic positions</w:t>
      </w:r>
      <w:r w:rsidRPr="007D7C37">
        <w:rPr>
          <w:rFonts w:cs="Times New Roman"/>
        </w:rPr>
        <w:t xml:space="preserve"> tend to be more supportive of redistribution in contexts of high inequality, whereas the </w:t>
      </w:r>
      <w:r w:rsidR="000D215C" w:rsidRPr="007D7C37">
        <w:rPr>
          <w:rFonts w:cs="Times New Roman"/>
        </w:rPr>
        <w:t>stronger</w:t>
      </w:r>
      <w:r w:rsidRPr="007D7C37">
        <w:rPr>
          <w:rFonts w:cs="Times New Roman"/>
        </w:rPr>
        <w:t xml:space="preserve"> redistributive demands of the </w:t>
      </w:r>
      <w:r w:rsidR="00BA7E2E" w:rsidRPr="007D7C37">
        <w:rPr>
          <w:rFonts w:cs="Times New Roman"/>
        </w:rPr>
        <w:t xml:space="preserve">socioeconomically disadvantaged </w:t>
      </w:r>
      <w:r w:rsidRPr="007D7C37">
        <w:rPr>
          <w:rFonts w:cs="Times New Roman"/>
        </w:rPr>
        <w:t xml:space="preserve">remain relatively stable, regardless of inequality levels </w:t>
      </w:r>
      <w:r w:rsidR="00786D2D" w:rsidRPr="007D7C37">
        <w:rPr>
          <w:rFonts w:cs="Times New Roman"/>
        </w:rPr>
        <w:fldChar w:fldCharType="begin"/>
      </w:r>
      <w:r w:rsidR="00405578" w:rsidRPr="007D7C37">
        <w:rPr>
          <w:rFonts w:cs="Times New Roman"/>
        </w:rPr>
        <w:instrText xml:space="preserve"> ADDIN ZOTERO_ITEM CSL_CITATION {"citationID":"7vfXSLOL","properties":{"formattedCitation":"(Dimick et al., 2017; Sachweh and Sthamer, 2019)","plainCitation":"(Dimick et al., 2017; Sachweh and Sthamer, 2019)","noteIndex":0},"citationItems":[{"id":15445,"uris":["http://zotero.org/users/5414506/items/MCS8ZKYD"],"itemData":{"id":15445,"type":"article-journal","container-title":"Quarterly Journal of Political Science","DOI":"10.1561/100.00015099","ISSN":"15540634","issue":"4","journalAbbreviation":"QJPS","page":"385-439","source":"DOI.org (Crossref)","title":"The Altruistic Rich? Inequality and Other-Regarding Preferences for Redistribution","title-short":"The Altruistic Rich?","volume":"11","author":[{"family":"Dimick","given":"Matthew"},{"family":"Rueda","given":"David"},{"family":"Stegmueller","given":"Daniel"}],"issued":{"date-parts":[["2017",2,20]]},"citation-key":"dimick_altruistic_2017"}},{"id":14923,"uris":["http://zotero.org/users/5414506/items/GZCAWYBX"],"itemData":{"id":14923,"type":"article-journal","abstract":"In the wake of rising inequality in Germany during the last 20 years, we document a corresponding increase in perceptions of injustice among the population. Based on data from the cumulated German General Social Survey (ALLBUS), we show that this increase in perceived injustice is driven mainly by a rising share of affluent respondents who find society unjust, resulting in a convergence across income groups towards more critical attitudes. We try to explain this puzzling development based on outcome-related justice assessments and perceptions of procedural justice. We find that outcome-related justice assessments cannot explain the trend over time, but affect the overall level of injustice perceptions. The influence of perceptions of procedural justice, however, is more pronounced among affluent respondents and partly explains the increase in injustice perceptions within this group. These results are robust for different operationalizations as well as model specifications and are not due to compositional effects. Since we cannot account entirely for the rise in injustice perceptions among the affluent, explanatory factors not covered by our data are likely to exist. We conclude with a discussion of potential explanations that future research should address.","container-title":"European Sociological Review","DOI":"10.1093/esr/jcz024","ISSN":"0266-7215","issue":"5","journalAbbreviation":"European Sociological Review","page":"651-668","source":"Silverchair","title":"Why Do the Affluent Find Inequality Increasingly Unjust? Changing Inequality and Justice Perceptions in Germany, 1994–2014","title-short":"Why Do the Affluent Find Inequality Increasingly Unjust?","volume":"35","author":[{"family":"Sachweh","given":"Patrick"},{"family":"Sthamer","given":"Evelyn"}],"issued":{"date-parts":[["2019",10,1]]},"citation-key":"sachweh_why_2019"}}],"schema":"https://github.com/citation-style-language/schema/raw/master/csl-citation.json"} </w:instrText>
      </w:r>
      <w:r w:rsidR="00786D2D" w:rsidRPr="007D7C37">
        <w:rPr>
          <w:rFonts w:cs="Times New Roman"/>
        </w:rPr>
        <w:fldChar w:fldCharType="separate"/>
      </w:r>
      <w:r w:rsidR="00405578" w:rsidRPr="007D7C37">
        <w:rPr>
          <w:rFonts w:cs="Times New Roman"/>
        </w:rPr>
        <w:t>(Dimick et al., 2017; Sachweh and Sthamer, 2019)</w:t>
      </w:r>
      <w:r w:rsidR="00786D2D" w:rsidRPr="007D7C37">
        <w:rPr>
          <w:rFonts w:cs="Times New Roman"/>
        </w:rPr>
        <w:fldChar w:fldCharType="end"/>
      </w:r>
      <w:r w:rsidRPr="007D7C37">
        <w:rPr>
          <w:rFonts w:cs="Times New Roman"/>
        </w:rPr>
        <w:t xml:space="preserve">. On the other hand, it is well-documented that income inequality affects social relations, reinforcing stratified access to social activities and widening the </w:t>
      </w:r>
      <w:r w:rsidR="009B6654" w:rsidRPr="007D7C37">
        <w:rPr>
          <w:rFonts w:cs="Times New Roman"/>
        </w:rPr>
        <w:t xml:space="preserve">social </w:t>
      </w:r>
      <w:r w:rsidRPr="007D7C37">
        <w:rPr>
          <w:rFonts w:cs="Times New Roman"/>
        </w:rPr>
        <w:t>distance between classes. In such conditions, the upper classes tend to be more socially active and maintain more diverse networks, while the lower classes become increasingly inactive and segregated</w:t>
      </w:r>
      <w:r w:rsidR="008375EE" w:rsidRPr="007D7C37">
        <w:rPr>
          <w:rFonts w:cs="Times New Roman"/>
        </w:rPr>
        <w:t xml:space="preserve"> </w:t>
      </w:r>
      <w:r w:rsidR="00121BCE" w:rsidRPr="007D7C37">
        <w:rPr>
          <w:rFonts w:cs="Times New Roman"/>
        </w:rPr>
        <w:t>in contexts with higher levels of economic inequality</w:t>
      </w:r>
      <w:r w:rsidRPr="007D7C37">
        <w:rPr>
          <w:rFonts w:cs="Times New Roman"/>
        </w:rPr>
        <w:t xml:space="preserve"> </w:t>
      </w:r>
      <w:r w:rsidR="00B657EF" w:rsidRPr="007D7C37">
        <w:rPr>
          <w:rFonts w:cs="Times New Roman"/>
        </w:rPr>
        <w:fldChar w:fldCharType="begin"/>
      </w:r>
      <w:r w:rsidR="00405578" w:rsidRPr="007D7C37">
        <w:rPr>
          <w:rFonts w:cs="Times New Roman"/>
        </w:rPr>
        <w:instrText xml:space="preserve"> ADDIN ZOTERO_ITEM CSL_CITATION {"citationID":"13iyxTfU","properties":{"formattedCitation":"(Lancee and Van de Werfhorst, 2012; Otero et al., 2024; Pichler and Wallace, 2009)","plainCitation":"(Lancee and Van de Werfhorst, 2012; Otero et al., 2024; Pichler and Wallace, 2009)","noteIndex":0},"citationItems":[{"id":15080,"uris":["http://zotero.org/users/5414506/items/BGKIW98Y"],"itemData":{"id":15080,"type":"article-journal","abstract":"Previous research suggests that when there is a high level of inequality, there is a low rate of participation. Two arguments are generally offered: First, inequality depresses participation because people from different status groups have fewer opportunities to share common goals. Second, people may participate more in civic and social life when they have more resources. However, until now, these explanations have not been separated empirically. Using EU-SILC data for 24 European countries, we analyze how income inequality is related to civic and social participation. Our results indicate that the main effects of inequality manifest via resources at the individual and societal level. However, independent of these resources, higher inequality is associated with lower civic participation. Furthermore, inequality magnifies the relationship between income and participation. This finding is in line with the view that inter-individual processes explain why inequality diminishes participation.","container-title":"Social Science Research","DOI":"10.1016/j.ssresearch.2012.04.005","ISSN":"0049-089X","issue":"5","journalAbbreviation":"Social Science Research","page":"1166-1178","source":"ScienceDirect","title":"Income inequality and participation: A comparison of 24 European countries","title-short":"Income inequality and participation","volume":"41","author":[{"family":"Lancee","given":"Bram"},{"family":"Van de Werfhorst","given":"Herman G."}],"issued":{"date-parts":[["2012",9,1]]},"citation-key":"lancee_income_2012"}},{"id":14401,"uris":["http://zotero.org/users/5414506/items/3UWTR5FG"],"itemData":{"id":14401,"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id":14458,"uris":["http://zotero.org/users/5414506/items/GWD6RSXB"],"itemData":{"id":14458,"type":"article-journal","abstract":"Social capital has become a much researched concept and there has been much theoretical speculation about unequal access to it. However, the cross-national empirical analysis of social capital in relation to social stratification and social inequality is lacking. In this article, we explore the relationship between social stratification and social capital across 27 European countries using the Eurobarometer (EB) 62.2 (N = 27,000) carried out in autumn 2004. Through the use of statistical modelling we are able to determine the extent to which individual characteristics, including occupational position and education, are associated with different measures of social capital and to set this within a cross-national context. We find that social stratification is an important element in understanding social capital both at a country and at an individual level. Upper layers of society have higher levels of social capital, especially through associational networks (formal social capital), although informal contacts were not so clearly stratified by class. Countries with high levels of inequality magnified these differences between classes, giving the upper classes further advantages. Patterns of social capital, therefore, tend to reflect or even perpetuate the stratification patterns of the society.","container-title":"European Sociological Review","DOI":"10.1093/esr/jcn050","ISSN":"0266-7215","issue":"3","journalAbbreviation":"European Sociological Review","page":"319-332","source":"Silverchair","title":"Social Capital and Social Class in Europe: The Role of Social Networks in Social Stratification","title-short":"Social Capital and Social Class in Europe","volume":"25","author":[{"family":"Pichler","given":"Florian"},{"family":"Wallace","given":"Claire"}],"issued":{"date-parts":[["2009",6,1]]},"citation-key":"pichler_social_2009"}}],"schema":"https://github.com/citation-style-language/schema/raw/master/csl-citation.json"} </w:instrText>
      </w:r>
      <w:r w:rsidR="00B657EF" w:rsidRPr="007D7C37">
        <w:rPr>
          <w:rFonts w:cs="Times New Roman"/>
        </w:rPr>
        <w:fldChar w:fldCharType="separate"/>
      </w:r>
      <w:r w:rsidR="00405578" w:rsidRPr="007D7C37">
        <w:rPr>
          <w:rFonts w:cs="Times New Roman"/>
        </w:rPr>
        <w:t>(Lancee and Van de Werfhorst, 2012; Otero et al., 2024; Pichler and Wallace, 2009)</w:t>
      </w:r>
      <w:r w:rsidR="00B657EF" w:rsidRPr="007D7C37">
        <w:rPr>
          <w:rFonts w:cs="Times New Roman"/>
        </w:rPr>
        <w:fldChar w:fldCharType="end"/>
      </w:r>
      <w:r w:rsidRPr="007D7C37">
        <w:rPr>
          <w:rFonts w:cs="Times New Roman"/>
        </w:rPr>
        <w:t xml:space="preserve">. </w:t>
      </w:r>
      <w:r w:rsidR="000B1FED" w:rsidRPr="007D7C37">
        <w:rPr>
          <w:rFonts w:cs="Times New Roman"/>
        </w:rPr>
        <w:t>Nevertheless</w:t>
      </w:r>
      <w:r w:rsidRPr="007D7C37">
        <w:rPr>
          <w:rFonts w:cs="Times New Roman"/>
        </w:rPr>
        <w:t xml:space="preserve">, current research </w:t>
      </w:r>
      <w:r w:rsidR="000D215C" w:rsidRPr="007D7C37">
        <w:rPr>
          <w:rFonts w:cs="Times New Roman"/>
        </w:rPr>
        <w:t>has</w:t>
      </w:r>
      <w:r w:rsidRPr="007D7C37">
        <w:rPr>
          <w:rFonts w:cs="Times New Roman"/>
        </w:rPr>
        <w:t xml:space="preserve"> primarily examined </w:t>
      </w:r>
      <w:r w:rsidR="000D215C" w:rsidRPr="007D7C37">
        <w:rPr>
          <w:rFonts w:cs="Times New Roman"/>
        </w:rPr>
        <w:t>how</w:t>
      </w:r>
      <w:r w:rsidRPr="007D7C37">
        <w:rPr>
          <w:rFonts w:cs="Times New Roman"/>
        </w:rPr>
        <w:t xml:space="preserve"> income inequality moderates the </w:t>
      </w:r>
      <w:r w:rsidR="000D215C" w:rsidRPr="007D7C37">
        <w:rPr>
          <w:rFonts w:cs="Times New Roman"/>
        </w:rPr>
        <w:t>impact</w:t>
      </w:r>
      <w:r w:rsidRPr="007D7C37">
        <w:rPr>
          <w:rFonts w:cs="Times New Roman"/>
        </w:rPr>
        <w:t xml:space="preserve"> of social class </w:t>
      </w:r>
      <w:r w:rsidRPr="007D7C37">
        <w:rPr>
          <w:rFonts w:cs="Times New Roman"/>
        </w:rPr>
        <w:lastRenderedPageBreak/>
        <w:t xml:space="preserve">on either social networks or redistributive preferences. </w:t>
      </w:r>
      <w:r w:rsidR="0072118D" w:rsidRPr="007D7C37">
        <w:rPr>
          <w:rFonts w:cs="Times New Roman"/>
        </w:rPr>
        <w:t>Against this background</w:t>
      </w:r>
      <w:r w:rsidRPr="007D7C37">
        <w:rPr>
          <w:rFonts w:cs="Times New Roman"/>
        </w:rPr>
        <w:t>, this study aims to address two key questions:</w:t>
      </w:r>
    </w:p>
    <w:p w14:paraId="0009F29A" w14:textId="77777777" w:rsidR="000E3C44" w:rsidRPr="007D7C37" w:rsidRDefault="009C462E">
      <w:pPr>
        <w:pStyle w:val="Compact"/>
        <w:numPr>
          <w:ilvl w:val="0"/>
          <w:numId w:val="4"/>
        </w:numPr>
        <w:rPr>
          <w:rFonts w:cs="Times New Roman"/>
        </w:rPr>
      </w:pPr>
      <w:r w:rsidRPr="007D7C37">
        <w:rPr>
          <w:rFonts w:cs="Times New Roman"/>
        </w:rPr>
        <w:t>How does class-based network segregation influence redistributive preferences?</w:t>
      </w:r>
    </w:p>
    <w:p w14:paraId="0009F29B" w14:textId="77777777" w:rsidR="000E3C44" w:rsidRPr="007D7C37" w:rsidRDefault="009C462E">
      <w:pPr>
        <w:pStyle w:val="Compact"/>
        <w:numPr>
          <w:ilvl w:val="0"/>
          <w:numId w:val="4"/>
        </w:numPr>
        <w:rPr>
          <w:rFonts w:cs="Times New Roman"/>
        </w:rPr>
      </w:pPr>
      <w:r w:rsidRPr="007D7C37">
        <w:rPr>
          <w:rFonts w:cs="Times New Roman"/>
        </w:rPr>
        <w:t>To what extent does economic inequality moderate the relationship between class-based network segregation and redistributive preferences?</w:t>
      </w:r>
    </w:p>
    <w:p w14:paraId="0009F29C" w14:textId="6A1B941D" w:rsidR="000E3C44" w:rsidRPr="007D7C37" w:rsidRDefault="009C462E">
      <w:pPr>
        <w:pStyle w:val="FirstParagraph"/>
        <w:rPr>
          <w:rFonts w:cs="Times New Roman"/>
        </w:rPr>
      </w:pPr>
      <w:r w:rsidRPr="007D7C37">
        <w:rPr>
          <w:rFonts w:cs="Times New Roman"/>
        </w:rPr>
        <w:t xml:space="preserve">In this </w:t>
      </w:r>
      <w:r w:rsidR="000D215C" w:rsidRPr="007D7C37">
        <w:rPr>
          <w:rFonts w:cs="Times New Roman"/>
        </w:rPr>
        <w:t>paper</w:t>
      </w:r>
      <w:r w:rsidRPr="007D7C37">
        <w:rPr>
          <w:rFonts w:cs="Times New Roman"/>
        </w:rPr>
        <w:t>, I use a sample of 31,694 individuals from 31 countries, drawn from the 2017 International Social Survey Program (ISSP). This dataset offers unprecedented cross-national comparative data on social networks, social class, and attitudes toward redistribution.</w:t>
      </w:r>
    </w:p>
    <w:p w14:paraId="0009F29D" w14:textId="224EEB6D" w:rsidR="000E3C44" w:rsidRPr="007D7C37" w:rsidRDefault="009C462E">
      <w:pPr>
        <w:pStyle w:val="Heading1"/>
        <w:rPr>
          <w:rFonts w:cs="Times New Roman"/>
        </w:rPr>
      </w:pPr>
      <w:bookmarkStart w:id="1" w:name="X63fff73801728ab9b6c8b7d09717d3e03f01eca"/>
      <w:bookmarkEnd w:id="0"/>
      <w:r w:rsidRPr="007D7C37">
        <w:rPr>
          <w:rFonts w:cs="Times New Roman"/>
        </w:rPr>
        <w:t xml:space="preserve">Theoretical </w:t>
      </w:r>
      <w:r w:rsidR="00CD1E5B" w:rsidRPr="007D7C37">
        <w:rPr>
          <w:rFonts w:cs="Times New Roman"/>
        </w:rPr>
        <w:t>framework: C</w:t>
      </w:r>
      <w:r w:rsidRPr="007D7C37">
        <w:rPr>
          <w:rFonts w:cs="Times New Roman"/>
        </w:rPr>
        <w:t>lass, social networks, and redistributive preferences</w:t>
      </w:r>
    </w:p>
    <w:p w14:paraId="0009F29E" w14:textId="31DC3A7B" w:rsidR="000E3C44" w:rsidRPr="007D7C37" w:rsidRDefault="009C462E">
      <w:pPr>
        <w:pStyle w:val="Heading2"/>
        <w:rPr>
          <w:rFonts w:cs="Times New Roman"/>
        </w:rPr>
      </w:pPr>
      <w:bookmarkStart w:id="2" w:name="X0f046cdb512a5ca746b01f4c445090551d1c68e"/>
      <w:r w:rsidRPr="007D7C37">
        <w:rPr>
          <w:rFonts w:cs="Times New Roman"/>
        </w:rPr>
        <w:t>Class divide</w:t>
      </w:r>
      <w:r w:rsidR="00CD1E5B" w:rsidRPr="007D7C37">
        <w:rPr>
          <w:rFonts w:cs="Times New Roman"/>
        </w:rPr>
        <w:t>s</w:t>
      </w:r>
      <w:r w:rsidRPr="007D7C37">
        <w:rPr>
          <w:rFonts w:cs="Times New Roman"/>
        </w:rPr>
        <w:t xml:space="preserve"> </w:t>
      </w:r>
      <w:proofErr w:type="gramStart"/>
      <w:r w:rsidRPr="007D7C37">
        <w:rPr>
          <w:rFonts w:cs="Times New Roman"/>
        </w:rPr>
        <w:t>in</w:t>
      </w:r>
      <w:proofErr w:type="gramEnd"/>
      <w:r w:rsidRPr="007D7C37">
        <w:rPr>
          <w:rFonts w:cs="Times New Roman"/>
        </w:rPr>
        <w:t xml:space="preserve"> redistributive preferences</w:t>
      </w:r>
    </w:p>
    <w:p w14:paraId="0009F29F" w14:textId="63128580" w:rsidR="000E3C44" w:rsidRPr="007D7C37" w:rsidRDefault="009C462E">
      <w:pPr>
        <w:pStyle w:val="FirstParagraph"/>
        <w:rPr>
          <w:rFonts w:cs="Times New Roman"/>
        </w:rPr>
      </w:pPr>
      <w:r w:rsidRPr="007D7C37">
        <w:rPr>
          <w:rFonts w:cs="Times New Roman"/>
        </w:rPr>
        <w:t xml:space="preserve">Over the past few decades, research on political attitudes in industrialized societies has consistently highlighted the significance of social class as a key driver of public opinion </w:t>
      </w:r>
      <w:r w:rsidR="003979B3" w:rsidRPr="007D7C37">
        <w:rPr>
          <w:rFonts w:cs="Times New Roman"/>
        </w:rPr>
        <w:t xml:space="preserve"> </w:t>
      </w:r>
      <w:r w:rsidR="004A49A4" w:rsidRPr="007D7C37">
        <w:rPr>
          <w:rFonts w:cs="Times New Roman"/>
        </w:rPr>
        <w:fldChar w:fldCharType="begin"/>
      </w:r>
      <w:r w:rsidR="00405578" w:rsidRPr="007D7C37">
        <w:rPr>
          <w:rFonts w:cs="Times New Roman"/>
        </w:rPr>
        <w:instrText xml:space="preserve"> ADDIN ZOTERO_ITEM CSL_CITATION {"citationID":"ugTS0MJF","properties":{"formattedCitation":"(Lindh and McCall, 2020)","plainCitation":"(Lindh and McCall, 2020)","noteIndex":0},"citationItems":[{"id":2293,"uris":["http://zotero.org/users/5414506/items/YIQH4UCN"],"itemData":{"id":2293,"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r w:rsidR="004A49A4" w:rsidRPr="007D7C37">
        <w:rPr>
          <w:rFonts w:cs="Times New Roman"/>
        </w:rPr>
        <w:fldChar w:fldCharType="separate"/>
      </w:r>
      <w:r w:rsidR="00405578" w:rsidRPr="007D7C37">
        <w:rPr>
          <w:rFonts w:cs="Times New Roman"/>
        </w:rPr>
        <w:t>(Lindh and McCall, 2020)</w:t>
      </w:r>
      <w:r w:rsidR="004A49A4" w:rsidRPr="007D7C37">
        <w:rPr>
          <w:rFonts w:cs="Times New Roman"/>
        </w:rPr>
        <w:fldChar w:fldCharType="end"/>
      </w:r>
      <w:r w:rsidRPr="007D7C37">
        <w:rPr>
          <w:rFonts w:cs="Times New Roman"/>
        </w:rPr>
        <w:t>. Social class, in this context, not only reflects individuals’ labor market relations but also their economic interests and moral perspectives regarding the role of the market and the state in the distribution and redistribution of resources</w:t>
      </w:r>
      <w:r w:rsidR="00563E84" w:rsidRPr="007D7C37">
        <w:rPr>
          <w:rFonts w:cs="Times New Roman"/>
        </w:rPr>
        <w:t xml:space="preserve"> </w:t>
      </w:r>
      <w:r w:rsidR="00563E84" w:rsidRPr="007D7C37">
        <w:rPr>
          <w:rFonts w:cs="Times New Roman"/>
        </w:rPr>
        <w:fldChar w:fldCharType="begin"/>
      </w:r>
      <w:r w:rsidR="002216E3" w:rsidRPr="007D7C37">
        <w:rPr>
          <w:rFonts w:cs="Times New Roman"/>
        </w:rPr>
        <w:instrText xml:space="preserve"> ADDIN ZOTERO_ITEM CSL_CITATION {"citationID":"POwJyTPy","properties":{"formattedCitation":"(Svallfors, 2006)","plainCitation":"(Svallfors, 2006)","noteIndex":0},"citationItems":[{"id":371,"uris":["http://zotero.org/users/5414506/items/4L9YUS5S"],"itemData":{"id":371,"type":"book","abstract":"This book surveys whether and how social classes differ in their views on important social issues, such as work and family, the economy and politics, rights and morals, and the distribution of justice. What accounts for such differences in opinion? Are class differences comparable and consistent across different nations? Do class differences change over time? In The Moral Economy of Class, Stefan Svallfors builds on data from large-scale comparative surveys to paint a picture of these class differences. Comparing the United States, Britain, Germany, and Sweden, he shows that class differences are highly persistent. Class remains one of the key dividing lines in society.","ISBN":"978-1-5036-2562-4","note":"Citation Key: Svallfors2006\nDOI: https://doi.org/10.1515/9781503625624","number-of-pages":"248","publisher":"Stanford University Press","title":"The moral economy of class: Class and attitudes in comparative perspective","author":[{"family":"Svallfors","given":"Stefan"}],"issued":{"date-parts":[["2006"]]},"citation-key":"Svallfors2006"}}],"schema":"https://github.com/citation-style-language/schema/raw/master/csl-citation.json"} </w:instrText>
      </w:r>
      <w:r w:rsidR="00563E84" w:rsidRPr="007D7C37">
        <w:rPr>
          <w:rFonts w:cs="Times New Roman"/>
        </w:rPr>
        <w:fldChar w:fldCharType="separate"/>
      </w:r>
      <w:r w:rsidR="00405578" w:rsidRPr="007D7C37">
        <w:rPr>
          <w:rFonts w:cs="Times New Roman"/>
        </w:rPr>
        <w:t>(Svallfors, 2006)</w:t>
      </w:r>
      <w:r w:rsidR="00563E84" w:rsidRPr="007D7C37">
        <w:rPr>
          <w:rFonts w:cs="Times New Roman"/>
        </w:rPr>
        <w:fldChar w:fldCharType="end"/>
      </w:r>
      <w:r w:rsidRPr="007D7C37">
        <w:rPr>
          <w:rFonts w:cs="Times New Roman"/>
        </w:rPr>
        <w:t xml:space="preserve">. Redistributive preferences refer to </w:t>
      </w:r>
      <w:r w:rsidR="00CD1E5B" w:rsidRPr="007D7C37">
        <w:rPr>
          <w:rFonts w:cs="Times New Roman"/>
        </w:rPr>
        <w:t xml:space="preserve">individuals’ </w:t>
      </w:r>
      <w:r w:rsidRPr="007D7C37">
        <w:rPr>
          <w:rFonts w:cs="Times New Roman"/>
        </w:rPr>
        <w:t xml:space="preserve">support for policies and mechanisms aimed at reducing economic inequality </w:t>
      </w:r>
      <w:r w:rsidR="00F33CEA" w:rsidRPr="007D7C37">
        <w:rPr>
          <w:rFonts w:cs="Times New Roman"/>
        </w:rPr>
        <w:fldChar w:fldCharType="begin"/>
      </w:r>
      <w:r w:rsidR="00405578" w:rsidRPr="007D7C37">
        <w:rPr>
          <w:rFonts w:cs="Times New Roman"/>
        </w:rPr>
        <w:instrText xml:space="preserve"> ADDIN ZOTERO_ITEM CSL_CITATION {"citationID":"HO30qDWO","properties":{"formattedCitation":"(McCall and Kenworthy, 2009)","plainCitation":"(McCall and Kenworthy, 2009)","noteIndex":0},"citationItems":[{"id":12176,"uris":["http://zotero.org/users/5414506/items/GVGCXZX7"],"itemData":{"id":12176,"type":"article-journal","abstract":"Rising income inequality has been a defining trend of the past generation, yet we know little about its impact on social policy formation. We evaluate two dominant views about public opinion on rising inequality: that Americans do not care much about inequality of outcomes, and that a rise in inequality will lead to an increase in demand for government redistribution. Using time series data on views about income inequality and social policy preferences in the 1980s and 1990s from the General Social Survey, we find little support for these views. Instead, Americans do tend to object to inequality and increasingly believe government should act to redress it, but not via traditional redistributive programs. We examine several alternative possibilities and provide a broad analytical framework for reinterpreting social policy preferences in the era of rising inequality. Our evidence suggests that Americans may be unsure or uninformed about how to address rising inequality and thus swayed by contemporaneous debates. However, we also find that Americans favor expanding education spending in response to their increasing concerns about inequality. This suggests that equal opportunity may be more germane than income redistribution to our understanding of the politics of inequality.","container-title":"Perspectives on Politics","DOI":"10.1017/S1537592709990818","ISSN":"1541-0986, 1537-5927","issue":"3","language":"en","note":"publisher: Cambridge University Press","page":"459-484","source":"Cambridge University Press","title":"Americans' Social Policy Preferences in the Era of Rising Inequality","volume":"7","author":[{"family":"McCall","given":"Leslie"},{"family":"Kenworthy","given":"Lane"}],"issued":{"date-parts":[["2009",9]]},"citation-key":"mccall_americans_2009"}}],"schema":"https://github.com/citation-style-language/schema/raw/master/csl-citation.json"} </w:instrText>
      </w:r>
      <w:r w:rsidR="00F33CEA" w:rsidRPr="007D7C37">
        <w:rPr>
          <w:rFonts w:cs="Times New Roman"/>
        </w:rPr>
        <w:fldChar w:fldCharType="separate"/>
      </w:r>
      <w:r w:rsidR="00405578" w:rsidRPr="007D7C37">
        <w:rPr>
          <w:rFonts w:cs="Times New Roman"/>
        </w:rPr>
        <w:t>(McCall and Kenworthy, 2009)</w:t>
      </w:r>
      <w:r w:rsidR="00F33CEA" w:rsidRPr="007D7C37">
        <w:rPr>
          <w:rFonts w:cs="Times New Roman"/>
        </w:rPr>
        <w:fldChar w:fldCharType="end"/>
      </w:r>
      <w:r w:rsidRPr="007D7C37">
        <w:rPr>
          <w:rFonts w:cs="Times New Roman"/>
        </w:rPr>
        <w:t xml:space="preserve">. These preferences encompass views on taxation, welfare programs, public services, and other government interventions designed to transfer resources from wealthier individuals or groups to those with fewer resources </w:t>
      </w:r>
      <w:r w:rsidR="003F3091" w:rsidRPr="007D7C37">
        <w:rPr>
          <w:rFonts w:cs="Times New Roman"/>
        </w:rPr>
        <w:t xml:space="preserve"> </w:t>
      </w:r>
      <w:r w:rsidR="003F3091" w:rsidRPr="007D7C37">
        <w:rPr>
          <w:rFonts w:cs="Times New Roman"/>
        </w:rPr>
        <w:fldChar w:fldCharType="begin"/>
      </w:r>
      <w:r w:rsidR="00405578" w:rsidRPr="007D7C37">
        <w:rPr>
          <w:rFonts w:cs="Times New Roman"/>
        </w:rPr>
        <w:instrText xml:space="preserve"> ADDIN ZOTERO_ITEM CSL_CITATION {"citationID":"mSQkCG6w","properties":{"formattedCitation":"(Garc\\uc0\\u237{}a-S\\uc0\\u225{}nchez et al., 2022)","plainCitation":"(García-Sánchez et al., 2022)","noteIndex":0},"citationItems":[{"id":9746,"uris":["http://zotero.org/users/5414506/items/IAIYYQ7L"],"itemData":{"id":9746,"type":"article-journal","abstract":"Support for redistribution is crucial for reducing economic inequality. Despite people's desire for reducing extreme inequalities, they still have mixed opinions regarding how to do so. The aim of the article is to examine the underlying latent dimensions of support for redistribution and test its correlates to perceptions of and attitudes toward inequality. In two studies, we found that support for redistribution can be modeled as a latent construct depicting two different dimensions: one focused on taxing the wealthy and changing the income distribution schema, and other focused on assisting people in need and providing opportunities. We also found that the dimension related to taxing the wealthy (vs. assisting people in need) displayed higher internal reliability and correlated consistently with perceptions and attitudes toward inequality: the higher the support for taxing the wealthy, the higher the perceptions and concerns of inequality, and the lower the inequality-justifying ideologies. This research unveils distinct underlying dimensions of support for redistribution that shed light on different motivations that drive people's redistributive preferences.","container-title":"Frontiers in Sociology","DOI":"10.3389/fsoc.2022.773378","ISSN":"2297-7775","journalAbbreviation":"Front. Sociol.","page":"773378","source":"DOI.org (Crossref)","title":"The Two Faces of Support for Redistribution in Colombia: Taxing the Wealthy or Assisting People in Need","title-short":"The Two Faces of Support for Redistribution in Colombia","volume":"7","author":[{"family":"García-Sánchez","given":"Efraín"},{"family":"Castillo","given":"Juan Carlos"},{"family":"Rodríguez-Bailón","given":"Rosa"},{"family":"Willis","given":"Guillermo B."}],"issued":{"date-parts":[["2022",4,27]]},"citation-key":"garcia-sanchez_two_2022"}}],"schema":"https://github.com/citation-style-language/schema/raw/master/csl-citation.json"} </w:instrText>
      </w:r>
      <w:r w:rsidR="003F3091" w:rsidRPr="007D7C37">
        <w:rPr>
          <w:rFonts w:cs="Times New Roman"/>
        </w:rPr>
        <w:fldChar w:fldCharType="separate"/>
      </w:r>
      <w:r w:rsidR="00405578" w:rsidRPr="007D7C37">
        <w:rPr>
          <w:rFonts w:cs="Times New Roman"/>
        </w:rPr>
        <w:t>(García-Sánchez et al., 2022)</w:t>
      </w:r>
      <w:r w:rsidR="003F3091" w:rsidRPr="007D7C37">
        <w:rPr>
          <w:rFonts w:cs="Times New Roman"/>
        </w:rPr>
        <w:fldChar w:fldCharType="end"/>
      </w:r>
      <w:r w:rsidRPr="007D7C37">
        <w:rPr>
          <w:rFonts w:cs="Times New Roman"/>
        </w:rPr>
        <w:t>.</w:t>
      </w:r>
    </w:p>
    <w:p w14:paraId="0009F2A0" w14:textId="69204552" w:rsidR="000E3C44" w:rsidRPr="007D7C37" w:rsidRDefault="009C462E">
      <w:pPr>
        <w:pStyle w:val="BodyText"/>
        <w:rPr>
          <w:rFonts w:cs="Times New Roman"/>
        </w:rPr>
      </w:pPr>
      <w:r w:rsidRPr="007D7C37">
        <w:rPr>
          <w:rFonts w:cs="Times New Roman"/>
        </w:rPr>
        <w:t xml:space="preserve">Empirically, the class divide in redistributive preferences is well documented </w:t>
      </w:r>
      <w:r w:rsidR="001A3CE5" w:rsidRPr="007D7C37">
        <w:rPr>
          <w:rFonts w:cs="Times New Roman"/>
        </w:rPr>
        <w:fldChar w:fldCharType="begin"/>
      </w:r>
      <w:r w:rsidR="00405578" w:rsidRPr="007D7C37">
        <w:rPr>
          <w:rFonts w:cs="Times New Roman"/>
        </w:rPr>
        <w:instrText xml:space="preserve"> ADDIN ZOTERO_ITEM CSL_CITATION {"citationID":"WPvVqDbd","properties":{"formattedCitation":"(Brooks and Svallfors, 2010; Curtis and Andersen, 2015; Edlund and Lindh, 2015; Langs\\uc0\\u230{}ther and Evans, 2020)","plainCitation":"(Brooks and Svallfors, 2010; Curtis and Andersen, 2015; Edlund and Lindh, 2015; Langsæther and Evans, 2020)","noteIndex":0},"citationItems":[{"id":14393,"uris":["http://zotero.org/users/5414506/items/7FXTGRSR"],"itemData":{"id":14393,"type":"article-journal","abstract":"In most democracies, classes tend to vary with respect to an array of attitudes and behaviours, and differences are large within a number of European polities. What mechanisms lie behind these differences? Do they relate primarily to individuals’ material interests, as assumed by traditional class theories, or instead, to socialization and self-selection factors? This paper seeks to extend theory and research through an analysis of mechanisms behind class differences in policy attitudes. Our focus is on the Nordic countries, where class differences are extensive and well-documented in past scholarship. We take advantage of high-quality European Social Survey data for Denmark, Finland, Norway, and Sweden. Analyzing three policy arenas and the 9-category European Socio-economic Classification scheme (ESeC), we find evidence that class-related factors help to explain cleavages in attitudes. Comparisons with the more detailed, 103-category International Standard Classification of Occupation scheme (ISCO) suggest that these factors explain less “micro-class” occupational variation. Results shed new light on mechanisms behind class differences, and the empirical foundations of established class theories. These and other implications are discussed in the conclusion.","container-title":"Research in Social Stratification and Mobility","DOI":"10.1016/j.rssm.2010.01.003","ISSN":"0276-5624","issue":"2","journalAbbreviation":"Research in Social Stratification and Mobility","page":"199-213","source":"ScienceDirect","title":"Why does class matter? Policy attitudes, mechanisms, and the case of the Nordic countries","title-short":"Why does class matter?","volume":"28","author":[{"family":"Brooks","given":"Clem"},{"family":"Svallfors","given":"Stefan"}],"issued":{"date-parts":[["2010",6,1]]},"citation-key":"brooks_why_2010"}},{"id":14387,"uris":["http://zotero.org/users/5414506/items/83LUFS7Q"],"itemData":{"id":14387,"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label":"page"},{"id":14394,"uris":["http://zotero.org/users/5414506/items/DRIPSN5K"],"itemData":{"id":14394,"type":"article-journal","abstract":"The connection between social class and political preferences is among the most well established in the social sciences. This association is typically taken as prima facie evidence of economic self-interest: Classes hold different attitudes, values, and party preferences because they have different economic interests. However, this assumption has rarely been tested empirically. In this article, we use survey data from 18 West European countries to examine why classes differ on a central aspect of political preferences, namely their views on the desirability of income inequality. We find that only a moderate proportion of differences between employee classes in support for redistribution can be accounted for by contemporary differences in resources and risks; differences in economic interests to some degree account for the anti-redistributive preferences of the professional middle classes compared with the working class. However, the preferences of the self-employed have a different explanation; autonomy is a better explanation of the right-wing preferences of the self-employed compared with the working class.","container-title":"The British Journal of Sociology","DOI":"10.1111/1468-4446.12747","ISSN":"1468-4446","issue":"4","language":"en","license":"© 2020 The Authors. The British Journal of Sociology published by John Wiley &amp; Sons Ltd on behalf of London School of Economics and Political Science","note":"_eprint: https://onlinelibrary.wiley.com/doi/pdf/10.1111/1468-4446.12747","page":"594-607","source":"Wiley Online Library","title":"More than self-interest: Why different classes have different attitudes to income inequality","title-short":"More than self-interest","volume":"71","author":[{"family":"Langsæther","given":"Peter Egge"},{"family":"Evans","given":"Geoffrey"}],"issued":{"date-parts":[["2020"]]},"citation-key":"langsaether_more_2020"}}],"schema":"https://github.com/citation-style-language/schema/raw/master/csl-citation.json"} </w:instrText>
      </w:r>
      <w:r w:rsidR="001A3CE5" w:rsidRPr="007D7C37">
        <w:rPr>
          <w:rFonts w:cs="Times New Roman"/>
        </w:rPr>
        <w:fldChar w:fldCharType="separate"/>
      </w:r>
      <w:r w:rsidR="00405578" w:rsidRPr="007D7C37">
        <w:rPr>
          <w:rFonts w:cs="Times New Roman"/>
        </w:rPr>
        <w:t>(Brooks and Svallfors, 2010; Curtis and Andersen, 2015; Edlund and Lindh, 2015; Langsæther and Evans, 2020)</w:t>
      </w:r>
      <w:r w:rsidR="001A3CE5" w:rsidRPr="007D7C37">
        <w:rPr>
          <w:rFonts w:cs="Times New Roman"/>
        </w:rPr>
        <w:fldChar w:fldCharType="end"/>
      </w:r>
      <w:r w:rsidR="00777004" w:rsidRPr="007D7C37">
        <w:rPr>
          <w:rFonts w:cs="Times New Roman"/>
        </w:rPr>
        <w:t xml:space="preserve">. </w:t>
      </w:r>
      <w:r w:rsidRPr="007D7C37">
        <w:rPr>
          <w:rFonts w:cs="Times New Roman"/>
        </w:rPr>
        <w:t>Class-based explanations of redistributive preferences have predominantly focused on individuals</w:t>
      </w:r>
      <w:r w:rsidR="00CD1E5B" w:rsidRPr="007D7C37">
        <w:rPr>
          <w:rFonts w:cs="Times New Roman"/>
        </w:rPr>
        <w:t xml:space="preserve">’ </w:t>
      </w:r>
      <w:r w:rsidR="0089036C" w:rsidRPr="007D7C37">
        <w:rPr>
          <w:rFonts w:cs="Times New Roman"/>
        </w:rPr>
        <w:t>socioeconomic</w:t>
      </w:r>
      <w:r w:rsidR="00CD1E5B" w:rsidRPr="007D7C37">
        <w:rPr>
          <w:rFonts w:cs="Times New Roman"/>
        </w:rPr>
        <w:t xml:space="preserve"> position</w:t>
      </w:r>
      <w:r w:rsidRPr="007D7C37">
        <w:rPr>
          <w:rFonts w:cs="Times New Roman"/>
        </w:rPr>
        <w:t xml:space="preserve">. According to self-interest-driven theories, economic resources or risk exposure explain why working classes with fewer resources and greater job insecurity tend to support redistribution more than the upper classes </w:t>
      </w:r>
      <w:r w:rsidR="00777004" w:rsidRPr="007D7C37">
        <w:rPr>
          <w:rFonts w:cs="Times New Roman"/>
        </w:rPr>
        <w:fldChar w:fldCharType="begin"/>
      </w:r>
      <w:r w:rsidR="00405578" w:rsidRPr="007D7C37">
        <w:rPr>
          <w:rFonts w:cs="Times New Roman"/>
        </w:rPr>
        <w:instrText xml:space="preserve"> ADDIN ZOTERO_ITEM CSL_CITATION {"citationID":"pibh2nFf","properties":{"formattedCitation":"(Meltzer and Richard, 1981; Rehm, 2009)","plainCitation":"(Meltzer and Richard, 1981; Rehm, 2009)","noteIndex":0},"citationItems":[{"id":9735,"uris":["http://zotero.org/users/5414506/items/6RK2V6KP"],"itemData":{"id":9735,"type":"article-journal","abstract":"In a general equilibrium model of a labor economy, the size of government, measured by the share of income redistributed, is determined by majority rule. Voters rationally anticipate the disincentive effects of taxation on the labor-leisure choices of their fellow citizens and take the effect into account when voting. The share of earned income redistributed depends on the voting rule and on the distribution of productivity in the economy. Under majority rule, the equilibrium tax share balances the budget and pays for the voters' choices. The principal reasons for increased size of government implied by the model are extensions of the franchise that change the position of the decisive voter in the income distribution and changes in relative productivity. An increase in mean income relative to the income of the decisive voter increases the size of government.","container-title":"Journal of Political Economy","DOI":"10.1086/261013","issue":"5","note":"DOI: 10.1086/261013\nMAG ID: 2020272840","page":"914-927","title":"A Rational Theory of the Size of Government","volume":"89","author":[{"family":"Meltzer","given":"Allan H."},{"family":"Richard","given":"Scott F."}],"issued":{"date-parts":[["1981",10,1]]},"citation-key":"meltzer_rational_1981"}},{"id":11559,"uris":["http://zotero.org/users/5414506/items/LHLQ4QYQ"],"itemData":{"id":11559,"type":"article-journal","abstract":"Much of the disagreement in the debate about globalization and its present or absent effects on the welfare state stems from competing assumptions about the individual-level determinants of redistributional preferences. This article calls for and provides testing of these causal mechanisms at the individual level. Traditional accounts suggest that risks at the industry level are important determinants of redistributional preferences. This article argues that risks at the occupational level should also be considered. A comprehensive new data set is used to test whether and what types of risks in the labor market play an important role in shaping preferences. Statistical analyses of public opinion surveys (European Social Survey) show strong evidence for the assumed causal mechanism. Contrary to much of the literature, but in line with this article's claims, it is the occupational, rather than the industry level, that is most important. The article lays out implications of these findings.","container-title":"Comparative Political Studies","DOI":"10.1177/0010414008330595","ISSN":"0010-4140, 1552-3829","issue":"7","journalAbbreviation":"Comparative Political Studies","language":"en","page":"855-881","source":"DOI.org (Crossref)","title":"Risks and Redistribution: An Individual-Level Analysis","title-short":"Risks and Redistribution","volume":"42","author":[{"family":"Rehm","given":"Philipp"}],"issued":{"date-parts":[["2009",7]]},"citation-key":"rehm_risks_2009"}}],"schema":"https://github.com/citation-style-language/schema/raw/master/csl-citation.json"} </w:instrText>
      </w:r>
      <w:r w:rsidR="00777004" w:rsidRPr="007D7C37">
        <w:rPr>
          <w:rFonts w:cs="Times New Roman"/>
        </w:rPr>
        <w:fldChar w:fldCharType="separate"/>
      </w:r>
      <w:r w:rsidR="00405578" w:rsidRPr="007D7C37">
        <w:rPr>
          <w:rFonts w:cs="Times New Roman"/>
        </w:rPr>
        <w:t>(Meltzer and Richard, 1981; Rehm, 2009)</w:t>
      </w:r>
      <w:r w:rsidR="00777004" w:rsidRPr="007D7C37">
        <w:rPr>
          <w:rFonts w:cs="Times New Roman"/>
        </w:rPr>
        <w:fldChar w:fldCharType="end"/>
      </w:r>
      <w:r w:rsidRPr="007D7C37">
        <w:rPr>
          <w:rFonts w:cs="Times New Roman"/>
        </w:rPr>
        <w:t xml:space="preserve">. Furthermore, while material interests often dominate in conditions of scarcity, value-based motivations, such as egalitarianism, may drive stronger support for redistribution under conditions of greater security and weaken under material hardship </w:t>
      </w:r>
      <w:r w:rsidR="00C95274" w:rsidRPr="007D7C37">
        <w:rPr>
          <w:rFonts w:cs="Times New Roman"/>
        </w:rPr>
        <w:t xml:space="preserve"> </w:t>
      </w:r>
      <w:r w:rsidR="0071607B" w:rsidRPr="007D7C37">
        <w:rPr>
          <w:rFonts w:cs="Times New Roman"/>
        </w:rPr>
        <w:fldChar w:fldCharType="begin"/>
      </w:r>
      <w:r w:rsidR="00405578" w:rsidRPr="007D7C37">
        <w:rPr>
          <w:rFonts w:cs="Times New Roman"/>
        </w:rPr>
        <w:instrText xml:space="preserve"> ADDIN ZOTERO_ITEM CSL_CITATION {"citationID":"ceMTsky5","properties":{"formattedCitation":"(Kulin and Svallfors, 2013; Maldonado et al., 2019)","plainCitation":"(Kulin and Svallfors, 2013; Maldonado et al., 2019)","noteIndex":0},"citationItems":[{"id":519,"uris":["http://zotero.org/users/5414506/items/WPAMV5XJ"],"itemData":{"id":519,"type":"article-journal","abstract":"Using data from the European Social Survey, we analyse the link between basic human values and attitudes towards redistribution, and how that link differs among classes and across countries. We assess whether and why the class-specific impact of self-transcendence and self-enhancement values on attitudes towards redistribution differs across a selection of European countries. The results show that the links between values and attitudes are generally stronger in more materially secure and privileged classes. However, the relative strength of the associations varies substantially across countries. Where inequality is smaller and poverty less prevalent, the link between values and attitudes becomes less class-specific. These findings provide support for our two main interpretations: (a) that welfare policies mitigate the class-specific risks that people are exposed to, which make values more salient and effective among workers; and (b) that the existence of visible and salient redistributive policies works to make clearer the cognitive link between abstract values and support for concrete policies.","container-title":"European Sociological Review","DOI":"10.1093/esr/jcr046","ISSN":"02667215","issue":"2","note":"Citation Key: Kulin2013","page":"155-167","title":"Class, values, and attitudes towards redistribution: A European comparison","volume":"29","author":[{"family":"Kulin","given":"Joakim"},{"family":"Svallfors","given":"Stefan"}],"issued":{"date-parts":[["2013"]]},"citation-key":"Kulin2013"}},{"id":53,"uris":["http://zotero.org/users/5414506/items/5FBJN7ZH"],"itemData":{"id":53,"type":"article-journal","container-title":"Open Science Framework","DOI":"10.17605/osf.io/g4ek8","source":"DataCite","title":"Meritocracia y redistribución en Chile: señales de la opinión pública","title-short":"Meritocracia y redistribución en Chile","URL":"https://osf.io/g4ek8/","author":[{"family":"Maldonado","given":"Luis"},{"family":"Castillo","given":"Juan Carlos"},{"family":"Iturra","given":"Julio"},{"family":"Atria","given":"Jorge"},{"family":"Meneses","given":"Francisco"}],"accessed":{"date-parts":[["2019",11,4]]},"issued":{"date-parts":[["2019"]]},"citation-key":"maldonado_Meritocracia_2019"}}],"schema":"https://github.com/citation-style-language/schema/raw/master/csl-citation.json"} </w:instrText>
      </w:r>
      <w:r w:rsidR="0071607B" w:rsidRPr="007D7C37">
        <w:rPr>
          <w:rFonts w:cs="Times New Roman"/>
        </w:rPr>
        <w:fldChar w:fldCharType="separate"/>
      </w:r>
      <w:r w:rsidR="00405578" w:rsidRPr="007D7C37">
        <w:rPr>
          <w:rFonts w:cs="Times New Roman"/>
        </w:rPr>
        <w:t>(Kulin and Svallfors, 2013; Maldonado et al., 2019)</w:t>
      </w:r>
      <w:r w:rsidR="0071607B" w:rsidRPr="007D7C37">
        <w:rPr>
          <w:rFonts w:cs="Times New Roman"/>
        </w:rPr>
        <w:fldChar w:fldCharType="end"/>
      </w:r>
      <w:r w:rsidRPr="007D7C37">
        <w:rPr>
          <w:rFonts w:cs="Times New Roman"/>
        </w:rPr>
        <w:t>.</w:t>
      </w:r>
    </w:p>
    <w:p w14:paraId="0009F2A1" w14:textId="27D2809D" w:rsidR="000E3C44" w:rsidRPr="007D7C37" w:rsidRDefault="009C462E">
      <w:pPr>
        <w:pStyle w:val="BodyText"/>
        <w:rPr>
          <w:rFonts w:cs="Times New Roman"/>
        </w:rPr>
      </w:pPr>
      <w:r w:rsidRPr="007D7C37">
        <w:rPr>
          <w:rFonts w:cs="Times New Roman"/>
        </w:rPr>
        <w:t xml:space="preserve">Other approaches emphasize the role of social relations in the workplace, which can imprint normative views that ultimately shape political opinions due to the significant time people spend at work </w:t>
      </w:r>
      <w:r w:rsidR="0071607B" w:rsidRPr="007D7C37">
        <w:rPr>
          <w:rFonts w:cs="Times New Roman"/>
        </w:rPr>
        <w:fldChar w:fldCharType="begin"/>
      </w:r>
      <w:r w:rsidR="002216E3" w:rsidRPr="007D7C37">
        <w:rPr>
          <w:rFonts w:cs="Times New Roman"/>
        </w:rPr>
        <w:instrText xml:space="preserve"> ADDIN ZOTERO_ITEM CSL_CITATION {"citationID":"PkIfl4n0","properties":{"formattedCitation":"(Oesch, 2006)","plainCitation":"(Oesch, 2006)","noteIndex":0},"citationItems":[{"id":14927,"uris":["http://zotero.org/users/5414506/items/JN5QKN5I"],"itemData":{"id":14927,"type":"book","event-place":"London","ISBN":"978-1-349-54045-7","language":"en","note":"DOI: 10.1057/9780230504592","publisher":"Palgrave Macmillan UK","publisher-place":"London","source":"DOI.org (Crossref)","title":"Redrawing the Class Map","URL":"http://link.springer.com/10.1057/9780230504592","author":[{"family":"Oesch","given":"Daniel"}],"accessed":{"date-parts":[["2024",1,23]]},"issued":{"date-parts":[["2006"]]},"citation-key":"oesch_redrawing_2006"}}],"schema":"https://github.com/citation-style-language/schema/raw/master/csl-citation.json"} </w:instrText>
      </w:r>
      <w:r w:rsidR="0071607B" w:rsidRPr="007D7C37">
        <w:rPr>
          <w:rFonts w:cs="Times New Roman"/>
        </w:rPr>
        <w:fldChar w:fldCharType="separate"/>
      </w:r>
      <w:r w:rsidR="00405578" w:rsidRPr="007D7C37">
        <w:rPr>
          <w:rFonts w:cs="Times New Roman"/>
        </w:rPr>
        <w:t>(Oesch, 2006)</w:t>
      </w:r>
      <w:r w:rsidR="0071607B" w:rsidRPr="007D7C37">
        <w:rPr>
          <w:rFonts w:cs="Times New Roman"/>
        </w:rPr>
        <w:fldChar w:fldCharType="end"/>
      </w:r>
      <w:r w:rsidRPr="007D7C37">
        <w:rPr>
          <w:rFonts w:cs="Times New Roman"/>
        </w:rPr>
        <w:t>. For instance, continuous and diverse social interactions in interpersonal service roles can foster empathy and reinforce egalitarian values</w:t>
      </w:r>
      <w:r w:rsidR="007B3F73" w:rsidRPr="007D7C37">
        <w:rPr>
          <w:rFonts w:cs="Times New Roman"/>
        </w:rPr>
        <w:t xml:space="preserve"> </w:t>
      </w:r>
      <w:r w:rsidR="007B3F73" w:rsidRPr="007D7C37">
        <w:rPr>
          <w:rFonts w:cs="Times New Roman"/>
        </w:rPr>
        <w:fldChar w:fldCharType="begin"/>
      </w:r>
      <w:r w:rsidR="00405578" w:rsidRPr="007D7C37">
        <w:rPr>
          <w:rFonts w:cs="Times New Roman"/>
        </w:rPr>
        <w:instrText xml:space="preserve"> ADDIN ZOTERO_ITEM CSL_CITATION {"citationID":"z2ejvdZr","properties":{"formattedCitation":"(Kitschelt and Rehm, 2014)","plainCitation":"(Kitschelt and Rehm, 2014)","noteIndex":0},"citationItems":[{"id":1774,"uris":["http://zotero.org/users/5414506/items/SWFM9J4J"],"itemData":{"id":1774,"type":"article-journal","abstract":"Political preferences are multi-dimensional, covering topics like redistribution, immigration, and abortion. But what accounts for people’s political preferences? We argue that an individual’s work experiences on the job play an important part in shaping attitudes. In a process of generalization and transposition, people apply the kinds of reasoning, heuristics, and problem-solving techniques they learn and use at work in all realms of life. In this article, we briefly discuss the dimensionality of the political preference space and then explicate our account that links work experiences with attitudes. We use European Social Survey data to establish correlations between work experiences and attitudes and find evidence that is consistent with our account.","container-title":"Comparative Political Studies","DOI":"10.1177/0010414013516066","ISSN":"0010-4140, 1552-3829","issue":"12","journalAbbreviation":"Comparative Political Studies","language":"en","note":"number: 12","page":"1670-1706","source":"cps.sagepub.com","title":"Occupations as a Site of Political Preference Formation","volume":"47","author":[{"family":"Kitschelt","given":"Herbert"},{"family":"Rehm","given":"Philipp"}],"issued":{"date-parts":[["2014",10,1]]},"citation-key":"kitschelt_occupations_2014"}}],"schema":"https://github.com/citation-style-language/schema/raw/master/csl-citation.json"} </w:instrText>
      </w:r>
      <w:r w:rsidR="007B3F73" w:rsidRPr="007D7C37">
        <w:rPr>
          <w:rFonts w:cs="Times New Roman"/>
        </w:rPr>
        <w:fldChar w:fldCharType="separate"/>
      </w:r>
      <w:r w:rsidR="00405578" w:rsidRPr="007D7C37">
        <w:rPr>
          <w:rFonts w:cs="Times New Roman"/>
        </w:rPr>
        <w:t>(Kitschelt and Rehm, 2014)</w:t>
      </w:r>
      <w:r w:rsidR="007B3F73" w:rsidRPr="007D7C37">
        <w:rPr>
          <w:rFonts w:cs="Times New Roman"/>
        </w:rPr>
        <w:fldChar w:fldCharType="end"/>
      </w:r>
      <w:r w:rsidRPr="007D7C37">
        <w:rPr>
          <w:rFonts w:cs="Times New Roman"/>
        </w:rPr>
        <w:t xml:space="preserve">. Conversely, vertical oversight in managerial positions and the emphasis on autonomy in self-employed roles often bolster self-interested and conservative political views </w:t>
      </w:r>
      <w:r w:rsidR="007B3F73" w:rsidRPr="007D7C37">
        <w:rPr>
          <w:rFonts w:cs="Times New Roman"/>
        </w:rPr>
        <w:fldChar w:fldCharType="begin"/>
      </w:r>
      <w:r w:rsidR="00405578" w:rsidRPr="007D7C37">
        <w:rPr>
          <w:rFonts w:cs="Times New Roman"/>
        </w:rPr>
        <w:instrText xml:space="preserve"> ADDIN ZOTERO_ITEM CSL_CITATION {"citationID":"JgqYYfEa","properties":{"formattedCitation":"(Oesch and Rennwald, 2018)","plainCitation":"(Oesch and Rennwald, 2018)","noteIndex":0},"citationItems":[{"id":14928,"uris":["http://zotero.org/users/5414506/items/QR2KIJSS"],"itemData":{"id":14928,"type":"article-journal","abstract":"The rise of the radical right fundamentally changes the face of electoral competition in Western Europe. Bipolar competition is becoming tripolar, as the two dominant party poles of the twentieth century – the left and the centre-right – are challenged by a third pole of the radical right. Between 2000 and 2015, the radical right has secured more than 12 per cent of the vote in over ten Western European countries. This article shows how electoral competition between the three party poles plays out at the micro level of social classes. It presents a model of class voting that distinguishes between classes that are a party's preserve, classes that are contested strongholds of two parties and classes over which there is an open competition. Using seven rounds of the European Social Survey, it shows that sociocultural professionals form the party preserve of the left, and large employers and managers the preserve of the centre-right. However, the radical right competes with the centre-right for the votes of small business owners, and it challenges the left over its working-class stronghold. These two contested strongholds attest to the co-existence of old and new patterns of class voting. Old patterns are structured by an economic conflict: Production workers vote for the left and small business owners for the centre-right based on their economic attitudes. In contrast, new patterns are linked to the rise of the radical right and structured by a cultural conflict.","container-title":"European Journal of Political Research","DOI":"10.1111/1475-6765.12259","ISSN":"1475-6765","issue":"4","language":"en","license":"© 2018 European Consortium for Political Research","note":"_eprint: https://onlinelibrary.wiley.com/doi/pdf/10.1111/1475-6765.12259","page":"783-807","source":"Wiley Online Library","title":"Electoral competition in Europe's new tripolar political space: Class voting for the left, centre-right and radical right","title-short":"Electoral competition in Europe's new tripolar political space","volume":"57","author":[{"family":"Oesch","given":"Daniel"},{"family":"Rennwald","given":"Line"}],"issued":{"date-parts":[["2018"]]},"citation-key":"oesch_electoral_2018"}}],"schema":"https://github.com/citation-style-language/schema/raw/master/csl-citation.json"} </w:instrText>
      </w:r>
      <w:r w:rsidR="007B3F73" w:rsidRPr="007D7C37">
        <w:rPr>
          <w:rFonts w:cs="Times New Roman"/>
        </w:rPr>
        <w:fldChar w:fldCharType="separate"/>
      </w:r>
      <w:r w:rsidR="00405578" w:rsidRPr="007D7C37">
        <w:rPr>
          <w:rFonts w:cs="Times New Roman"/>
        </w:rPr>
        <w:t>(Oesch and Rennwald, 2018)</w:t>
      </w:r>
      <w:r w:rsidR="007B3F73" w:rsidRPr="007D7C37">
        <w:rPr>
          <w:rFonts w:cs="Times New Roman"/>
        </w:rPr>
        <w:fldChar w:fldCharType="end"/>
      </w:r>
      <w:r w:rsidRPr="007D7C37">
        <w:rPr>
          <w:rFonts w:cs="Times New Roman"/>
        </w:rPr>
        <w:t>.</w:t>
      </w:r>
    </w:p>
    <w:p w14:paraId="0009F2A2" w14:textId="63274F61" w:rsidR="000E3C44" w:rsidRPr="007D7C37" w:rsidRDefault="00A67CA9">
      <w:pPr>
        <w:pStyle w:val="BodyText"/>
        <w:rPr>
          <w:rFonts w:cs="Times New Roman"/>
        </w:rPr>
      </w:pPr>
      <w:r w:rsidRPr="007D7C37">
        <w:rPr>
          <w:rFonts w:cs="Times New Roman"/>
        </w:rPr>
        <w:lastRenderedPageBreak/>
        <w:t xml:space="preserve">Given the </w:t>
      </w:r>
      <w:r w:rsidR="00DF0045" w:rsidRPr="007D7C37">
        <w:rPr>
          <w:rFonts w:cs="Times New Roman"/>
        </w:rPr>
        <w:t>individual</w:t>
      </w:r>
      <w:r w:rsidR="00BE7726" w:rsidRPr="007D7C37">
        <w:rPr>
          <w:rFonts w:cs="Times New Roman"/>
        </w:rPr>
        <w:t>ist</w:t>
      </w:r>
      <w:r w:rsidRPr="007D7C37">
        <w:rPr>
          <w:rFonts w:cs="Times New Roman"/>
        </w:rPr>
        <w:t xml:space="preserve"> focus of current approaches on class and redistributive preferences, </w:t>
      </w:r>
      <w:r w:rsidR="009C462E" w:rsidRPr="007D7C37">
        <w:rPr>
          <w:rFonts w:cs="Times New Roman"/>
        </w:rPr>
        <w:t xml:space="preserve">a network perspective offers a </w:t>
      </w:r>
      <w:r w:rsidR="001D5999" w:rsidRPr="007D7C37">
        <w:rPr>
          <w:rFonts w:cs="Times New Roman"/>
        </w:rPr>
        <w:t xml:space="preserve">more </w:t>
      </w:r>
      <w:r w:rsidR="009C462E" w:rsidRPr="007D7C37">
        <w:rPr>
          <w:rFonts w:cs="Times New Roman"/>
        </w:rPr>
        <w:t xml:space="preserve">comprehensive way to understand redistributive preferences beyond the individual level. By focusing on </w:t>
      </w:r>
      <w:r w:rsidR="002C09DD" w:rsidRPr="007D7C37">
        <w:rPr>
          <w:rFonts w:cs="Times New Roman"/>
        </w:rPr>
        <w:t>class differences</w:t>
      </w:r>
      <w:r w:rsidRPr="007D7C37">
        <w:rPr>
          <w:rFonts w:cs="Times New Roman"/>
        </w:rPr>
        <w:t xml:space="preserve"> in </w:t>
      </w:r>
      <w:r w:rsidR="009C462E" w:rsidRPr="007D7C37">
        <w:rPr>
          <w:rFonts w:cs="Times New Roman"/>
        </w:rPr>
        <w:t xml:space="preserve">network ties, the </w:t>
      </w:r>
      <w:r w:rsidR="00B439FE" w:rsidRPr="007D7C37">
        <w:rPr>
          <w:rFonts w:cs="Times New Roman"/>
        </w:rPr>
        <w:t xml:space="preserve">interpersonal </w:t>
      </w:r>
      <w:r w:rsidR="009C462E" w:rsidRPr="007D7C37">
        <w:rPr>
          <w:rFonts w:cs="Times New Roman"/>
        </w:rPr>
        <w:t>dimension of between-class relations is brought to the forefront, emphasizing that social ties encompass both social and economic resources</w:t>
      </w:r>
      <w:r w:rsidR="003D599D" w:rsidRPr="007D7C37">
        <w:rPr>
          <w:rFonts w:cs="Times New Roman"/>
        </w:rPr>
        <w:t xml:space="preserve"> </w:t>
      </w:r>
      <w:r w:rsidR="00CC34CC" w:rsidRPr="007D7C37">
        <w:rPr>
          <w:rFonts w:cs="Times New Roman"/>
        </w:rPr>
        <w:fldChar w:fldCharType="begin"/>
      </w:r>
      <w:r w:rsidR="00405578" w:rsidRPr="007D7C37">
        <w:rPr>
          <w:rFonts w:cs="Times New Roman"/>
        </w:rPr>
        <w:instrText xml:space="preserve"> ADDIN ZOTERO_ITEM CSL_CITATION {"citationID":"HjDl3IUO","properties":{"formattedCitation":"(Lin and Dumin, 1986)","plainCitation":"(Lin and Dumin, 1986)","noteIndex":0},"citationItems":[{"id":14463,"uris":["http://zotero.org/users/5414506/items/SC5Q3MYR"],"itemData":{"id":14463,"type":"article-journal","container-title":"Social Networks","DOI":"10.1016/0378-8733(86)90003-1","ISSN":"03788733","issue":"4","journalAbbreviation":"Social Networks","language":"en","page":"365-385","source":"DOI.org (Crossref)","title":"Access to occupations through social ties","volume":"8","author":[{"family":"Lin","given":"Nan"},{"family":"Dumin","given":"Mary"}],"issued":{"date-parts":[["1986",12]]},"citation-key":"lin_access_1986"}}],"schema":"https://github.com/citation-style-language/schema/raw/master/csl-citation.json"} </w:instrText>
      </w:r>
      <w:r w:rsidR="00CC34CC" w:rsidRPr="007D7C37">
        <w:rPr>
          <w:rFonts w:cs="Times New Roman"/>
        </w:rPr>
        <w:fldChar w:fldCharType="separate"/>
      </w:r>
      <w:r w:rsidR="00405578" w:rsidRPr="007D7C37">
        <w:rPr>
          <w:rFonts w:cs="Times New Roman"/>
        </w:rPr>
        <w:t>(Lin and Dumin, 1986)</w:t>
      </w:r>
      <w:r w:rsidR="00CC34CC" w:rsidRPr="007D7C37">
        <w:rPr>
          <w:rFonts w:cs="Times New Roman"/>
        </w:rPr>
        <w:fldChar w:fldCharType="end"/>
      </w:r>
      <w:r w:rsidR="00F75174" w:rsidRPr="007D7C37">
        <w:rPr>
          <w:rFonts w:cs="Times New Roman"/>
        </w:rPr>
        <w:t xml:space="preserve"> </w:t>
      </w:r>
      <w:r w:rsidR="008375EE" w:rsidRPr="007D7C37">
        <w:rPr>
          <w:rFonts w:cs="Times New Roman"/>
        </w:rPr>
        <w:t>embedded</w:t>
      </w:r>
      <w:r w:rsidR="00AC667A" w:rsidRPr="007D7C37">
        <w:rPr>
          <w:rFonts w:cs="Times New Roman"/>
        </w:rPr>
        <w:t xml:space="preserve"> </w:t>
      </w:r>
      <w:r w:rsidR="00690EC1" w:rsidRPr="007D7C37">
        <w:rPr>
          <w:rFonts w:cs="Times New Roman"/>
        </w:rPr>
        <w:t xml:space="preserve">in </w:t>
      </w:r>
      <w:r w:rsidR="00AC667A" w:rsidRPr="007D7C37">
        <w:rPr>
          <w:rFonts w:cs="Times New Roman"/>
        </w:rPr>
        <w:t>class positions</w:t>
      </w:r>
      <w:r w:rsidR="008375EE" w:rsidRPr="007D7C37">
        <w:rPr>
          <w:rFonts w:cs="Times New Roman"/>
        </w:rPr>
        <w:t xml:space="preserve"> </w:t>
      </w:r>
      <w:r w:rsidR="003D599D" w:rsidRPr="007D7C37">
        <w:rPr>
          <w:rFonts w:cs="Times New Roman"/>
        </w:rPr>
        <w:fldChar w:fldCharType="begin"/>
      </w:r>
      <w:r w:rsidR="002216E3" w:rsidRPr="007D7C37">
        <w:rPr>
          <w:rFonts w:cs="Times New Roman"/>
        </w:rPr>
        <w:instrText xml:space="preserve"> ADDIN ZOTERO_ITEM CSL_CITATION {"citationID":"j05pzNqW","properties":{"formattedCitation":"(Weber, 2011, pp. 57\\uc0\\u8211{}59)","plainCitation":"(Weber, 2011, pp. 57–59)","noteIndex":0},"citationItems":[{"id":15878,"uris":["http://zotero.org/users/5414506/items/ST8GYDQ2"],"itemData":{"id":15878,"type":"chapter","abstract":"The social order and the economic order are, of course, similarly related to the 'legal order.' However, the social and the economic order are not identical. The economic order is for people merely the way in which economic goods and services are distributed and used. The social order is of course conditioned by the economic order to a high degree. Now, 'classes,' 'status groups,' and 'parties' are phenomena of the distribution of power within a community. Since it is quite a general phenomenon one must mention here that the class antagonisms that are conditioned through the market situation are usually most bitter between those who actually and directly participate as opponents in price wars. But status honor need not necessarily be linked with a 'class situation.' On the contrary, it normally stands in sharp opposition to the pretensions of sheer property. 'Property' and 'lack of property' are, therefore, the basic categories of all class situations.","container-title":"The Inequality Reader","edition":"2","ISBN":"978-0-429-49446-8","note":"number-of-pages: 12","publisher":"Routledge","title":"Class, Status, Party","author":[{"family":"Weber","given":"Max"}],"issued":{"date-parts":[["2011"]]},"citation-key":"weber_class_2011"},"locator":"57-59","label":"page"}],"schema":"https://github.com/citation-style-language/schema/raw/master/csl-citation.json"} </w:instrText>
      </w:r>
      <w:r w:rsidR="003D599D" w:rsidRPr="007D7C37">
        <w:rPr>
          <w:rFonts w:cs="Times New Roman"/>
        </w:rPr>
        <w:fldChar w:fldCharType="separate"/>
      </w:r>
      <w:r w:rsidR="00405578" w:rsidRPr="007D7C37">
        <w:rPr>
          <w:rFonts w:cs="Times New Roman"/>
        </w:rPr>
        <w:t>(Weber, 2011, pp. 57–59)</w:t>
      </w:r>
      <w:r w:rsidR="003D599D" w:rsidRPr="007D7C37">
        <w:rPr>
          <w:rFonts w:cs="Times New Roman"/>
        </w:rPr>
        <w:fldChar w:fldCharType="end"/>
      </w:r>
      <w:r w:rsidR="009C462E" w:rsidRPr="007D7C37">
        <w:rPr>
          <w:rFonts w:cs="Times New Roman"/>
        </w:rPr>
        <w:t>.</w:t>
      </w:r>
    </w:p>
    <w:p w14:paraId="0009F2A3" w14:textId="77777777" w:rsidR="000E3C44" w:rsidRPr="007D7C37" w:rsidRDefault="009C462E">
      <w:pPr>
        <w:pStyle w:val="Heading2"/>
        <w:rPr>
          <w:rFonts w:cs="Times New Roman"/>
        </w:rPr>
      </w:pPr>
      <w:bookmarkStart w:id="3" w:name="class-relations-and-social-networks"/>
      <w:bookmarkEnd w:id="2"/>
      <w:r w:rsidRPr="007D7C37">
        <w:rPr>
          <w:rFonts w:cs="Times New Roman"/>
        </w:rPr>
        <w:t>Class relations and social networks</w:t>
      </w:r>
    </w:p>
    <w:p w14:paraId="0009F2A4" w14:textId="192C741B" w:rsidR="000E3C44" w:rsidRPr="007D7C37" w:rsidRDefault="009C462E">
      <w:pPr>
        <w:pStyle w:val="FirstParagraph"/>
        <w:rPr>
          <w:rFonts w:cs="Times New Roman"/>
        </w:rPr>
      </w:pPr>
      <w:r w:rsidRPr="007D7C37">
        <w:rPr>
          <w:rFonts w:cs="Times New Roman"/>
        </w:rPr>
        <w:t xml:space="preserve">Theoretically, class relations can be understood as the structure of social ties between different classes within the broader social system, represented by networks spanning various social strata </w:t>
      </w:r>
      <w:r w:rsidR="00F46542" w:rsidRPr="007D7C37">
        <w:rPr>
          <w:rFonts w:cs="Times New Roman"/>
        </w:rPr>
        <w:fldChar w:fldCharType="begin"/>
      </w:r>
      <w:r w:rsidR="002216E3" w:rsidRPr="007D7C37">
        <w:rPr>
          <w:rFonts w:cs="Times New Roman"/>
        </w:rPr>
        <w:instrText xml:space="preserve"> ADDIN ZOTERO_ITEM CSL_CITATION {"citationID":"YOPXaKzN","properties":{"formattedCitation":"(Blau, 1977)","plainCitation":"(Blau, 1977)","noteIndex":0},"citationItems":[{"id":14112,"uris":["http://zotero.org/users/5414506/items/TWQWFJRF"],"itemData":{"id":14112,"type":"article-journal","abstract":"Social structure is conceptualized as the distributions of a population among social positions in a multidimensional space of positions. This quantitative conception of social structure is the basis for a deductive theory of the macrostructure of social associations in society. The likelihood that people engage in intergroup associations under specifiable structural conditions can bededuced from analaytic propositions about structural properties without any assumption about sociopsychological dispositions to establish intergroup associations, indeed, on the assumption that people prefer ingroup relations. Group size governs the probability of intergroup relations, a fact that has paradoxical implications for discrimination by a majority against a minority. Inequality impedes and heterogeneity promotes intergroup relations. The major structural condition that governs intergroup relations is the degree of connection of parameters. Intersecting parameters exert structural constraints to participate in intergroup relations; consolidated parameters impede them. The more differentiation of any kind penetrates into the substructures of society, the greater is the probability that extensive social relations integrate various segments in society.","container-title":"American Journal of Sociology","ISSN":"0002-9602","issue":"1","note":"publisher: University of Chicago Press","page":"26-54","source":"JSTOR","title":"A Macrosociological Theory of Social Structure","volume":"83","author":[{"family":"Blau","given":"Peter"}],"issued":{"date-parts":[["1977"]]},"citation-key":"blau_macrosociological_1977"}}],"schema":"https://github.com/citation-style-language/schema/raw/master/csl-citation.json"} </w:instrText>
      </w:r>
      <w:r w:rsidR="00F46542" w:rsidRPr="007D7C37">
        <w:rPr>
          <w:rFonts w:cs="Times New Roman"/>
        </w:rPr>
        <w:fldChar w:fldCharType="separate"/>
      </w:r>
      <w:r w:rsidR="00405578" w:rsidRPr="007D7C37">
        <w:rPr>
          <w:rFonts w:cs="Times New Roman"/>
        </w:rPr>
        <w:t>(Blau, 1977)</w:t>
      </w:r>
      <w:r w:rsidR="00F46542" w:rsidRPr="007D7C37">
        <w:rPr>
          <w:rFonts w:cs="Times New Roman"/>
        </w:rPr>
        <w:fldChar w:fldCharType="end"/>
      </w:r>
      <w:r w:rsidRPr="007D7C37">
        <w:rPr>
          <w:rFonts w:cs="Times New Roman"/>
        </w:rPr>
        <w:t xml:space="preserve">. </w:t>
      </w:r>
      <w:r w:rsidR="008A3CF4" w:rsidRPr="007D7C37">
        <w:rPr>
          <w:rFonts w:cs="Times New Roman"/>
        </w:rPr>
        <w:t>Social network r</w:t>
      </w:r>
      <w:r w:rsidRPr="007D7C37">
        <w:rPr>
          <w:rFonts w:cs="Times New Roman"/>
        </w:rPr>
        <w:t xml:space="preserve">esearch consistently demonstrates that homophily—the tendency for individuals to associate with others who are similar—is a structured and persistent feature of social relations </w:t>
      </w:r>
      <w:r w:rsidR="00F46542" w:rsidRPr="007D7C37">
        <w:rPr>
          <w:rFonts w:cs="Times New Roman"/>
        </w:rPr>
        <w:fldChar w:fldCharType="begin"/>
      </w:r>
      <w:r w:rsidR="002216E3" w:rsidRPr="007D7C37">
        <w:rPr>
          <w:rFonts w:cs="Times New Roman"/>
        </w:rPr>
        <w:instrText xml:space="preserve"> ADDIN ZOTERO_ITEM CSL_CITATION {"citationID":"ZAYTT0wh","properties":{"formattedCitation":"(McPherson et al., 2001)","plainCitation":"(McPherson et al., 2001)","noteIndex":0},"citationItems":[{"id":12811,"uris":["http://zotero.org/users/5414506/items/U5P3A8RZ"],"itemData":{"id":12811,"type":"article-journal","abstract":"Similarity breeds connection. This principle-the homophily principle-structures network ties of every type, including marriage, friendship, work, advice, support, information transfer, exchange, comembership, and other types of relationship. The result is that people's personal networks are homogeneous with regard to many sociodemographic, behavioral, and intrapersonal characteristics. Homophily limits people's social worlds in a way that has powerful implications for the information they receive, the attitudes they form, and the interactions they experience. Homophily in race and ethnicity creates the strongest divides in our personal environments, with age, religion, education, occupation, and gender following in roughly that order. Geographic propinquity, families, organizations, and isomorphic positions in social systems all create contexts in which homophilous relations form. Ties between nonsimilar individuals also dissolve at a higher rate, which sets the stage for the formation of niches (localized positions) within social space. We argue for more research on: (a) the basic ecological processes that link organizations, associations, cultural communities, social movements, and many other social forms; (b) the impact of multiplex ties on the patterns of homophily; and (c) the dynamics of network change over time through which networks and other social entities co-evolve.","container-title":"Annual Review of Sociology","ISSN":"0360-0572","note":"publisher: Annual Reviews","page":"415-444","source":"JSTOR","title":"Birds of a Feather: Homophily in Social Networks","title-short":"Birds of a Feather","volume":"27","author":[{"family":"McPherson","given":"Miller"},{"family":"Smith-Lovin","given":"Lynn"},{"family":"Cook","given":"James M."}],"issued":{"date-parts":[["2001"]]},"citation-key":"mcpherson_birds_2001"}}],"schema":"https://github.com/citation-style-language/schema/raw/master/csl-citation.json"} </w:instrText>
      </w:r>
      <w:r w:rsidR="00F46542" w:rsidRPr="007D7C37">
        <w:rPr>
          <w:rFonts w:cs="Times New Roman"/>
        </w:rPr>
        <w:fldChar w:fldCharType="separate"/>
      </w:r>
      <w:r w:rsidR="00405578" w:rsidRPr="007D7C37">
        <w:rPr>
          <w:rFonts w:cs="Times New Roman"/>
        </w:rPr>
        <w:t>(McPherson et al., 2001)</w:t>
      </w:r>
      <w:r w:rsidR="00F46542" w:rsidRPr="007D7C37">
        <w:rPr>
          <w:rFonts w:cs="Times New Roman"/>
        </w:rPr>
        <w:fldChar w:fldCharType="end"/>
      </w:r>
      <w:r w:rsidRPr="007D7C37">
        <w:rPr>
          <w:rFonts w:cs="Times New Roman"/>
        </w:rPr>
        <w:t xml:space="preserve">. For instance, friendships and family ties often display homogeneity in terms of social status or demographic characteristics, while more distant ties tend to connect individuals to different social groups, thereby contributing to network diversity </w:t>
      </w:r>
      <w:r w:rsidR="00873515" w:rsidRPr="007D7C37">
        <w:rPr>
          <w:rFonts w:cs="Times New Roman"/>
        </w:rPr>
        <w:t xml:space="preserve"> </w:t>
      </w:r>
      <w:r w:rsidR="00873515" w:rsidRPr="007D7C37">
        <w:rPr>
          <w:rFonts w:cs="Times New Roman"/>
        </w:rPr>
        <w:fldChar w:fldCharType="begin"/>
      </w:r>
      <w:r w:rsidR="00405578" w:rsidRPr="007D7C37">
        <w:rPr>
          <w:rFonts w:cs="Times New Roman"/>
        </w:rPr>
        <w:instrText xml:space="preserve"> ADDIN ZOTERO_ITEM CSL_CITATION {"citationID":"4jYRTNtS","properties":{"formattedCitation":"(Diprete et al., 2011; Lazarsfeld and Merton, 1954)","plainCitation":"(Diprete et al., 2011; Lazarsfeld and Merton, 1954)","noteIndex":0},"citationItems":[{"id":133,"uris":["http://zotero.org/users/5414506/items/8Z2Q7MRA"],"itemData":{"id":133,"type":"article-journal","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container-title":"Source: American Journal of Sociology AJS","DOI":"10.1086/659100","issue":"4","page":"1234-83","title":"Segregation in Social Networks Based on Acquaintanceship and Trust","volume":"116","author":[{"family":"Diprete","given":"Thomas A"},{"family":"Gelman","given":"Andrew"},{"family":"Mccormick","given":"Tyler"},{"family":"Teitler","given":"Julien"},{"family":"Zheng","given":"Tian"}],"issued":{"date-parts":[["2011"]]},"citation-key":"diprete_segregation_2011"}},{"id":14354,"uris":["http://zotero.org/users/5414506/items/9L8T7FHV"],"itemData":{"id":14354,"type":"chapter","container-title":"Freedom and control in modern society","event-place":"New York","page":"18–66","publisher":"Van Nostrand","publisher-place":"New York","title":"Friendship as a social process: A substantive and methodological analysis","volume":"18","author":[{"family":"Lazarsfeld","given":"Paul F"},{"family":"Merton","given":"Robert K"}],"editor":[{"family":"Morroe","given":"Theodore"},{"family":"Page","given":"Charles H."}],"issued":{"date-parts":[["1954"]]},"citation-key":"lazarsfeld_friendship_1954"}}],"schema":"https://github.com/citation-style-language/schema/raw/master/csl-citation.json"} </w:instrText>
      </w:r>
      <w:r w:rsidR="00873515" w:rsidRPr="007D7C37">
        <w:rPr>
          <w:rFonts w:cs="Times New Roman"/>
        </w:rPr>
        <w:fldChar w:fldCharType="separate"/>
      </w:r>
      <w:r w:rsidR="00405578" w:rsidRPr="007D7C37">
        <w:rPr>
          <w:rFonts w:cs="Times New Roman"/>
        </w:rPr>
        <w:t>(Diprete et al., 2011; Lazarsfeld and Merton, 1954)</w:t>
      </w:r>
      <w:r w:rsidR="00873515" w:rsidRPr="007D7C37">
        <w:rPr>
          <w:rFonts w:cs="Times New Roman"/>
        </w:rPr>
        <w:fldChar w:fldCharType="end"/>
      </w:r>
      <w:r w:rsidRPr="007D7C37">
        <w:rPr>
          <w:rFonts w:cs="Times New Roman"/>
        </w:rPr>
        <w:t xml:space="preserve">. Moreover, it is well established that </w:t>
      </w:r>
      <w:r w:rsidR="00A0706D" w:rsidRPr="007D7C37">
        <w:rPr>
          <w:rFonts w:cs="Times New Roman"/>
        </w:rPr>
        <w:t xml:space="preserve">sociability </w:t>
      </w:r>
      <w:r w:rsidRPr="007D7C37">
        <w:rPr>
          <w:rFonts w:cs="Times New Roman"/>
        </w:rPr>
        <w:t>preferences play a role in forming segregated</w:t>
      </w:r>
      <w:r w:rsidR="00260098">
        <w:rPr>
          <w:rFonts w:cs="Times New Roman"/>
        </w:rPr>
        <w:t xml:space="preserve"> networks</w:t>
      </w:r>
      <w:r w:rsidRPr="007D7C37">
        <w:rPr>
          <w:rFonts w:cs="Times New Roman"/>
        </w:rPr>
        <w:t xml:space="preserve"> </w:t>
      </w:r>
      <w:r w:rsidR="0066102A" w:rsidRPr="007D7C37">
        <w:rPr>
          <w:rFonts w:cs="Times New Roman"/>
        </w:rPr>
        <w:fldChar w:fldCharType="begin"/>
      </w:r>
      <w:r w:rsidR="00405578" w:rsidRPr="007D7C37">
        <w:rPr>
          <w:rFonts w:cs="Times New Roman"/>
        </w:rPr>
        <w:instrText xml:space="preserve"> ADDIN ZOTERO_ITEM CSL_CITATION {"citationID":"CELA3fbf","properties":{"formattedCitation":"(Homans, 1951; Visser and Mirabile, 2004)","plainCitation":"(Homans, 1951; Visser and Mirabile, 2004)","noteIndex":0},"citationItems":[{"id":14222,"uris":["http://zotero.org/users/5414506/items/CLDL3NSJ"],"itemData":{"id":14222,"type":"book","abstract":"George C. Homans's classic volume \"The Human Group\" was among the first to study the small group as a microcosm of society. It introduced a method of analysis and a set of influential theories that cut across areas of specialization on the personality, community, and industry.  The study of even the smallest groups is extremely complex, with the simplest associations involving an abundance of actions, relationships, emotions, motives, ideas, and beliefs. Homans concentrates on certain activities and processes he observes in five carefully selected and differentiated case studies and from them draws common patterns and ideas that serve as the bases of testable propositions.  He divides his cases into static and dynamic groups. In all five cases, Homans selects comparable phenomena for analysis with a contextually different emphasis and elaboration each time. His results demonstrate that, different as these groups are, their behavior reveals fundamental similarities and social uniformities. A ground-breaking and authoritative work when it was first published in 1950, \"The Human Group\" continues to inform and invigorate the study of small groups in sociology, psychology, management, and organizations. (PsycINFO Database Record (c) 2016 APA, all rights reserved)","collection-title":"The human group.","event-place":"Piscataway,  NJ,  US","ISBN":"1-56000-572-6","publisher":"Transaction Publishers","publisher-place":"Piscataway,  NJ,  US","title":"The human group.","author":[{"family":"Homans","given":"George C."}],"issued":{"date-parts":[["1951"]]},"citation-key":"homans_human_1951"}},{"id":6207,"uris":["http://zotero.org/users/5414506/items/WTNIYMER"],"itemData":{"id":6207,"type":"article-journal","container-title":"Journal of Personality and Social Psychology","DOI":"10.1037/0022-3514.87.6.779","ISSN":"1939-1315, 0022-3514","issue":"6","journalAbbreviation":"Journal of Personality and Social Psychology","language":"en","page":"779-795","source":"DOI.org (Crossref)","title":"Attitudes in the Social Context: The Impact of Social Network Composition on Individual-Level Attitude Strength.","title-short":"Attitudes in the Social Context","volume":"87","author":[{"family":"Visser","given":"Penny S."},{"family":"Mirabile","given":"Robert R."}],"issued":{"date-parts":[["2004"]]},"citation-key":"visser_attitudes_2004"}}],"schema":"https://github.com/citation-style-language/schema/raw/master/csl-citation.json"} </w:instrText>
      </w:r>
      <w:r w:rsidR="0066102A" w:rsidRPr="007D7C37">
        <w:rPr>
          <w:rFonts w:cs="Times New Roman"/>
        </w:rPr>
        <w:fldChar w:fldCharType="separate"/>
      </w:r>
      <w:r w:rsidR="00405578" w:rsidRPr="007D7C37">
        <w:rPr>
          <w:rFonts w:cs="Times New Roman"/>
        </w:rPr>
        <w:t>(Homans, 1951; Visser and Mirabile, 2004)</w:t>
      </w:r>
      <w:r w:rsidR="0066102A" w:rsidRPr="007D7C37">
        <w:rPr>
          <w:rFonts w:cs="Times New Roman"/>
        </w:rPr>
        <w:fldChar w:fldCharType="end"/>
      </w:r>
      <w:r w:rsidRPr="007D7C37">
        <w:rPr>
          <w:rFonts w:cs="Times New Roman"/>
        </w:rPr>
        <w:t>. However, this research aligns with the prevailing view that attitudinal similarity within networks arises primarily from structural contact opportunities shaped by the class composition of social ties, rather than from homophilic preferences for socializing with like-minded individuals</w:t>
      </w:r>
      <w:r w:rsidR="00432EA5" w:rsidRPr="007D7C37">
        <w:rPr>
          <w:rFonts w:cs="Times New Roman"/>
        </w:rPr>
        <w:t xml:space="preserve"> </w:t>
      </w:r>
      <w:r w:rsidR="00432EA5" w:rsidRPr="007D7C37">
        <w:rPr>
          <w:rFonts w:cs="Times New Roman"/>
        </w:rPr>
        <w:fldChar w:fldCharType="begin"/>
      </w:r>
      <w:r w:rsidR="002216E3" w:rsidRPr="007D7C37">
        <w:rPr>
          <w:rFonts w:cs="Times New Roman"/>
        </w:rPr>
        <w:instrText xml:space="preserve"> ADDIN ZOTERO_ITEM CSL_CITATION {"citationID":"2PxZexV2","properties":{"formattedCitation":"(Feld, 1981)","plainCitation":"(Feld, 1981)","noteIndex":0},"citationItems":[{"id":12835,"uris":["http://zotero.org/users/5414506/items/P6JRND52"],"itemData":{"id":12835,"type":"article-journal","abstract":"Sociologists since Simmel have been interseted in social circles as essential features of friendship networks. Although network analysis has been increasingly used to uncover patterns among social relationships, theoretical explanations of these patterns have been inadequate. This paper presents a theory of the social organization of friendship ties. The approach is based upon Homans's concepts of activities, interactions, and sentiments and upon the concept of extra-network foci organizing social activities and interaction. The theory is contrasted with Heider's balance theory. Implications for transitivity, network bridges, and density of personal networks are discussed and presented as propositions. The focus theory is whosn to help explain patterns of friendships in the 1965-66 Detroit Area Study. This paper is intended as a step toward the development of integrated theory to explain interrelationships between networks and other aspects of social structure. Inplications for data analysis are discussed.","container-title":"American Journal of Sociology","ISSN":"0002-9602","issue":"5","note":"publisher: University of Chicago Press","page":"1015-1035","source":"JSTOR","title":"The Focused Organization of Social Ties","volume":"86","author":[{"family":"Feld","given":"Scott L."}],"issued":{"date-parts":[["1981"]]},"citation-key":"feld_focused_1981"}}],"schema":"https://github.com/citation-style-language/schema/raw/master/csl-citation.json"} </w:instrText>
      </w:r>
      <w:r w:rsidR="00432EA5" w:rsidRPr="007D7C37">
        <w:rPr>
          <w:rFonts w:cs="Times New Roman"/>
        </w:rPr>
        <w:fldChar w:fldCharType="separate"/>
      </w:r>
      <w:r w:rsidR="00405578" w:rsidRPr="007D7C37">
        <w:rPr>
          <w:rFonts w:cs="Times New Roman"/>
        </w:rPr>
        <w:t>(Feld, 1981)</w:t>
      </w:r>
      <w:r w:rsidR="00432EA5" w:rsidRPr="007D7C37">
        <w:rPr>
          <w:rFonts w:cs="Times New Roman"/>
        </w:rPr>
        <w:fldChar w:fldCharType="end"/>
      </w:r>
      <w:r w:rsidRPr="007D7C37">
        <w:rPr>
          <w:rFonts w:cs="Times New Roman"/>
        </w:rPr>
        <w:t>. Thus, to investigate the implications of networks for redistributive preferences, I propose distinguishing between two closely related—but distinct—perspectives on how class-based networks are structured.</w:t>
      </w:r>
    </w:p>
    <w:p w14:paraId="786C04EC" w14:textId="60323319" w:rsidR="00B91E22" w:rsidRPr="007D7C37" w:rsidRDefault="009C462E" w:rsidP="00131A32">
      <w:pPr>
        <w:pStyle w:val="Bibliography"/>
      </w:pPr>
      <w:r w:rsidRPr="007D7C37">
        <w:t xml:space="preserve">First, network diversity refers to the degree of </w:t>
      </w:r>
      <w:r w:rsidR="008A3CF4" w:rsidRPr="007D7C37">
        <w:t xml:space="preserve">an </w:t>
      </w:r>
      <w:r w:rsidR="00730FBD" w:rsidRPr="007D7C37">
        <w:t xml:space="preserve">individual’s </w:t>
      </w:r>
      <w:r w:rsidRPr="007D7C37">
        <w:t>connectedness to dissimilar ties (e.g., different occupations or activities), representing access to diverse resources within social networks</w:t>
      </w:r>
      <w:r w:rsidR="00E97401" w:rsidRPr="007D7C37">
        <w:t xml:space="preserve"> </w:t>
      </w:r>
      <w:r w:rsidR="00E97401" w:rsidRPr="007D7C37">
        <w:fldChar w:fldCharType="begin"/>
      </w:r>
      <w:r w:rsidR="00405578" w:rsidRPr="007D7C37">
        <w:instrText xml:space="preserve"> ADDIN ZOTERO_ITEM CSL_CITATION {"citationID":"n801Llh8","properties":{"formattedCitation":"(Lin and Dumin, 1986)","plainCitation":"(Lin and Dumin, 1986)","noteIndex":0},"citationItems":[{"id":14463,"uris":["http://zotero.org/users/5414506/items/SC5Q3MYR"],"itemData":{"id":14463,"type":"article-journal","container-title":"Social Networks","DOI":"10.1016/0378-8733(86)90003-1","ISSN":"03788733","issue":"4","journalAbbreviation":"Social Networks","language":"en","page":"365-385","source":"DOI.org (Crossref)","title":"Access to occupations through social ties","volume":"8","author":[{"family":"Lin","given":"Nan"},{"family":"Dumin","given":"Mary"}],"issued":{"date-parts":[["1986",12]]},"citation-key":"lin_access_1986"}}],"schema":"https://github.com/citation-style-language/schema/raw/master/csl-citation.json"} </w:instrText>
      </w:r>
      <w:r w:rsidR="00E97401" w:rsidRPr="007D7C37">
        <w:fldChar w:fldCharType="separate"/>
      </w:r>
      <w:r w:rsidR="00405578" w:rsidRPr="007D7C37">
        <w:t>(Lin and Dumin, 1986)</w:t>
      </w:r>
      <w:r w:rsidR="00E97401" w:rsidRPr="007D7C37">
        <w:fldChar w:fldCharType="end"/>
      </w:r>
      <w:r w:rsidRPr="007D7C37">
        <w:t>. Thus,</w:t>
      </w:r>
      <w:r w:rsidR="008A3CF4" w:rsidRPr="007D7C37">
        <w:t xml:space="preserve"> network diversity</w:t>
      </w:r>
      <w:r w:rsidRPr="007D7C37">
        <w:t xml:space="preserve"> refers to the dispersion of an attribute tie (</w:t>
      </w:r>
      <w:r w:rsidR="00E72E4E" w:rsidRPr="007D7C37">
        <w:t>alter</w:t>
      </w:r>
      <w:r w:rsidRPr="007D7C37">
        <w:t xml:space="preserve">) within the network, independently of the characteristic that an individual </w:t>
      </w:r>
      <w:r w:rsidR="008A3CF4" w:rsidRPr="007D7C37">
        <w:t xml:space="preserve">(ego) </w:t>
      </w:r>
      <w:r w:rsidR="00B95F6B" w:rsidRPr="007D7C37">
        <w:t>has (</w:t>
      </w:r>
      <w:hyperlink w:anchor="ref-otero_power_2023">
        <w:r w:rsidRPr="007D7C37">
          <w:t>Otero and Mendoza, 2023</w:t>
        </w:r>
      </w:hyperlink>
      <w:r w:rsidRPr="007D7C37">
        <w:t xml:space="preserve">). </w:t>
      </w:r>
      <w:r w:rsidR="008A3CF4" w:rsidRPr="007D7C37">
        <w:t>S</w:t>
      </w:r>
      <w:r w:rsidRPr="007D7C37">
        <w:t xml:space="preserve">tudies </w:t>
      </w:r>
      <w:r w:rsidR="008A3CF4" w:rsidRPr="007D7C37">
        <w:t>by</w:t>
      </w:r>
      <w:r w:rsidRPr="007D7C37">
        <w:t xml:space="preserve"> Pichler and Wallace (</w:t>
      </w:r>
      <w:hyperlink w:anchor="ref-pichler_social_2009">
        <w:r w:rsidRPr="007D7C37">
          <w:t>2009</w:t>
        </w:r>
      </w:hyperlink>
      <w:r w:rsidRPr="007D7C37">
        <w:t xml:space="preserve">) </w:t>
      </w:r>
      <w:r w:rsidR="00B95F6B" w:rsidRPr="007D7C37">
        <w:t xml:space="preserve">and </w:t>
      </w:r>
      <w:proofErr w:type="spellStart"/>
      <w:r w:rsidRPr="007D7C37">
        <w:t>Lancee</w:t>
      </w:r>
      <w:proofErr w:type="spellEnd"/>
      <w:r w:rsidRPr="007D7C37">
        <w:t xml:space="preserve"> and Van de </w:t>
      </w:r>
      <w:proofErr w:type="spellStart"/>
      <w:r w:rsidRPr="007D7C37">
        <w:t>Werfhorst</w:t>
      </w:r>
      <w:proofErr w:type="spellEnd"/>
      <w:r w:rsidRPr="007D7C37">
        <w:t xml:space="preserve"> (</w:t>
      </w:r>
      <w:hyperlink w:anchor="ref-lancee_income_2012">
        <w:r w:rsidRPr="007D7C37">
          <w:t>2012</w:t>
        </w:r>
      </w:hyperlink>
      <w:r w:rsidRPr="007D7C37">
        <w:t xml:space="preserve">) have argued that participation </w:t>
      </w:r>
      <w:r w:rsidR="004D0BBB" w:rsidRPr="007D7C37">
        <w:t xml:space="preserve">in a </w:t>
      </w:r>
      <w:r w:rsidR="00703F64" w:rsidRPr="007D7C37">
        <w:t>wider</w:t>
      </w:r>
      <w:r w:rsidR="004D0BBB" w:rsidRPr="007D7C37">
        <w:t xml:space="preserve"> range of </w:t>
      </w:r>
      <w:r w:rsidRPr="007D7C37">
        <w:t xml:space="preserve">formal organizations increases the chances of </w:t>
      </w:r>
      <w:r w:rsidR="002A1F08" w:rsidRPr="007D7C37">
        <w:t>the </w:t>
      </w:r>
      <w:r w:rsidRPr="007D7C37">
        <w:t xml:space="preserve">upper classes forming more diverse social connections. In contrast, the working classes show a more homogeneous participation repertoire. Similar patterns emerge in </w:t>
      </w:r>
      <w:r w:rsidR="008A3CF4" w:rsidRPr="007D7C37">
        <w:t xml:space="preserve">the </w:t>
      </w:r>
      <w:r w:rsidRPr="007D7C37">
        <w:t>socioeconomic composition</w:t>
      </w:r>
      <w:r w:rsidR="008A3CF4" w:rsidRPr="007D7C37">
        <w:t xml:space="preserve"> of networks</w:t>
      </w:r>
      <w:r w:rsidRPr="007D7C37">
        <w:t>, where the upper middle classes maintain more prestigious and diverse networks than the working classes (</w:t>
      </w:r>
      <w:hyperlink w:anchor="ref-carrascosa_class_2023">
        <w:r w:rsidRPr="007D7C37">
          <w:t>Carrascosa, 2023</w:t>
        </w:r>
      </w:hyperlink>
      <w:r w:rsidRPr="007D7C37">
        <w:t xml:space="preserve">; </w:t>
      </w:r>
      <w:hyperlink w:anchor="ref-cepic_how_2020">
        <w:proofErr w:type="spellStart"/>
        <w:r w:rsidRPr="007D7C37">
          <w:t>Cepić</w:t>
        </w:r>
        <w:proofErr w:type="spellEnd"/>
        <w:r w:rsidRPr="007D7C37">
          <w:t xml:space="preserve"> and Tonković, 2020</w:t>
        </w:r>
      </w:hyperlink>
      <w:r w:rsidRPr="007D7C37">
        <w:t xml:space="preserve">). </w:t>
      </w:r>
      <w:r w:rsidR="00DA0F47" w:rsidRPr="007D7C37">
        <w:t>Nonetheless</w:t>
      </w:r>
      <w:r w:rsidR="00B91E22" w:rsidRPr="007D7C37">
        <w:t>,</w:t>
      </w:r>
      <w:r w:rsidR="00177A3B" w:rsidRPr="007D7C37">
        <w:t xml:space="preserve"> </w:t>
      </w:r>
      <w:r w:rsidR="009B4B5A" w:rsidRPr="007D7C37">
        <w:t xml:space="preserve">network diversity </w:t>
      </w:r>
      <w:r w:rsidR="00A84C2E" w:rsidRPr="007D7C37">
        <w:t xml:space="preserve">cannot capture whether an individual cohabits in networks </w:t>
      </w:r>
      <w:proofErr w:type="gramStart"/>
      <w:r w:rsidR="00A84C2E" w:rsidRPr="007D7C37">
        <w:t>similar to</w:t>
      </w:r>
      <w:proofErr w:type="gramEnd"/>
      <w:r w:rsidR="00A84C2E" w:rsidRPr="007D7C37">
        <w:t xml:space="preserve"> them because it focuses on differences between the class positions of network ties and does not consider the individual's position</w:t>
      </w:r>
      <w:r w:rsidR="00E23E5F" w:rsidRPr="007D7C37">
        <w:t>.</w:t>
      </w:r>
    </w:p>
    <w:p w14:paraId="0009F2A6" w14:textId="77808B8C" w:rsidR="000E3C44" w:rsidRPr="007D7C37" w:rsidRDefault="009C462E">
      <w:pPr>
        <w:pStyle w:val="BodyText"/>
        <w:rPr>
          <w:rFonts w:cs="Times New Roman"/>
        </w:rPr>
      </w:pPr>
      <w:r w:rsidRPr="007D7C37">
        <w:rPr>
          <w:rFonts w:cs="Times New Roman"/>
        </w:rPr>
        <w:t xml:space="preserve">By contrast, the perspective adopted in this </w:t>
      </w:r>
      <w:r w:rsidR="007708CB" w:rsidRPr="007D7C37">
        <w:rPr>
          <w:rFonts w:cs="Times New Roman"/>
        </w:rPr>
        <w:t xml:space="preserve">paper </w:t>
      </w:r>
      <w:r w:rsidRPr="007D7C37">
        <w:rPr>
          <w:rFonts w:cs="Times New Roman"/>
        </w:rPr>
        <w:t>is network</w:t>
      </w:r>
      <w:r w:rsidRPr="007D7C37">
        <w:rPr>
          <w:rFonts w:cs="Times New Roman"/>
          <w:i/>
          <w:iCs/>
        </w:rPr>
        <w:t xml:space="preserve"> segregation,</w:t>
      </w:r>
      <w:r w:rsidRPr="007D7C37">
        <w:rPr>
          <w:rFonts w:cs="Times New Roman"/>
        </w:rPr>
        <w:t xml:space="preserve"> defined as the pattern of contact </w:t>
      </w:r>
      <w:r w:rsidR="008A3CF4" w:rsidRPr="007D7C37">
        <w:rPr>
          <w:rFonts w:cs="Times New Roman"/>
        </w:rPr>
        <w:t xml:space="preserve">an individual has </w:t>
      </w:r>
      <w:r w:rsidRPr="007D7C37">
        <w:rPr>
          <w:rFonts w:cs="Times New Roman"/>
        </w:rPr>
        <w:t xml:space="preserve">with people </w:t>
      </w:r>
      <w:r w:rsidR="00F95268" w:rsidRPr="007D7C37">
        <w:rPr>
          <w:rFonts w:cs="Times New Roman"/>
        </w:rPr>
        <w:t xml:space="preserve">who </w:t>
      </w:r>
      <w:r w:rsidR="008A3CF4" w:rsidRPr="007D7C37">
        <w:rPr>
          <w:rFonts w:cs="Times New Roman"/>
        </w:rPr>
        <w:t xml:space="preserve">share similar (or </w:t>
      </w:r>
      <w:r w:rsidRPr="007D7C37">
        <w:rPr>
          <w:rFonts w:cs="Times New Roman"/>
        </w:rPr>
        <w:t>the same</w:t>
      </w:r>
      <w:r w:rsidR="008A3CF4" w:rsidRPr="007D7C37">
        <w:rPr>
          <w:rFonts w:cs="Times New Roman"/>
        </w:rPr>
        <w:t>)</w:t>
      </w:r>
      <w:r w:rsidRPr="007D7C37">
        <w:rPr>
          <w:rFonts w:cs="Times New Roman"/>
        </w:rPr>
        <w:t xml:space="preserve"> characteristics.</w:t>
      </w:r>
      <w:r w:rsidR="008A3CF4" w:rsidRPr="007D7C37">
        <w:rPr>
          <w:rFonts w:cs="Times New Roman"/>
        </w:rPr>
        <w:t xml:space="preserve"> Here,</w:t>
      </w:r>
      <w:r w:rsidRPr="007D7C37">
        <w:rPr>
          <w:rFonts w:cs="Times New Roman"/>
        </w:rPr>
        <w:t xml:space="preserve"> </w:t>
      </w:r>
      <w:r w:rsidR="008A3CF4" w:rsidRPr="007D7C37">
        <w:rPr>
          <w:rFonts w:cs="Times New Roman"/>
        </w:rPr>
        <w:t xml:space="preserve">the </w:t>
      </w:r>
      <w:r w:rsidRPr="007D7C37">
        <w:rPr>
          <w:rFonts w:cs="Times New Roman"/>
        </w:rPr>
        <w:t>focus is on the similarity between the class position of individuals (ego) and their network ties (</w:t>
      </w:r>
      <w:r w:rsidR="00D52A7D" w:rsidRPr="007D7C37">
        <w:rPr>
          <w:rFonts w:cs="Times New Roman"/>
        </w:rPr>
        <w:t>alters</w:t>
      </w:r>
      <w:r w:rsidRPr="007D7C37">
        <w:rPr>
          <w:rFonts w:cs="Times New Roman"/>
        </w:rPr>
        <w:t xml:space="preserve">). Therefore, it is conceptually closer to homophily and has been empirically examined through network homogeneity </w:t>
      </w:r>
      <w:r w:rsidR="002216E3" w:rsidRPr="007D7C37">
        <w:rPr>
          <w:rFonts w:cs="Times New Roman"/>
        </w:rPr>
        <w:fldChar w:fldCharType="begin"/>
      </w:r>
      <w:r w:rsidR="002216E3" w:rsidRPr="007D7C37">
        <w:rPr>
          <w:rFonts w:cs="Times New Roman"/>
        </w:rPr>
        <w:instrText xml:space="preserve"> ADDIN ZOTERO_ITEM CSL_CITATION {"citationID":"x0JAoICC","properties":{"formattedCitation":"(Otero et al., 2021)","plainCitation":"(Otero et al., 2021)","noteIndex":0},"citationItems":[{"id":13576,"uris":["http://zotero.org/users/5414506/items/6WMII5PN"],"itemData":{"id":13576,"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schema":"https://github.com/citation-style-language/schema/raw/master/csl-citation.json"} </w:instrText>
      </w:r>
      <w:r w:rsidR="002216E3" w:rsidRPr="007D7C37">
        <w:rPr>
          <w:rFonts w:cs="Times New Roman"/>
        </w:rPr>
        <w:fldChar w:fldCharType="separate"/>
      </w:r>
      <w:r w:rsidR="00405578" w:rsidRPr="007D7C37">
        <w:rPr>
          <w:rFonts w:cs="Times New Roman"/>
        </w:rPr>
        <w:t>(Otero et al., 2021)</w:t>
      </w:r>
      <w:r w:rsidR="002216E3" w:rsidRPr="007D7C37">
        <w:rPr>
          <w:rFonts w:cs="Times New Roman"/>
        </w:rPr>
        <w:fldChar w:fldCharType="end"/>
      </w:r>
      <w:r w:rsidRPr="007D7C37">
        <w:rPr>
          <w:rFonts w:cs="Times New Roman"/>
        </w:rPr>
        <w:t xml:space="preserve">. Some studies have suggested that property-based boundaries are far less permeable than authority-based ones in the formation of cross-class ties. For example, Wright and Cho </w:t>
      </w:r>
      <w:r w:rsidR="00505ACC" w:rsidRPr="007D7C37">
        <w:rPr>
          <w:rFonts w:cs="Times New Roman"/>
        </w:rPr>
        <w:fldChar w:fldCharType="begin"/>
      </w:r>
      <w:r w:rsidR="00EF24B7" w:rsidRPr="007D7C37">
        <w:rPr>
          <w:rFonts w:cs="Times New Roman"/>
        </w:rPr>
        <w:instrText xml:space="preserve"> ADDIN ZOTERO_ITEM CSL_CITATION {"citationID":"A0EdRCXw","properties":{"formattedCitation":"(1992)","plainCitation":"(1992)","noteIndex":0},"citationItems":[{"id":14106,"uris":["http://zotero.org/users/5414506/items/GNHKQZ9B"],"itemData":{"id":14106,"type":"article-journal","abstract":"The structural analysis of classes can be divided into the analysis of class locations and the analysis of permeability of boundaries separating those locations. Marxist analysis of class structure has been primarily concerned with the first of these while Weberian class analysis has focused on the second. We attempt to combine a Marxist structural class concept, which views class locations in capitalist societies as structured by exploitation based on property relations, authority relations and expertise, with the Weberian concern with the ways lives of individuals traverse the boundaries of that structure. We examine patterns of friendship ties across class boundaries in four contemporary capitalist societies: the United States, Canada, Sweden, and Norway. Three empirical conclusions stand out: (1) The property-based class boundary is the least permeable of the three exploitation dimensions; (2) the authority-based class boundary is significantly more permeable than the expertise-based boundary; and (3) patterns of inter-class friendships are largely invariant across these four countries.","container-title":"American Sociological Review","DOI":"10.2307/2096146","ISSN":"0003-1224","issue":"1","note":"publisher: [American Sociological Association, Sage Publications, Inc.]","page":"85-102","source":"JSTOR","title":"The Relative Permeability of Class Boundaries to Cross-Class Friendships: A Comparative Study of the United States, Canada, Sweden, and Norway","title-short":"The Relative Permeability of Class Boundaries to Cross-Class Friendships","volume":"57","author":[{"family":"Wright","given":"Erik Olin"},{"family":"Cho","given":"Donmoon"}],"issued":{"date-parts":[["1992"]]},"citation-key":"wright_relative_1992"},"label":"page","suppress-author":true}],"schema":"https://github.com/citation-style-language/schema/raw/master/csl-citation.json"} </w:instrText>
      </w:r>
      <w:r w:rsidR="00505ACC" w:rsidRPr="007D7C37">
        <w:rPr>
          <w:rFonts w:cs="Times New Roman"/>
        </w:rPr>
        <w:fldChar w:fldCharType="separate"/>
      </w:r>
      <w:r w:rsidR="00405578" w:rsidRPr="007D7C37">
        <w:rPr>
          <w:rFonts w:cs="Times New Roman"/>
        </w:rPr>
        <w:t>(1992)</w:t>
      </w:r>
      <w:r w:rsidR="00505ACC" w:rsidRPr="007D7C37">
        <w:rPr>
          <w:rFonts w:cs="Times New Roman"/>
        </w:rPr>
        <w:fldChar w:fldCharType="end"/>
      </w:r>
      <w:r w:rsidRPr="007D7C37">
        <w:rPr>
          <w:rFonts w:cs="Times New Roman"/>
        </w:rPr>
        <w:t xml:space="preserve"> </w:t>
      </w:r>
      <w:r w:rsidR="00986188" w:rsidRPr="007D7C37">
        <w:rPr>
          <w:rFonts w:cs="Times New Roman"/>
        </w:rPr>
        <w:t xml:space="preserve">suggest </w:t>
      </w:r>
      <w:r w:rsidRPr="007D7C37">
        <w:rPr>
          <w:rFonts w:cs="Times New Roman"/>
        </w:rPr>
        <w:lastRenderedPageBreak/>
        <w:t xml:space="preserve">that class interests tend to widen the social distance between proprietors and manual workers, while the intermediate position of supervisors and their more frequent contact with manual workers make cross-class friendships more likely. Similarly, Otero et al. </w:t>
      </w:r>
      <w:r w:rsidR="00EF24B7" w:rsidRPr="007D7C37">
        <w:rPr>
          <w:rFonts w:cs="Times New Roman"/>
        </w:rPr>
        <w:fldChar w:fldCharType="begin"/>
      </w:r>
      <w:r w:rsidR="004A5B64" w:rsidRPr="007D7C37">
        <w:rPr>
          <w:rFonts w:cs="Times New Roman"/>
        </w:rPr>
        <w:instrText xml:space="preserve"> ADDIN ZOTERO_ITEM CSL_CITATION {"citationID":"T4r2WCvR","properties":{"formattedCitation":"(2021)","plainCitation":"(2021)","noteIndex":0},"citationItems":[{"id":13576,"uris":["http://zotero.org/users/5414506/items/6WMII5PN"],"itemData":{"id":13576,"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label":"page","suppress-author":true}],"schema":"https://github.com/citation-style-language/schema/raw/master/csl-citation.json"} </w:instrText>
      </w:r>
      <w:r w:rsidR="00EF24B7" w:rsidRPr="007D7C37">
        <w:rPr>
          <w:rFonts w:cs="Times New Roman"/>
        </w:rPr>
        <w:fldChar w:fldCharType="separate"/>
      </w:r>
      <w:r w:rsidR="00405578" w:rsidRPr="007D7C37">
        <w:rPr>
          <w:rFonts w:cs="Times New Roman"/>
        </w:rPr>
        <w:t>(2021)</w:t>
      </w:r>
      <w:r w:rsidR="00EF24B7" w:rsidRPr="007D7C37">
        <w:rPr>
          <w:rFonts w:cs="Times New Roman"/>
        </w:rPr>
        <w:fldChar w:fldCharType="end"/>
      </w:r>
      <w:r w:rsidRPr="007D7C37">
        <w:rPr>
          <w:rFonts w:cs="Times New Roman"/>
        </w:rPr>
        <w:t xml:space="preserve"> identified a U-shaped pattern of acquaintance network segregation in Chile, where the middle classes (e.g., lower managerial professionals, clerks, and manual supervisors) exhibit lower network homogeneity</w:t>
      </w:r>
      <w:r w:rsidR="00B872BB" w:rsidRPr="007D7C37">
        <w:rPr>
          <w:rFonts w:cs="Times New Roman"/>
        </w:rPr>
        <w:t xml:space="preserve"> than the upper and lower classes</w:t>
      </w:r>
      <w:r w:rsidRPr="007D7C37">
        <w:rPr>
          <w:rFonts w:cs="Times New Roman"/>
        </w:rPr>
        <w:t xml:space="preserve">. </w:t>
      </w:r>
      <w:r w:rsidR="00B872BB" w:rsidRPr="007D7C37">
        <w:rPr>
          <w:rFonts w:cs="Times New Roman"/>
        </w:rPr>
        <w:t>Thus</w:t>
      </w:r>
      <w:r w:rsidRPr="007D7C37">
        <w:rPr>
          <w:rFonts w:cs="Times New Roman"/>
        </w:rPr>
        <w:t xml:space="preserve">, segregation is most prevalent on both ends of the class structure, particularly among the lower classes. </w:t>
      </w:r>
      <w:r w:rsidR="00B872BB" w:rsidRPr="007D7C37">
        <w:rPr>
          <w:rFonts w:cs="Times New Roman"/>
        </w:rPr>
        <w:t xml:space="preserve">Otero et al. </w:t>
      </w:r>
      <w:r w:rsidR="004A5B64" w:rsidRPr="007D7C37">
        <w:rPr>
          <w:rFonts w:cs="Times New Roman"/>
        </w:rPr>
        <w:fldChar w:fldCharType="begin"/>
      </w:r>
      <w:r w:rsidR="00CE21C9" w:rsidRPr="007D7C37">
        <w:rPr>
          <w:rFonts w:cs="Times New Roman"/>
        </w:rPr>
        <w:instrText xml:space="preserve"> ADDIN ZOTERO_ITEM CSL_CITATION {"citationID":"hsK0yFzd","properties":{"formattedCitation":"(2021)","plainCitation":"(2021)","noteIndex":0},"citationItems":[{"id":13576,"uris":["http://zotero.org/users/5414506/items/6WMII5PN"],"itemData":{"id":13576,"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label":"page","suppress-author":true}],"schema":"https://github.com/citation-style-language/schema/raw/master/csl-citation.json"} </w:instrText>
      </w:r>
      <w:r w:rsidR="004A5B64" w:rsidRPr="007D7C37">
        <w:rPr>
          <w:rFonts w:cs="Times New Roman"/>
        </w:rPr>
        <w:fldChar w:fldCharType="separate"/>
      </w:r>
      <w:r w:rsidR="00405578" w:rsidRPr="007D7C37">
        <w:rPr>
          <w:rFonts w:cs="Times New Roman"/>
        </w:rPr>
        <w:t>(2021)</w:t>
      </w:r>
      <w:r w:rsidR="004A5B64" w:rsidRPr="007D7C37">
        <w:rPr>
          <w:rFonts w:cs="Times New Roman"/>
        </w:rPr>
        <w:fldChar w:fldCharType="end"/>
      </w:r>
      <w:r w:rsidR="00B872BB" w:rsidRPr="007D7C37">
        <w:rPr>
          <w:rFonts w:cs="Times New Roman"/>
        </w:rPr>
        <w:t xml:space="preserve"> </w:t>
      </w:r>
      <w:r w:rsidRPr="007D7C37">
        <w:rPr>
          <w:rFonts w:cs="Times New Roman"/>
        </w:rPr>
        <w:t xml:space="preserve">argue that segregation in the lower classes is often driven by limited life chances and reduced social participation, while upper-class segregation is largely explained by self-selection—a practice that reinforces privileged positions, which can coexist with a broader range of social connections </w:t>
      </w:r>
      <w:r w:rsidR="00CE21C9" w:rsidRPr="007D7C37">
        <w:rPr>
          <w:rFonts w:cs="Times New Roman"/>
        </w:rPr>
        <w:fldChar w:fldCharType="begin"/>
      </w:r>
      <w:r w:rsidR="00CE21C9" w:rsidRPr="007D7C37">
        <w:rPr>
          <w:rFonts w:cs="Times New Roman"/>
        </w:rPr>
        <w:instrText xml:space="preserve"> ADDIN ZOTERO_ITEM CSL_CITATION {"citationID":"RmqY7IJq","properties":{"formattedCitation":"(Otero et al., 2021)","plainCitation":"(Otero et al., 2021)","noteIndex":0},"citationItems":[{"id":13576,"uris":["http://zotero.org/users/5414506/items/6WMII5PN"],"itemData":{"id":13576,"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schema":"https://github.com/citation-style-language/schema/raw/master/csl-citation.json"} </w:instrText>
      </w:r>
      <w:r w:rsidR="00CE21C9" w:rsidRPr="007D7C37">
        <w:rPr>
          <w:rFonts w:cs="Times New Roman"/>
        </w:rPr>
        <w:fldChar w:fldCharType="separate"/>
      </w:r>
      <w:r w:rsidR="00405578" w:rsidRPr="007D7C37">
        <w:rPr>
          <w:rFonts w:cs="Times New Roman"/>
        </w:rPr>
        <w:t>(Otero et al., 2021)</w:t>
      </w:r>
      <w:r w:rsidR="00CE21C9" w:rsidRPr="007D7C37">
        <w:rPr>
          <w:rFonts w:cs="Times New Roman"/>
        </w:rPr>
        <w:fldChar w:fldCharType="end"/>
      </w:r>
      <w:r w:rsidRPr="007D7C37">
        <w:rPr>
          <w:rFonts w:cs="Times New Roman"/>
        </w:rPr>
        <w:t>.</w:t>
      </w:r>
    </w:p>
    <w:p w14:paraId="0009F2A7" w14:textId="09D88FFF" w:rsidR="000E3C44" w:rsidRPr="007D7C37" w:rsidRDefault="00B872BB">
      <w:pPr>
        <w:pStyle w:val="BodyText"/>
        <w:rPr>
          <w:rFonts w:cs="Times New Roman"/>
        </w:rPr>
      </w:pPr>
      <w:r w:rsidRPr="007D7C37">
        <w:rPr>
          <w:rFonts w:cs="Times New Roman"/>
        </w:rPr>
        <w:t>O</w:t>
      </w:r>
      <w:r w:rsidR="009C462E" w:rsidRPr="007D7C37">
        <w:rPr>
          <w:rFonts w:cs="Times New Roman"/>
        </w:rPr>
        <w:t>ne theoretical implication is that experiencing segregated class-based networks may be related to class differences in redistributive preferences.</w:t>
      </w:r>
      <w:r w:rsidR="005D17B1" w:rsidRPr="007D7C37">
        <w:rPr>
          <w:rFonts w:cs="Times New Roman"/>
        </w:rPr>
        <w:t xml:space="preserve"> But how are the two linked? </w:t>
      </w:r>
      <w:r w:rsidR="009C462E" w:rsidRPr="007D7C37">
        <w:rPr>
          <w:rFonts w:cs="Times New Roman"/>
        </w:rPr>
        <w:t xml:space="preserve"> </w:t>
      </w:r>
    </w:p>
    <w:p w14:paraId="0009F2A8" w14:textId="77777777" w:rsidR="000E3C44" w:rsidRPr="007D7C37" w:rsidRDefault="009C462E">
      <w:pPr>
        <w:pStyle w:val="Heading2"/>
        <w:rPr>
          <w:rFonts w:cs="Times New Roman"/>
        </w:rPr>
      </w:pPr>
      <w:bookmarkStart w:id="4" w:name="X992c93d4a9a3ae1d7ca1ecacc2ff21844ce21c6"/>
      <w:bookmarkEnd w:id="3"/>
      <w:r w:rsidRPr="007D7C37">
        <w:rPr>
          <w:rFonts w:cs="Times New Roman"/>
        </w:rPr>
        <w:t>Network segregation and redistributive preferences</w:t>
      </w:r>
    </w:p>
    <w:p w14:paraId="0009F2A9" w14:textId="23C459CF" w:rsidR="000E3C44" w:rsidRPr="007D7C37" w:rsidRDefault="005D17B1">
      <w:pPr>
        <w:pStyle w:val="FirstParagraph"/>
        <w:rPr>
          <w:rFonts w:cs="Times New Roman"/>
        </w:rPr>
      </w:pPr>
      <w:r w:rsidRPr="007D7C37">
        <w:rPr>
          <w:rFonts w:cs="Times New Roman"/>
        </w:rPr>
        <w:t>T</w:t>
      </w:r>
      <w:r w:rsidR="009C462E" w:rsidRPr="007D7C37">
        <w:rPr>
          <w:rFonts w:cs="Times New Roman"/>
        </w:rPr>
        <w:t xml:space="preserve">he argument that social ties have implications for attitude formation is not </w:t>
      </w:r>
      <w:r w:rsidRPr="007D7C37">
        <w:rPr>
          <w:rFonts w:cs="Times New Roman"/>
        </w:rPr>
        <w:t xml:space="preserve">entirely </w:t>
      </w:r>
      <w:r w:rsidR="009C462E" w:rsidRPr="007D7C37">
        <w:rPr>
          <w:rFonts w:cs="Times New Roman"/>
        </w:rPr>
        <w:t xml:space="preserve">new. </w:t>
      </w:r>
      <w:r w:rsidRPr="007D7C37">
        <w:rPr>
          <w:rFonts w:cs="Times New Roman"/>
        </w:rPr>
        <w:t>T</w:t>
      </w:r>
      <w:r w:rsidR="009C462E" w:rsidRPr="007D7C37">
        <w:rPr>
          <w:rFonts w:cs="Times New Roman"/>
        </w:rPr>
        <w:t xml:space="preserve">wo approaches have discussed the role of social relations in </w:t>
      </w:r>
      <w:r w:rsidR="00B872BB" w:rsidRPr="007D7C37">
        <w:rPr>
          <w:rFonts w:cs="Times New Roman"/>
        </w:rPr>
        <w:t xml:space="preserve">the formation of </w:t>
      </w:r>
      <w:r w:rsidR="009C462E" w:rsidRPr="007D7C37">
        <w:rPr>
          <w:rFonts w:cs="Times New Roman"/>
        </w:rPr>
        <w:t>redistributive preferences: reference groups and class-based networks.</w:t>
      </w:r>
    </w:p>
    <w:p w14:paraId="0009F2AA" w14:textId="19853022" w:rsidR="000E3C44" w:rsidRPr="007D7C37" w:rsidRDefault="00275CF7">
      <w:pPr>
        <w:pStyle w:val="BodyText"/>
        <w:rPr>
          <w:rFonts w:cs="Times New Roman"/>
        </w:rPr>
      </w:pPr>
      <w:r w:rsidRPr="007D7C37">
        <w:rPr>
          <w:rFonts w:cs="Times New Roman"/>
        </w:rPr>
        <w:t>Processes of</w:t>
      </w:r>
      <w:r w:rsidR="009C462E" w:rsidRPr="007D7C37">
        <w:rPr>
          <w:rFonts w:cs="Times New Roman"/>
        </w:rPr>
        <w:t xml:space="preserve"> social comparison with </w:t>
      </w:r>
      <w:r w:rsidRPr="007D7C37">
        <w:rPr>
          <w:rFonts w:cs="Times New Roman"/>
        </w:rPr>
        <w:t xml:space="preserve">similar </w:t>
      </w:r>
      <w:r w:rsidR="009C462E" w:rsidRPr="007D7C37">
        <w:rPr>
          <w:rFonts w:cs="Times New Roman"/>
        </w:rPr>
        <w:t xml:space="preserve">reference groups </w:t>
      </w:r>
      <w:r w:rsidRPr="007D7C37">
        <w:rPr>
          <w:rFonts w:cs="Times New Roman"/>
        </w:rPr>
        <w:t xml:space="preserve">are one potential mechanism that can </w:t>
      </w:r>
      <w:r w:rsidR="009C462E" w:rsidRPr="007D7C37">
        <w:rPr>
          <w:rFonts w:cs="Times New Roman"/>
        </w:rPr>
        <w:t xml:space="preserve">explain the formation of redistributive preferences </w:t>
      </w:r>
      <w:r w:rsidR="003C5BD7" w:rsidRPr="007D7C37">
        <w:rPr>
          <w:rFonts w:cs="Times New Roman"/>
        </w:rPr>
        <w:t xml:space="preserve"> </w:t>
      </w:r>
      <w:r w:rsidR="003C5BD7" w:rsidRPr="007D7C37">
        <w:rPr>
          <w:rFonts w:cs="Times New Roman"/>
        </w:rPr>
        <w:fldChar w:fldCharType="begin"/>
      </w:r>
      <w:r w:rsidR="00405578" w:rsidRPr="007D7C37">
        <w:rPr>
          <w:rFonts w:cs="Times New Roman"/>
        </w:rPr>
        <w:instrText xml:space="preserve"> ADDIN ZOTERO_ITEM CSL_CITATION {"citationID":"kKOCK4Tq","properties":{"formattedCitation":"(Condon and Wichowsky, 2020)","plainCitation":"(Condon and Wichowsky, 2020)","noteIndex":0},"citationItems":[{"id":23,"uris":["http://zotero.org/users/5414506/items/RZVH4S99"],"itemData":{"id":23,"type":"article-journal","container-title":"The Journal of Politics","DOI":"10.1086/705686","ISSN":"0022-3816, 1468-2508","issue":"1","language":"en","note":"Citation Key: Condon2020","page":"149-161","source":"CrossRef","title":"Inequality in the Social Mind: Social Comparison and Support for Redistribution","title-short":"Inequality in the Social Mind","volume":"82","author":[{"family":"Condon","given":"Meghan"},{"family":"Wichowsky","given":"Amber"}],"issued":{"date-parts":[["2020",1]]},"citation-key":"Condon2020"}}],"schema":"https://github.com/citation-style-language/schema/raw/master/csl-citation.json"} </w:instrText>
      </w:r>
      <w:r w:rsidR="003C5BD7" w:rsidRPr="007D7C37">
        <w:rPr>
          <w:rFonts w:cs="Times New Roman"/>
        </w:rPr>
        <w:fldChar w:fldCharType="separate"/>
      </w:r>
      <w:r w:rsidR="00405578" w:rsidRPr="007D7C37">
        <w:rPr>
          <w:rFonts w:cs="Times New Roman"/>
        </w:rPr>
        <w:t>(Condon and Wichowsky, 2020)</w:t>
      </w:r>
      <w:r w:rsidR="003C5BD7" w:rsidRPr="007D7C37">
        <w:rPr>
          <w:rFonts w:cs="Times New Roman"/>
        </w:rPr>
        <w:fldChar w:fldCharType="end"/>
      </w:r>
      <w:r w:rsidR="009C462E" w:rsidRPr="007D7C37">
        <w:rPr>
          <w:rFonts w:cs="Times New Roman"/>
        </w:rPr>
        <w:t>. The</w:t>
      </w:r>
      <w:r w:rsidRPr="007D7C37">
        <w:rPr>
          <w:rFonts w:cs="Times New Roman"/>
        </w:rPr>
        <w:t xml:space="preserve"> key</w:t>
      </w:r>
      <w:r w:rsidR="009C462E" w:rsidRPr="007D7C37">
        <w:rPr>
          <w:rFonts w:cs="Times New Roman"/>
        </w:rPr>
        <w:t xml:space="preserve"> argument posits that people form their </w:t>
      </w:r>
      <w:r w:rsidR="0014431F" w:rsidRPr="007D7C37">
        <w:rPr>
          <w:rFonts w:cs="Times New Roman"/>
        </w:rPr>
        <w:t xml:space="preserve">perceptions </w:t>
      </w:r>
      <w:r w:rsidR="009C462E" w:rsidRPr="007D7C37">
        <w:rPr>
          <w:rFonts w:cs="Times New Roman"/>
        </w:rPr>
        <w:t>through family, friends, and coworkers’ experiences instead of the whole society, which is described as an availability heuristic</w:t>
      </w:r>
      <w:r w:rsidR="0044611B" w:rsidRPr="007D7C37">
        <w:rPr>
          <w:rFonts w:cs="Times New Roman"/>
        </w:rPr>
        <w:t xml:space="preserve"> </w:t>
      </w:r>
      <w:r w:rsidR="009C462E" w:rsidRPr="007D7C37">
        <w:rPr>
          <w:rFonts w:cs="Times New Roman"/>
        </w:rPr>
        <w:t xml:space="preserve">that systematically biases inferences about inequality based on the homophily of reference groups </w:t>
      </w:r>
      <w:r w:rsidR="003C5BD7" w:rsidRPr="007D7C37">
        <w:rPr>
          <w:rFonts w:cs="Times New Roman"/>
        </w:rPr>
        <w:fldChar w:fldCharType="begin"/>
      </w:r>
      <w:r w:rsidR="00405578" w:rsidRPr="007D7C37">
        <w:rPr>
          <w:rFonts w:cs="Times New Roman"/>
        </w:rPr>
        <w:instrText xml:space="preserve"> ADDIN ZOTERO_ITEM CSL_CITATION {"citationID":"GnFfFyqc","properties":{"formattedCitation":"(M. D. R. Evans et al., 1992)","plainCitation":"(M. D. R. Evans et al., 1992)","noteIndex":0},"citationItems":[{"id":459,"uris":["http://zotero.org/users/5414506/items/HG25GFAK"],"itemData":{"id":459,"type":"article-journal","abstract":"Based on reference group and cognitive bias considerations, we advance a theory, explicated via a computer simulation, to explain (1) people's perceptions of how equalitarian the class system is, (2) where people place themselves in the class system, (3) where people place others' occupations, and (4) people's estimates of the pay of different occupations. Using a new set of diagrammatic and verbal questions on class, we test our hypotheses on large, representative national samples in Australia (N = 6,177) and Hungary (N = 2,606). A full-information maximum-likelihood analysis strongly supports the hypotheses. [ABSTRACT FROM AUTHOR]","container-title":"American Sociological Review","DOI":"10.2307/2096095","ISSN":"00031224","issue":"4","note":"Citation Key: Evans1992\nISBN: 00031224\nnumber: 4","page":"461","title":"Images of Class: Public Perceptions in Hungary and Australia","volume":"57","author":[{"family":"Evans","given":"M.D.R."},{"family":"Kelley","given":"Jonathan"},{"family":"Kolosi","given":"Tamas"}],"issued":{"date-parts":[["1992"]]},"citation-key":"Evans1992"},"label":"page"}],"schema":"https://github.com/citation-style-language/schema/raw/master/csl-citation.json"} </w:instrText>
      </w:r>
      <w:r w:rsidR="003C5BD7" w:rsidRPr="007D7C37">
        <w:rPr>
          <w:rFonts w:cs="Times New Roman"/>
        </w:rPr>
        <w:fldChar w:fldCharType="separate"/>
      </w:r>
      <w:r w:rsidR="00405578" w:rsidRPr="007D7C37">
        <w:rPr>
          <w:rFonts w:cs="Times New Roman"/>
        </w:rPr>
        <w:t>(M. D. R. Evans et al., 1992)</w:t>
      </w:r>
      <w:r w:rsidR="003C5BD7" w:rsidRPr="007D7C37">
        <w:rPr>
          <w:rFonts w:cs="Times New Roman"/>
        </w:rPr>
        <w:fldChar w:fldCharType="end"/>
      </w:r>
      <w:r w:rsidR="009C462E" w:rsidRPr="007D7C37">
        <w:rPr>
          <w:rFonts w:cs="Times New Roman"/>
        </w:rPr>
        <w:t xml:space="preserve">. Therefore, inferences about </w:t>
      </w:r>
      <w:r w:rsidR="00DA58A9" w:rsidRPr="007D7C37">
        <w:rPr>
          <w:rFonts w:cs="Times New Roman"/>
        </w:rPr>
        <w:t>inequality</w:t>
      </w:r>
      <w:r w:rsidR="009C462E" w:rsidRPr="007D7C37">
        <w:rPr>
          <w:rFonts w:cs="Times New Roman"/>
        </w:rPr>
        <w:t xml:space="preserve"> are linked to </w:t>
      </w:r>
      <w:r w:rsidR="0093793D" w:rsidRPr="007D7C37">
        <w:rPr>
          <w:rFonts w:cs="Times New Roman"/>
        </w:rPr>
        <w:t xml:space="preserve">network </w:t>
      </w:r>
      <w:r w:rsidR="009C462E" w:rsidRPr="007D7C37">
        <w:rPr>
          <w:rFonts w:cs="Times New Roman"/>
        </w:rPr>
        <w:t>segregation</w:t>
      </w:r>
      <w:r w:rsidR="003B0F26" w:rsidRPr="007D7C37">
        <w:rPr>
          <w:rFonts w:cs="Times New Roman"/>
        </w:rPr>
        <w:t>,</w:t>
      </w:r>
      <w:r w:rsidR="009C462E" w:rsidRPr="007D7C37">
        <w:rPr>
          <w:rFonts w:cs="Times New Roman"/>
        </w:rPr>
        <w:t xml:space="preserve"> </w:t>
      </w:r>
      <w:r w:rsidR="00FC31FE" w:rsidRPr="007D7C37">
        <w:rPr>
          <w:rFonts w:cs="Times New Roman"/>
        </w:rPr>
        <w:t>which influences</w:t>
      </w:r>
      <w:r w:rsidR="003B0F26" w:rsidRPr="007D7C37">
        <w:rPr>
          <w:rFonts w:cs="Times New Roman"/>
        </w:rPr>
        <w:t xml:space="preserve"> the</w:t>
      </w:r>
      <w:r w:rsidR="009C462E" w:rsidRPr="007D7C37">
        <w:rPr>
          <w:rFonts w:cs="Times New Roman"/>
        </w:rPr>
        <w:t xml:space="preserve"> information that ultimately shapes inequality perceptions </w:t>
      </w:r>
      <w:r w:rsidR="00554EA0" w:rsidRPr="007D7C37">
        <w:rPr>
          <w:rFonts w:cs="Times New Roman"/>
        </w:rPr>
        <w:fldChar w:fldCharType="begin"/>
      </w:r>
      <w:r w:rsidR="00405578" w:rsidRPr="007D7C37">
        <w:rPr>
          <w:rFonts w:cs="Times New Roman"/>
        </w:rPr>
        <w:instrText xml:space="preserve"> ADDIN ZOTERO_ITEM CSL_CITATION {"citationID":"B6snfaNl","properties":{"formattedCitation":"(Mijs and Roe, 2021)","plainCitation":"(Mijs and Roe, 2021)","noteIndex":0},"citationItems":[{"id":9752,"uris":["http://zotero.org/users/5414506/items/X5YEIHY2"],"itemData":{"id":9752,"type":"article-journal","abstract":"As income inequality in the United States has reached an all-time high, commentators from across the political spectrum warn about the social implications of these economic changes. America, they fear, is “coming apart” as the gap between the rich and poor grows into a fault line. This paper provides a comprehensive review of empirical scholarship in sociology, education, demography, and economics in order to address the question: How have five decades of growing economic inequality shaped America's social landscape? We find that growing levels of income inequality have been accompanied by increasing socioeconomic segregation across (1) friendship networks and romantic partners, (2) residential neighborhoods, (3) K-12 and university education, and (4) workplaces and the labor market. The trends documented in this review give substance to commentators' concerns: compared to the 1970s, rich and poor Americans today are less likely to know one another and to share the same social spaces. The United States is a nation divided.","container-title":"Sociology Compass","DOI":"https://doi.org/10.1111/soc4.12884","issue":"6","journalAbbreviation":"Sociology Compass","language":"en","note":"Citation Key: mijs_is_2021","page":"e12884","source":"DOI.org (Crossref)","title":"Is America coming apart? Socioeconomic segregation in neighborhoods, schools, workplaces, and social networks, 1970–2020","title-short":"Is America coming apart?","volume":"15","author":[{"family":"Mijs","given":"Jonathan"},{"family":"Roe","given":"Elizabeth L."}],"issued":{"date-parts":[["2021",6]]},"citation-key":"mijs_is_2021"}}],"schema":"https://github.com/citation-style-language/schema/raw/master/csl-citation.json"} </w:instrText>
      </w:r>
      <w:r w:rsidR="00554EA0" w:rsidRPr="007D7C37">
        <w:rPr>
          <w:rFonts w:cs="Times New Roman"/>
        </w:rPr>
        <w:fldChar w:fldCharType="separate"/>
      </w:r>
      <w:r w:rsidR="00405578" w:rsidRPr="007D7C37">
        <w:rPr>
          <w:rFonts w:cs="Times New Roman"/>
        </w:rPr>
        <w:t>(Mijs and Roe, 2021)</w:t>
      </w:r>
      <w:r w:rsidR="00554EA0" w:rsidRPr="007D7C37">
        <w:rPr>
          <w:rFonts w:cs="Times New Roman"/>
        </w:rPr>
        <w:fldChar w:fldCharType="end"/>
      </w:r>
      <w:r w:rsidR="009C462E" w:rsidRPr="007D7C37">
        <w:rPr>
          <w:rFonts w:cs="Times New Roman"/>
        </w:rPr>
        <w:t xml:space="preserve">. </w:t>
      </w:r>
      <w:r w:rsidR="00C15A4D" w:rsidRPr="007D7C37">
        <w:rPr>
          <w:rFonts w:cs="Times New Roman"/>
        </w:rPr>
        <w:t>Yet, this</w:t>
      </w:r>
      <w:r w:rsidR="009C462E" w:rsidRPr="007D7C37">
        <w:rPr>
          <w:rFonts w:cs="Times New Roman"/>
        </w:rPr>
        <w:t xml:space="preserve"> research has mainly focused on the cognitive dimension of preference formation through inequality perceptions rather than straightforwardly addressing the influence of network segregation on</w:t>
      </w:r>
      <w:r w:rsidR="00C15A4D" w:rsidRPr="007D7C37">
        <w:rPr>
          <w:rFonts w:cs="Times New Roman"/>
        </w:rPr>
        <w:t xml:space="preserve"> </w:t>
      </w:r>
      <w:r w:rsidR="009C462E" w:rsidRPr="007D7C37">
        <w:rPr>
          <w:rFonts w:cs="Times New Roman"/>
        </w:rPr>
        <w:t xml:space="preserve">redistributive preferences </w:t>
      </w:r>
      <w:r w:rsidR="0054565D" w:rsidRPr="007D7C37">
        <w:rPr>
          <w:rFonts w:cs="Times New Roman"/>
        </w:rPr>
        <w:fldChar w:fldCharType="begin"/>
      </w:r>
      <w:r w:rsidR="002216E3" w:rsidRPr="007D7C37">
        <w:rPr>
          <w:rFonts w:cs="Times New Roman"/>
        </w:rPr>
        <w:instrText xml:space="preserve"> ADDIN ZOTERO_ITEM CSL_CITATION {"citationID":"wti6k2vy","properties":{"formattedCitation":"(Cansunar, 2021; Garc\\uc0\\u237{}a-Castro et al., 2022)","plainCitation":"(Cansunar, 2021; García-Castro et al., 2022)","noteIndex":0},"citationItems":[{"id":5102,"uris":["http://zotero.org/users/5414506/items/SRWBAJEB"],"itemData":{"id":5102,"type":"article-journal","container-title":"The Journal of Politics","DOI":"10.1086/711627","ISSN":"0022-3816, 1468-2508","journalAbbreviation":"The Journal of Politics","language":"en","page":"000-000","source":"DOI.org (Crossref)","title":"Who Is High Income, Anyway? Social Comparison, Subjective Group Identification, and Preferences over Progressive Taxation","title-short":"Who Is High Income, Anyway?","author":[{"family":"Cansunar","given":"Asli"}],"issued":{"date-parts":[["2021",7,21]]},"citation-key":"cansunar_who_2021"}},{"id":12464,"uris":["http://zotero.org/users/5414506/items/63VZ85Y4"],"itemData":{"id":12464,"type":"article-journal","abstract":"Modern societies are characterized by economic inequality. Redistributive policies are one of the means to reduce it. We argue that perceived economic inequality in everyday life and intolerance of it are central factors to enhance positive attitudes toward redistribution. To test it, we conducted a four-wave longitudinal panel study in Chile with a sample of 1221 college students (at T1 – baseline, 960 at T2, 926 at T3, and 787 at T4; Mage = 18.89). As expected, a cross-lagged longitudinal analysis controlled by household income confirmed a positive relationship between perceived economic inequality in everyday life and intolerance of inequality, which in turn was positively associated with support for redistributive policies. These results were stable and consistent over time, supporting the idea that perceived economic inequality in everyday life enhances positive attitudes toward redistribution by increasing intolerance of it. Results highlight the important role played by perceived inequality in everyday life.","container-title":"The Journal of Social Psychology","DOI":"10.1080/00224545.2021.2006126","ISSN":"0022-4545","issue":"0","note":"publisher: Routledge\n_eprint: https://doi.org/10.1080/00224545.2021.2006126\nPMID: 34978955","page":"1-16","source":"Taylor and Francis+NEJM","title":"Changing attitudes toward redistribution: The role of perceived economic inequality in everyday life and intolerance of inequality","title-short":"Changing attitudes toward redistribution","volume":"0","author":[{"family":"García-Castro","given":"Juan Diego"},{"family":"González","given":"Roberto"},{"family":"Frigolett","given":"Cristián"},{"family":"Jiménez-Moya","given":"Gloria"},{"family":"Rodríguez-Bailón","given":"Rosa"},{"family":"Willis","given":"Guillermo"}],"issued":{"date-parts":[["2022",1,3]]},"citation-key":"garcia-castro_changing_2022"}}],"schema":"https://github.com/citation-style-language/schema/raw/master/csl-citation.json"} </w:instrText>
      </w:r>
      <w:r w:rsidR="0054565D" w:rsidRPr="007D7C37">
        <w:rPr>
          <w:rFonts w:cs="Times New Roman"/>
        </w:rPr>
        <w:fldChar w:fldCharType="separate"/>
      </w:r>
      <w:r w:rsidR="00405578" w:rsidRPr="007D7C37">
        <w:rPr>
          <w:rFonts w:cs="Times New Roman"/>
        </w:rPr>
        <w:t>(Cansunar, 2021; García-Castro et al., 2022)</w:t>
      </w:r>
      <w:r w:rsidR="0054565D" w:rsidRPr="007D7C37">
        <w:rPr>
          <w:rFonts w:cs="Times New Roman"/>
        </w:rPr>
        <w:fldChar w:fldCharType="end"/>
      </w:r>
      <w:r w:rsidR="009C462E" w:rsidRPr="007D7C37">
        <w:rPr>
          <w:rFonts w:cs="Times New Roman"/>
        </w:rPr>
        <w:t>.</w:t>
      </w:r>
    </w:p>
    <w:p w14:paraId="0009F2AB" w14:textId="4F8AEC6F" w:rsidR="000E3C44" w:rsidRPr="007D7C37" w:rsidRDefault="009C462E">
      <w:pPr>
        <w:pStyle w:val="BodyText"/>
        <w:rPr>
          <w:rFonts w:cs="Times New Roman"/>
        </w:rPr>
      </w:pPr>
      <w:r w:rsidRPr="007D7C37">
        <w:rPr>
          <w:rFonts w:cs="Times New Roman"/>
        </w:rPr>
        <w:t>T</w:t>
      </w:r>
      <w:r w:rsidR="00C15A4D" w:rsidRPr="007D7C37">
        <w:rPr>
          <w:rFonts w:cs="Times New Roman"/>
        </w:rPr>
        <w:t>herefore, t</w:t>
      </w:r>
      <w:r w:rsidRPr="007D7C37">
        <w:rPr>
          <w:rFonts w:cs="Times New Roman"/>
        </w:rPr>
        <w:t xml:space="preserve">his </w:t>
      </w:r>
      <w:r w:rsidR="00C15A4D" w:rsidRPr="007D7C37">
        <w:rPr>
          <w:rFonts w:cs="Times New Roman"/>
        </w:rPr>
        <w:t xml:space="preserve">paper </w:t>
      </w:r>
      <w:r w:rsidRPr="007D7C37">
        <w:rPr>
          <w:rFonts w:cs="Times New Roman"/>
        </w:rPr>
        <w:t xml:space="preserve">adopts </w:t>
      </w:r>
      <w:r w:rsidR="003B0F26" w:rsidRPr="007D7C37">
        <w:rPr>
          <w:rFonts w:cs="Times New Roman"/>
        </w:rPr>
        <w:t xml:space="preserve">a </w:t>
      </w:r>
      <w:r w:rsidRPr="007D7C37">
        <w:rPr>
          <w:rFonts w:cs="Times New Roman"/>
        </w:rPr>
        <w:t xml:space="preserve">second approach, which suggests that social networks provide a comprehensive picture of the class relations that contribute to group identity formation and internalization of social norms </w:t>
      </w:r>
      <w:r w:rsidR="0066630E" w:rsidRPr="007D7C37">
        <w:rPr>
          <w:rFonts w:cs="Times New Roman"/>
        </w:rPr>
        <w:fldChar w:fldCharType="begin"/>
      </w:r>
      <w:r w:rsidR="00405578" w:rsidRPr="007D7C37">
        <w:rPr>
          <w:rFonts w:cs="Times New Roman"/>
        </w:rPr>
        <w:instrText xml:space="preserve"> ADDIN ZOTERO_ITEM CSL_CITATION {"citationID":"aiweI6e8","properties":{"formattedCitation":"(Kalmijn and Kraaykamp, 2007)","plainCitation":"(Kalmijn and Kraaykamp, 2007)","noteIndex":0},"citationItems":[{"id":14959,"uris":["http://zotero.org/users/5414506/items/4FEDMMBB"],"itemData":{"id":14959,"type":"article-journal","abstract":"A classic topic in the sociology of inequality lies in the subjective consequences of people's stratification position. Many studies have shown that education and occupational class have significant effects on attitudes, but little is known about how the magnitude of these effects depends on the societal context. There has been debate in the scholarly literature, with some authors arguing that effects of class and education are less important when societies are more developed, whereas other authors argue that effects are either stable (for class) or increasing (for education). We use a meta-analytical design to address this debate. More specifically we examine the effects of class and education for a broad range of attitudes (21 scales) in 22 European countries using data from the 1999 wave of the European Values Study. We pool summary-measures of association (Eta-values) into a new dataset and analyse these Eta-values (N = 453) applying multilevel models with characteristics of countries and characteristics of attitudes as the independent variables. Our results show that there is no evidence that the effects of class on attitudes are lower when countries are more modern, but we do find larger effects of education in more modern countries.","container-title":"The British Journal of Sociology","DOI":"10.1111/j.1468-4446.2007.00166.x","ISSN":"1468-4446","issue":"4","language":"en","note":"_eprint: https://onlinelibrary.wiley.com/doi/pdf/10.1111/j.1468-4446.2007.00166.x","page":"547-576","source":"Wiley Online Library","title":"Social stratification and attitudes: a comparative analysis of the effects of class and education in Europe1","title-short":"Social stratification and attitudes","volume":"58","author":[{"family":"Kalmijn","given":"Matthijs"},{"family":"Kraaykamp","given":"Gerbert"}],"issued":{"date-parts":[["2007"]]},"citation-key":"kalmijn_social_2007"}}],"schema":"https://github.com/citation-style-language/schema/raw/master/csl-citation.json"} </w:instrText>
      </w:r>
      <w:r w:rsidR="0066630E" w:rsidRPr="007D7C37">
        <w:rPr>
          <w:rFonts w:cs="Times New Roman"/>
        </w:rPr>
        <w:fldChar w:fldCharType="separate"/>
      </w:r>
      <w:r w:rsidR="00405578" w:rsidRPr="007D7C37">
        <w:rPr>
          <w:rFonts w:cs="Times New Roman"/>
        </w:rPr>
        <w:t>(Kalmijn and Kraaykamp, 2007)</w:t>
      </w:r>
      <w:r w:rsidR="0066630E" w:rsidRPr="007D7C37">
        <w:rPr>
          <w:rFonts w:cs="Times New Roman"/>
        </w:rPr>
        <w:fldChar w:fldCharType="end"/>
      </w:r>
      <w:r w:rsidRPr="007D7C37">
        <w:rPr>
          <w:rFonts w:cs="Times New Roman"/>
        </w:rPr>
        <w:t xml:space="preserve">. Specifically, it has been argued that redistributive preferences are influenced not only by individuals’ social class but also by the class positions of their network ties </w:t>
      </w:r>
      <w:r w:rsidR="0066630E" w:rsidRPr="007D7C37">
        <w:rPr>
          <w:rFonts w:cs="Times New Roman"/>
        </w:rPr>
        <w:fldChar w:fldCharType="begin"/>
      </w:r>
      <w:r w:rsidR="00405578" w:rsidRPr="007D7C37">
        <w:rPr>
          <w:rFonts w:cs="Times New Roman"/>
        </w:rPr>
        <w:instrText xml:space="preserve"> ADDIN ZOTERO_ITEM CSL_CITATION {"citationID":"8rJJkN3n","properties":{"formattedCitation":"(Paskov and Weisstanner, 2022)","plainCitation":"(Paskov and Weisstanner, 2022)","noteIndex":0},"citationItems":[{"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66630E" w:rsidRPr="007D7C37">
        <w:rPr>
          <w:rFonts w:cs="Times New Roman"/>
        </w:rPr>
        <w:fldChar w:fldCharType="separate"/>
      </w:r>
      <w:r w:rsidR="00405578" w:rsidRPr="007D7C37">
        <w:rPr>
          <w:rFonts w:cs="Times New Roman"/>
        </w:rPr>
        <w:t>(Paskov and Weisstanner, 2022)</w:t>
      </w:r>
      <w:r w:rsidR="0066630E" w:rsidRPr="007D7C37">
        <w:rPr>
          <w:rFonts w:cs="Times New Roman"/>
        </w:rPr>
        <w:fldChar w:fldCharType="end"/>
      </w:r>
      <w:r w:rsidRPr="007D7C37">
        <w:rPr>
          <w:rFonts w:cs="Times New Roman"/>
        </w:rPr>
        <w:t xml:space="preserve">. Thus, opinions can either align or divide through social influence processes depending on the class positions of contacts and the level of network segregation </w:t>
      </w:r>
      <w:r w:rsidR="00111CDD" w:rsidRPr="007D7C37">
        <w:rPr>
          <w:rFonts w:cs="Times New Roman"/>
        </w:rPr>
        <w:fldChar w:fldCharType="begin"/>
      </w:r>
      <w:r w:rsidR="002216E3" w:rsidRPr="007D7C37">
        <w:rPr>
          <w:rFonts w:cs="Times New Roman"/>
        </w:rPr>
        <w:instrText xml:space="preserve"> ADDIN ZOTERO_ITEM CSL_CITATION {"citationID":"rusCceEL","properties":{"formattedCitation":"(Lindh et al., 2021)","plainCitation":"(Lindh et al., 2021)","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111CDD" w:rsidRPr="007D7C37">
        <w:rPr>
          <w:rFonts w:cs="Times New Roman"/>
        </w:rPr>
        <w:fldChar w:fldCharType="separate"/>
      </w:r>
      <w:r w:rsidR="00405578" w:rsidRPr="007D7C37">
        <w:rPr>
          <w:rFonts w:cs="Times New Roman"/>
        </w:rPr>
        <w:t>(Lindh et al., 2021)</w:t>
      </w:r>
      <w:r w:rsidR="00111CDD" w:rsidRPr="007D7C37">
        <w:rPr>
          <w:rFonts w:cs="Times New Roman"/>
        </w:rPr>
        <w:fldChar w:fldCharType="end"/>
      </w:r>
      <w:r w:rsidRPr="007D7C37">
        <w:rPr>
          <w:rFonts w:cs="Times New Roman"/>
        </w:rPr>
        <w:t xml:space="preserve">. These arguments reflect the notion that classes are characterized as collectivities with varying degrees of cohesion and solidarity, comprising asymmetric status-based interactions related to material resources, cultural practices, and political preferences </w:t>
      </w:r>
      <w:r w:rsidR="005B341D" w:rsidRPr="007D7C37">
        <w:rPr>
          <w:rFonts w:cs="Times New Roman"/>
        </w:rPr>
        <w:fldChar w:fldCharType="begin"/>
      </w:r>
      <w:r w:rsidR="00405578" w:rsidRPr="007D7C37">
        <w:rPr>
          <w:rFonts w:cs="Times New Roman"/>
        </w:rPr>
        <w:instrText xml:space="preserve"> ADDIN ZOTERO_ITEM CSL_CITATION {"citationID":"jrE8B5W1","properties":{"formattedCitation":"(Morris and Scott, 1996)","plainCitation":"(Morris and Scott, 1996)","noteIndex":0},"citationItems":[{"id":14962,"uris":["http://zotero.org/users/5414506/items/Y9FDJ889"],"itemData":{"id":14962,"type":"article-journal","container-title":"The British Journal of Sociology","DOI":"10.2307/591115","ISSN":"00071315","issue":"1","journalAbbreviation":"The British Journal of Sociology","page":"45","source":"DOI.org (Crossref)","title":"The Attenuation of Class Analysis: Some Comments on G. Marshall, S. Roberts and C. Burgoyne, 'Social Class and the Underclass in Britain in the USA'","title-short":"The Attenuation of Class Analysis","volume":"47","author":[{"family":"Morris","given":"Lydia"},{"family":"Scott","given":"John"}],"issued":{"date-parts":[["1996",3]]},"citation-key":"morris_attenuation_1996"}}],"schema":"https://github.com/citation-style-language/schema/raw/master/csl-citation.json"} </w:instrText>
      </w:r>
      <w:r w:rsidR="005B341D" w:rsidRPr="007D7C37">
        <w:rPr>
          <w:rFonts w:cs="Times New Roman"/>
        </w:rPr>
        <w:fldChar w:fldCharType="separate"/>
      </w:r>
      <w:r w:rsidR="00405578" w:rsidRPr="007D7C37">
        <w:rPr>
          <w:rFonts w:cs="Times New Roman"/>
        </w:rPr>
        <w:t>(Morris and Scott, 1996)</w:t>
      </w:r>
      <w:r w:rsidR="005B341D" w:rsidRPr="007D7C37">
        <w:rPr>
          <w:rFonts w:cs="Times New Roman"/>
        </w:rPr>
        <w:fldChar w:fldCharType="end"/>
      </w:r>
      <w:r w:rsidRPr="007D7C37">
        <w:rPr>
          <w:rFonts w:cs="Times New Roman"/>
        </w:rPr>
        <w:t xml:space="preserve">. </w:t>
      </w:r>
      <w:r w:rsidR="007C044D" w:rsidRPr="007D7C37">
        <w:rPr>
          <w:rFonts w:cs="Times New Roman"/>
        </w:rPr>
        <w:t xml:space="preserve">Resembling the </w:t>
      </w:r>
      <w:r w:rsidR="00BE3AF6" w:rsidRPr="007D7C37">
        <w:rPr>
          <w:rFonts w:cs="Times New Roman"/>
        </w:rPr>
        <w:t>reference group</w:t>
      </w:r>
      <w:r w:rsidR="007C044D" w:rsidRPr="007D7C37">
        <w:rPr>
          <w:rFonts w:cs="Times New Roman"/>
        </w:rPr>
        <w:t xml:space="preserve"> argument</w:t>
      </w:r>
      <w:r w:rsidR="0044611B" w:rsidRPr="007D7C37">
        <w:rPr>
          <w:rFonts w:cs="Times New Roman"/>
        </w:rPr>
        <w:t xml:space="preserve">, </w:t>
      </w:r>
      <w:proofErr w:type="spellStart"/>
      <w:r w:rsidRPr="007D7C37">
        <w:rPr>
          <w:rFonts w:cs="Times New Roman"/>
        </w:rPr>
        <w:t>Sachweh</w:t>
      </w:r>
      <w:proofErr w:type="spellEnd"/>
      <w:r w:rsidRPr="007D7C37">
        <w:rPr>
          <w:rFonts w:cs="Times New Roman"/>
        </w:rPr>
        <w:t xml:space="preserve"> </w:t>
      </w:r>
      <w:r w:rsidR="005B341D" w:rsidRPr="007D7C37">
        <w:rPr>
          <w:rFonts w:cs="Times New Roman"/>
        </w:rPr>
        <w:fldChar w:fldCharType="begin"/>
      </w:r>
      <w:r w:rsidR="002216E3" w:rsidRPr="007D7C37">
        <w:rPr>
          <w:rFonts w:cs="Times New Roman"/>
        </w:rPr>
        <w:instrText xml:space="preserve"> ADDIN ZOTERO_ITEM CSL_CITATION {"citationID":"Q6ayKenS","properties":{"formattedCitation":"(2012)","plainCitation":"(2012)","noteIndex":0},"citationItems":[{"id":1759,"uris":["http://zotero.org/users/5414506/items/Y29AFMET"],"itemData":{"id":1759,"type":"article-journal","abstract":"This article asks how ordinary people in Germany perceive and legitimize economic disparities in an era of rising income inequality. Based on in-depth qualitative interviews with respondents from higher and lower social classes, the paper reconstructs the ‘moral economy’ that underlies popular views of inequality. While respondents agree with abstract inegalitarian principles—i.e. income differentiation based on merit—they are concerned with specific instances of inequality, especially poverty and wealth. These are criticized because they are seen to imply intolerable deviations, both upwards and downwards, from a way of living presumed as universal, thereby fostering a segregation of life-worlds and social disintegration. Thus, perceptions of injustice do not seem to be based on the existence of income inequality as such, but rather on the view that economic disparities threaten the social bond.","container-title":"Socio-Economic Review","DOI":"10.1093/ser/mwr023","ISSN":"1475-1461, 1475-147X","issue":"3","journalAbbreviation":"Socioecon Rev","language":"en","note":"number: 3","page":"419-445","source":"ser.oxfordjournals.org","title":"The moral economy of inequality: popular views on income differentiation, poverty and wealth","title-short":"The moral economy of inequality","volume":"10","author":[{"family":"Sachweh","given":"Patrick"}],"issued":{"date-parts":[["2012"]]},"citation-key":"sachweh_moral_2012"},"label":"page","suppress-author":true}],"schema":"https://github.com/citation-style-language/schema/raw/master/csl-citation.json"} </w:instrText>
      </w:r>
      <w:r w:rsidR="005B341D" w:rsidRPr="007D7C37">
        <w:rPr>
          <w:rFonts w:cs="Times New Roman"/>
        </w:rPr>
        <w:fldChar w:fldCharType="separate"/>
      </w:r>
      <w:r w:rsidR="00405578" w:rsidRPr="007D7C37">
        <w:rPr>
          <w:rFonts w:cs="Times New Roman"/>
        </w:rPr>
        <w:t>(2012)</w:t>
      </w:r>
      <w:r w:rsidR="005B341D" w:rsidRPr="007D7C37">
        <w:rPr>
          <w:rFonts w:cs="Times New Roman"/>
        </w:rPr>
        <w:fldChar w:fldCharType="end"/>
      </w:r>
      <w:r w:rsidR="0044611B" w:rsidRPr="007D7C37">
        <w:rPr>
          <w:rFonts w:cs="Times New Roman"/>
        </w:rPr>
        <w:t xml:space="preserve"> suggests</w:t>
      </w:r>
      <w:r w:rsidRPr="007D7C37">
        <w:rPr>
          <w:rFonts w:cs="Times New Roman"/>
        </w:rPr>
        <w:t xml:space="preserve"> social integration can be impeded in societies with few opportunities for contact between different social classes, creating an “empathy gulf” that hinders individuals from understanding others’ lifestyles amid rising inequality. Consequently, segregated interactions may lead individuals to perceive the lives of different classes as more distant </w:t>
      </w:r>
      <w:r w:rsidR="00D167FE" w:rsidRPr="007D7C37">
        <w:rPr>
          <w:rFonts w:cs="Times New Roman"/>
        </w:rPr>
        <w:fldChar w:fldCharType="begin"/>
      </w:r>
      <w:r w:rsidR="002216E3" w:rsidRPr="007D7C37">
        <w:rPr>
          <w:rFonts w:cs="Times New Roman"/>
        </w:rPr>
        <w:instrText xml:space="preserve"> ADDIN ZOTERO_ITEM CSL_CITATION {"citationID":"7kUyaRT3","properties":{"formattedCitation":"(Sachweh, 2012)","plainCitation":"(Sachweh, 2012)","noteIndex":0},"citationItems":[{"id":1759,"uris":["http://zotero.org/users/5414506/items/Y29AFMET"],"itemData":{"id":1759,"type":"article-journal","abstract":"This article asks how ordinary people in Germany perceive and legitimize economic disparities in an era of rising income inequality. Based on in-depth qualitative interviews with respondents from higher and lower social classes, the paper reconstructs the ‘moral economy’ that underlies popular views of inequality. While respondents agree with abstract inegalitarian principles—i.e. income differentiation based on merit—they are concerned with specific instances of inequality, especially poverty and wealth. These are criticized because they are seen to imply intolerable deviations, both upwards and downwards, from a way of living presumed as universal, thereby fostering a segregation of life-worlds and social disintegration. Thus, perceptions of injustice do not seem to be based on the existence of income inequality as such, but rather on the view that economic disparities threaten the social bond.","container-title":"Socio-Economic Review","DOI":"10.1093/ser/mwr023","ISSN":"1475-1461, 1475-147X","issue":"3","journalAbbreviation":"Socioecon Rev","language":"en","note":"number: 3","page":"419-445","source":"ser.oxfordjournals.org","title":"The moral economy of inequality: popular views on income differentiation, poverty and wealth","title-short":"The moral economy of inequality","volume":"10","author":[{"family":"Sachweh","given":"Patrick"}],"issued":{"date-parts":[["2012"]]},"citation-key":"sachweh_moral_2012"}}],"schema":"https://github.com/citation-style-language/schema/raw/master/csl-citation.json"} </w:instrText>
      </w:r>
      <w:r w:rsidR="00D167FE" w:rsidRPr="007D7C37">
        <w:rPr>
          <w:rFonts w:cs="Times New Roman"/>
        </w:rPr>
        <w:fldChar w:fldCharType="separate"/>
      </w:r>
      <w:r w:rsidR="00405578" w:rsidRPr="007D7C37">
        <w:rPr>
          <w:rFonts w:cs="Times New Roman"/>
        </w:rPr>
        <w:t>(Sachweh, 2012)</w:t>
      </w:r>
      <w:r w:rsidR="00D167FE" w:rsidRPr="007D7C37">
        <w:rPr>
          <w:rFonts w:cs="Times New Roman"/>
        </w:rPr>
        <w:fldChar w:fldCharType="end"/>
      </w:r>
      <w:r w:rsidRPr="007D7C37">
        <w:rPr>
          <w:rFonts w:cs="Times New Roman"/>
        </w:rPr>
        <w:t xml:space="preserve">. Thus, segregation can </w:t>
      </w:r>
      <w:r w:rsidRPr="007D7C37">
        <w:rPr>
          <w:rFonts w:cs="Times New Roman"/>
        </w:rPr>
        <w:lastRenderedPageBreak/>
        <w:t xml:space="preserve">potentially </w:t>
      </w:r>
      <w:r w:rsidR="006E2A8B" w:rsidRPr="007D7C37">
        <w:rPr>
          <w:rFonts w:cs="Times New Roman"/>
        </w:rPr>
        <w:t>exacerbate</w:t>
      </w:r>
      <w:r w:rsidRPr="007D7C37">
        <w:rPr>
          <w:rFonts w:cs="Times New Roman"/>
        </w:rPr>
        <w:t xml:space="preserve"> perceptions of others as strangers</w:t>
      </w:r>
      <w:r w:rsidR="00C97BD6" w:rsidRPr="007D7C37">
        <w:rPr>
          <w:rFonts w:cs="Times New Roman"/>
        </w:rPr>
        <w:t>,</w:t>
      </w:r>
      <w:r w:rsidRPr="007D7C37">
        <w:rPr>
          <w:rFonts w:cs="Times New Roman"/>
        </w:rPr>
        <w:t xml:space="preserve"> reduc</w:t>
      </w:r>
      <w:r w:rsidR="00C97BD6" w:rsidRPr="007D7C37">
        <w:rPr>
          <w:rFonts w:cs="Times New Roman"/>
        </w:rPr>
        <w:t>ing</w:t>
      </w:r>
      <w:r w:rsidRPr="007D7C37">
        <w:rPr>
          <w:rFonts w:cs="Times New Roman"/>
        </w:rPr>
        <w:t xml:space="preserve"> empathy and solidarity</w:t>
      </w:r>
      <w:r w:rsidR="00C97BD6" w:rsidRPr="007D7C37">
        <w:rPr>
          <w:rFonts w:cs="Times New Roman"/>
        </w:rPr>
        <w:t xml:space="preserve"> in turn</w:t>
      </w:r>
      <w:r w:rsidRPr="007D7C37">
        <w:rPr>
          <w:rFonts w:cs="Times New Roman"/>
        </w:rPr>
        <w:t xml:space="preserve"> </w:t>
      </w:r>
      <w:r w:rsidR="0044629B" w:rsidRPr="007D7C37">
        <w:rPr>
          <w:rFonts w:cs="Times New Roman"/>
        </w:rPr>
        <w:t xml:space="preserve"> </w:t>
      </w:r>
      <w:r w:rsidR="0044629B" w:rsidRPr="007D7C37">
        <w:rPr>
          <w:rFonts w:cs="Times New Roman"/>
        </w:rPr>
        <w:fldChar w:fldCharType="begin"/>
      </w:r>
      <w:r w:rsidR="002216E3" w:rsidRPr="007D7C37">
        <w:rPr>
          <w:rFonts w:cs="Times New Roman"/>
        </w:rPr>
        <w:instrText xml:space="preserve"> ADDIN ZOTERO_ITEM CSL_CITATION {"citationID":"mntkCQuq","properties":{"formattedCitation":"(Otero et al., 2022)","plainCitation":"(Otero et al., 2022)","noteIndex":0},"citationItems":[{"id":13399,"uris":["http://zotero.org/users/5414506/items/QY2N5NI2"],"itemData":{"id":13399,"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schema":"https://github.com/citation-style-language/schema/raw/master/csl-citation.json"} </w:instrText>
      </w:r>
      <w:r w:rsidR="0044629B" w:rsidRPr="007D7C37">
        <w:rPr>
          <w:rFonts w:cs="Times New Roman"/>
        </w:rPr>
        <w:fldChar w:fldCharType="separate"/>
      </w:r>
      <w:r w:rsidR="00405578" w:rsidRPr="007D7C37">
        <w:rPr>
          <w:rFonts w:cs="Times New Roman"/>
        </w:rPr>
        <w:t>(Otero et al., 2022)</w:t>
      </w:r>
      <w:r w:rsidR="0044629B" w:rsidRPr="007D7C37">
        <w:rPr>
          <w:rFonts w:cs="Times New Roman"/>
        </w:rPr>
        <w:fldChar w:fldCharType="end"/>
      </w:r>
      <w:r w:rsidRPr="007D7C37">
        <w:rPr>
          <w:rFonts w:cs="Times New Roman"/>
        </w:rPr>
        <w:t xml:space="preserve">. Although both approaches share the assumption that social networks </w:t>
      </w:r>
      <w:r w:rsidR="00C15A4D" w:rsidRPr="007D7C37">
        <w:rPr>
          <w:rFonts w:cs="Times New Roman"/>
        </w:rPr>
        <w:t xml:space="preserve">shape </w:t>
      </w:r>
      <w:r w:rsidRPr="007D7C37">
        <w:rPr>
          <w:rFonts w:cs="Times New Roman"/>
        </w:rPr>
        <w:t>information (</w:t>
      </w:r>
      <w:r w:rsidRPr="007D7C37">
        <w:rPr>
          <w:rFonts w:cs="Times New Roman"/>
          <w:i/>
          <w:iCs/>
        </w:rPr>
        <w:t>availability heuristic</w:t>
      </w:r>
      <w:r w:rsidRPr="007D7C37">
        <w:rPr>
          <w:rFonts w:cs="Times New Roman"/>
        </w:rPr>
        <w:t>) and affect attitudes (</w:t>
      </w:r>
      <w:r w:rsidRPr="007D7C37">
        <w:rPr>
          <w:rFonts w:cs="Times New Roman"/>
          <w:i/>
          <w:iCs/>
        </w:rPr>
        <w:t>social influence</w:t>
      </w:r>
      <w:r w:rsidRPr="007D7C37">
        <w:rPr>
          <w:rFonts w:cs="Times New Roman"/>
        </w:rPr>
        <w:t>)</w:t>
      </w:r>
      <w:r w:rsidR="00C15A4D" w:rsidRPr="007D7C37">
        <w:rPr>
          <w:rFonts w:cs="Times New Roman"/>
        </w:rPr>
        <w:t>,</w:t>
      </w:r>
      <w:r w:rsidRPr="007D7C37">
        <w:rPr>
          <w:rFonts w:cs="Times New Roman"/>
        </w:rPr>
        <w:t xml:space="preserve"> I argue that an advantage of the network perspective is that it has been more effective in defining the structural position of network </w:t>
      </w:r>
      <w:r w:rsidR="005D2289" w:rsidRPr="007D7C37">
        <w:rPr>
          <w:rFonts w:cs="Times New Roman"/>
        </w:rPr>
        <w:t>ties and</w:t>
      </w:r>
      <w:r w:rsidRPr="007D7C37">
        <w:rPr>
          <w:rFonts w:cs="Times New Roman"/>
        </w:rPr>
        <w:t xml:space="preserve"> has more directly addressed the relationship with redistributive preferences.</w:t>
      </w:r>
    </w:p>
    <w:p w14:paraId="0009F2AC" w14:textId="4E4F504F" w:rsidR="000E3C44" w:rsidRPr="007D7C37" w:rsidRDefault="009C462E">
      <w:pPr>
        <w:pStyle w:val="BodyText"/>
        <w:rPr>
          <w:rFonts w:cs="Times New Roman"/>
        </w:rPr>
      </w:pPr>
      <w:r w:rsidRPr="007D7C37">
        <w:rPr>
          <w:rFonts w:cs="Times New Roman"/>
        </w:rPr>
        <w:t>How do network ties affect redistributive preferences? The class position</w:t>
      </w:r>
      <w:r w:rsidR="00C97BD6" w:rsidRPr="007D7C37">
        <w:rPr>
          <w:rFonts w:cs="Times New Roman"/>
        </w:rPr>
        <w:t>s</w:t>
      </w:r>
      <w:r w:rsidRPr="007D7C37">
        <w:rPr>
          <w:rFonts w:cs="Times New Roman"/>
        </w:rPr>
        <w:t xml:space="preserve"> of surrounding family members, friends, and acquaintances</w:t>
      </w:r>
      <w:r w:rsidR="00C15A4D" w:rsidRPr="007D7C37">
        <w:rPr>
          <w:rFonts w:cs="Times New Roman"/>
        </w:rPr>
        <w:t xml:space="preserve"> not only provide information about inequality</w:t>
      </w:r>
      <w:r w:rsidR="00475F12">
        <w:rPr>
          <w:rFonts w:cs="Times New Roman"/>
        </w:rPr>
        <w:t xml:space="preserve"> but </w:t>
      </w:r>
      <w:r w:rsidR="00C15A4D" w:rsidRPr="007D7C37">
        <w:rPr>
          <w:rFonts w:cs="Times New Roman"/>
        </w:rPr>
        <w:t>are also a source of social influence whose impact on redistributive preferences can be amplified in segregated social networks</w:t>
      </w:r>
      <w:r w:rsidRPr="007D7C37">
        <w:rPr>
          <w:rFonts w:cs="Times New Roman"/>
        </w:rPr>
        <w:t xml:space="preserve">. In principle, political attitudes are connected to class interests and norms as they are primarily - but </w:t>
      </w:r>
      <w:r w:rsidR="00B33B41" w:rsidRPr="007D7C37">
        <w:rPr>
          <w:rFonts w:cs="Times New Roman"/>
        </w:rPr>
        <w:t xml:space="preserve">not </w:t>
      </w:r>
      <w:r w:rsidRPr="007D7C37">
        <w:rPr>
          <w:rFonts w:cs="Times New Roman"/>
        </w:rPr>
        <w:t xml:space="preserve">exclusively - socialized in the family of origin during childhood and early adulthood. For instance, Lee </w:t>
      </w:r>
      <w:r w:rsidR="00AA66BD" w:rsidRPr="007D7C37">
        <w:rPr>
          <w:rFonts w:cs="Times New Roman"/>
        </w:rPr>
        <w:fldChar w:fldCharType="begin"/>
      </w:r>
      <w:r w:rsidR="002216E3" w:rsidRPr="007D7C37">
        <w:rPr>
          <w:rFonts w:cs="Times New Roman"/>
        </w:rPr>
        <w:instrText xml:space="preserve"> ADDIN ZOTERO_ITEM CSL_CITATION {"citationID":"nyLTPAkV","properties":{"formattedCitation":"(2023)","plainCitation":"(2023)","noteIndex":0},"citationItems":[{"id":14110,"uris":["http://zotero.org/users/5414506/items/4IFC6NEE"],"itemData":{"id":14110,"type":"article-journal","abstract":"Capitalizing on the newly available and consistent coding of detailed occupations for the General Social Surveys (GSS), this article examines the link between class origins and public support for redistribution in the United States from 1977 through 2018. The findings reveal significant net associations between class origins and preferences for redistribution. Individuals with farming-class or working-class origins are more supportive of government action to reduce inequality than individuals with salariat-class origins. These class-origin differences are associated with individuals’ current socioeconomic characteristics but are not fully accounted for by these factors. In addition, individuals in more privileged class positions have increased their support for redistribution over time. Attitudes toward federal income taxes are also analyzed as an additional measure of redistribution preferences. Overall, the findings suggest a continuing role of class origin in determining support for redistribution.","container-title":"Social Science Research","DOI":"10.1016/j.ssresearch.2022.102840","ISSN":"0049-089X","journalAbbreviation":"Social Science Research","language":"en","page":"102840","source":"ScienceDirect","title":"Consider your origins: Parental social class and preferences for redistribution in the United States from 1977 to 2018","title-short":"Consider your origins","volume":"110","author":[{"family":"Lee","given":"Jiwon"}],"issued":{"date-parts":[["2023",2,1]]},"citation-key":"lee_consider_2023"},"label":"page","suppress-author":true}],"schema":"https://github.com/citation-style-language/schema/raw/master/csl-citation.json"} </w:instrText>
      </w:r>
      <w:r w:rsidR="00AA66BD" w:rsidRPr="007D7C37">
        <w:rPr>
          <w:rFonts w:cs="Times New Roman"/>
        </w:rPr>
        <w:fldChar w:fldCharType="separate"/>
      </w:r>
      <w:r w:rsidR="00405578" w:rsidRPr="007D7C37">
        <w:rPr>
          <w:rFonts w:cs="Times New Roman"/>
        </w:rPr>
        <w:t>(2023)</w:t>
      </w:r>
      <w:r w:rsidR="00AA66BD" w:rsidRPr="007D7C37">
        <w:rPr>
          <w:rFonts w:cs="Times New Roman"/>
        </w:rPr>
        <w:fldChar w:fldCharType="end"/>
      </w:r>
      <w:r w:rsidRPr="007D7C37">
        <w:rPr>
          <w:rFonts w:cs="Times New Roman"/>
        </w:rPr>
        <w:t xml:space="preserve"> shows that individuals with network ties to the upper class through parental connections tend to support redistribution and progressive taxation less than those from working-class family backgrounds. Moreover, since households share risk based on the class position of their members, redistributive preferences are shaped not only by family background but also by the class positions of partners. For example, Paskov and </w:t>
      </w:r>
      <w:proofErr w:type="spellStart"/>
      <w:r w:rsidRPr="007D7C37">
        <w:rPr>
          <w:rFonts w:cs="Times New Roman"/>
        </w:rPr>
        <w:t>Weisstanner</w:t>
      </w:r>
      <w:proofErr w:type="spellEnd"/>
      <w:r w:rsidRPr="007D7C37">
        <w:rPr>
          <w:rFonts w:cs="Times New Roman"/>
        </w:rPr>
        <w:t xml:space="preserve"> </w:t>
      </w:r>
      <w:r w:rsidR="001C6C95" w:rsidRPr="007D7C37">
        <w:rPr>
          <w:rFonts w:cs="Times New Roman"/>
        </w:rPr>
        <w:fldChar w:fldCharType="begin"/>
      </w:r>
      <w:r w:rsidR="002216E3" w:rsidRPr="007D7C37">
        <w:rPr>
          <w:rFonts w:cs="Times New Roman"/>
        </w:rPr>
        <w:instrText xml:space="preserve"> ADDIN ZOTERO_ITEM CSL_CITATION {"citationID":"yMlnWKt9","properties":{"formattedCitation":"(2022)","plainCitation":"(2022)","noteIndex":0},"citationItems":[{"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label":"page","suppress-author":true}],"schema":"https://github.com/citation-style-language/schema/raw/master/csl-citation.json"} </w:instrText>
      </w:r>
      <w:r w:rsidR="001C6C95" w:rsidRPr="007D7C37">
        <w:rPr>
          <w:rFonts w:cs="Times New Roman"/>
        </w:rPr>
        <w:fldChar w:fldCharType="separate"/>
      </w:r>
      <w:r w:rsidR="00405578" w:rsidRPr="007D7C37">
        <w:rPr>
          <w:rFonts w:cs="Times New Roman"/>
        </w:rPr>
        <w:t>(2022)</w:t>
      </w:r>
      <w:r w:rsidR="001C6C95" w:rsidRPr="007D7C37">
        <w:rPr>
          <w:rFonts w:cs="Times New Roman"/>
        </w:rPr>
        <w:fldChar w:fldCharType="end"/>
      </w:r>
      <w:r w:rsidRPr="007D7C37">
        <w:rPr>
          <w:rFonts w:cs="Times New Roman"/>
        </w:rPr>
        <w:t xml:space="preserve"> </w:t>
      </w:r>
      <w:r w:rsidR="00C83618" w:rsidRPr="007D7C37">
        <w:rPr>
          <w:rFonts w:cs="Times New Roman"/>
        </w:rPr>
        <w:t xml:space="preserve">indicate </w:t>
      </w:r>
      <w:r w:rsidRPr="007D7C37">
        <w:rPr>
          <w:rFonts w:cs="Times New Roman"/>
        </w:rPr>
        <w:t xml:space="preserve">that working-class ties bolster redistributive preferences, whereas ties with the upper class decrease them, with the effects becoming more pronounced when the class positions of individuals, partners, and parents form a more </w:t>
      </w:r>
      <w:r w:rsidR="009E6617" w:rsidRPr="007D7C37">
        <w:rPr>
          <w:rFonts w:cs="Times New Roman"/>
        </w:rPr>
        <w:t xml:space="preserve">class-based </w:t>
      </w:r>
      <w:r w:rsidRPr="007D7C37">
        <w:rPr>
          <w:rFonts w:cs="Times New Roman"/>
        </w:rPr>
        <w:t xml:space="preserve">homogeneous network. Beyond family ties, Lindh et al. </w:t>
      </w:r>
      <w:r w:rsidR="001C6C95" w:rsidRPr="007D7C37">
        <w:rPr>
          <w:rFonts w:cs="Times New Roman"/>
        </w:rPr>
        <w:fldChar w:fldCharType="begin"/>
      </w:r>
      <w:r w:rsidR="002216E3" w:rsidRPr="007D7C37">
        <w:rPr>
          <w:rFonts w:cs="Times New Roman"/>
        </w:rPr>
        <w:instrText xml:space="preserve"> ADDIN ZOTERO_ITEM CSL_CITATION {"citationID":"PMLyQ1UH","properties":{"formattedCitation":"(2021)","plainCitation":"(2021)","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label":"page","suppress-author":true}],"schema":"https://github.com/citation-style-language/schema/raw/master/csl-citation.json"} </w:instrText>
      </w:r>
      <w:r w:rsidR="001C6C95" w:rsidRPr="007D7C37">
        <w:rPr>
          <w:rFonts w:cs="Times New Roman"/>
        </w:rPr>
        <w:fldChar w:fldCharType="separate"/>
      </w:r>
      <w:r w:rsidR="00405578" w:rsidRPr="007D7C37">
        <w:rPr>
          <w:rFonts w:cs="Times New Roman"/>
        </w:rPr>
        <w:t>(2021)</w:t>
      </w:r>
      <w:r w:rsidR="001C6C95" w:rsidRPr="007D7C37">
        <w:rPr>
          <w:rFonts w:cs="Times New Roman"/>
        </w:rPr>
        <w:fldChar w:fldCharType="end"/>
      </w:r>
      <w:r w:rsidRPr="007D7C37">
        <w:rPr>
          <w:rFonts w:cs="Times New Roman"/>
        </w:rPr>
        <w:t xml:space="preserve"> found that friendship and acquaintanceship </w:t>
      </w:r>
      <w:r w:rsidR="006B42DB">
        <w:rPr>
          <w:rFonts w:cs="Times New Roman"/>
        </w:rPr>
        <w:t xml:space="preserve">network </w:t>
      </w:r>
      <w:r w:rsidR="00232140" w:rsidRPr="007D7C37">
        <w:rPr>
          <w:rFonts w:cs="Times New Roman"/>
        </w:rPr>
        <w:t>class profile</w:t>
      </w:r>
      <w:r w:rsidR="006B42DB">
        <w:rPr>
          <w:rFonts w:cs="Times New Roman"/>
        </w:rPr>
        <w:t>s</w:t>
      </w:r>
      <w:r w:rsidRPr="007D7C37">
        <w:rPr>
          <w:rFonts w:cs="Times New Roman"/>
        </w:rPr>
        <w:t xml:space="preserve"> to the managerial class are associated with lower redistributive preferences compared to </w:t>
      </w:r>
      <w:r w:rsidR="004D1C3A" w:rsidRPr="007D7C37">
        <w:rPr>
          <w:rFonts w:cs="Times New Roman"/>
        </w:rPr>
        <w:t xml:space="preserve">the </w:t>
      </w:r>
      <w:r w:rsidR="000B7A50" w:rsidRPr="007D7C37">
        <w:rPr>
          <w:rFonts w:cs="Times New Roman"/>
        </w:rPr>
        <w:t>class</w:t>
      </w:r>
      <w:r w:rsidR="00024360" w:rsidRPr="007D7C37">
        <w:rPr>
          <w:rFonts w:cs="Times New Roman"/>
        </w:rPr>
        <w:t xml:space="preserve"> </w:t>
      </w:r>
      <w:r w:rsidR="000B7A50" w:rsidRPr="007D7C37">
        <w:rPr>
          <w:rFonts w:cs="Times New Roman"/>
        </w:rPr>
        <w:t xml:space="preserve">profile </w:t>
      </w:r>
      <w:r w:rsidR="006B42DB">
        <w:rPr>
          <w:rFonts w:cs="Times New Roman"/>
        </w:rPr>
        <w:t>of</w:t>
      </w:r>
      <w:r w:rsidR="0064147C" w:rsidRPr="007D7C37">
        <w:rPr>
          <w:rFonts w:cs="Times New Roman"/>
        </w:rPr>
        <w:t xml:space="preserve"> </w:t>
      </w:r>
      <w:r w:rsidRPr="007D7C37">
        <w:rPr>
          <w:rFonts w:cs="Times New Roman"/>
        </w:rPr>
        <w:t xml:space="preserve">the sociocultural and working classes. Hence, this suggests that individuals tend to adjust their attitudes based on the class position of their contacts </w:t>
      </w:r>
      <w:r w:rsidR="00A263F4" w:rsidRPr="007D7C37">
        <w:rPr>
          <w:rFonts w:cs="Times New Roman"/>
        </w:rPr>
        <w:fldChar w:fldCharType="begin"/>
      </w:r>
      <w:r w:rsidR="002216E3" w:rsidRPr="007D7C37">
        <w:rPr>
          <w:rFonts w:cs="Times New Roman"/>
        </w:rPr>
        <w:instrText xml:space="preserve"> ADDIN ZOTERO_ITEM CSL_CITATION {"citationID":"JJIi8u1o","properties":{"formattedCitation":"(Lindh et al., 2021)","plainCitation":"(Lindh et al., 2021)","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A263F4" w:rsidRPr="007D7C37">
        <w:rPr>
          <w:rFonts w:cs="Times New Roman"/>
        </w:rPr>
        <w:fldChar w:fldCharType="separate"/>
      </w:r>
      <w:r w:rsidR="00405578" w:rsidRPr="007D7C37">
        <w:rPr>
          <w:rFonts w:cs="Times New Roman"/>
        </w:rPr>
        <w:t>(Lindh et al., 2021)</w:t>
      </w:r>
      <w:r w:rsidR="00A263F4" w:rsidRPr="007D7C37">
        <w:rPr>
          <w:rFonts w:cs="Times New Roman"/>
        </w:rPr>
        <w:fldChar w:fldCharType="end"/>
      </w:r>
      <w:r w:rsidRPr="007D7C37">
        <w:rPr>
          <w:rFonts w:cs="Times New Roman"/>
        </w:rPr>
        <w:t>.</w:t>
      </w:r>
    </w:p>
    <w:p w14:paraId="0009F2AD" w14:textId="70CA9FC8" w:rsidR="000E3C44" w:rsidRPr="007D7C37" w:rsidRDefault="00CC5595">
      <w:pPr>
        <w:pStyle w:val="BodyText"/>
        <w:rPr>
          <w:rFonts w:cs="Times New Roman"/>
        </w:rPr>
      </w:pPr>
      <w:r w:rsidRPr="007D7C37">
        <w:rPr>
          <w:rFonts w:cs="Times New Roman"/>
        </w:rPr>
        <w:t>Against this background</w:t>
      </w:r>
      <w:r w:rsidR="009C462E" w:rsidRPr="007D7C37">
        <w:rPr>
          <w:rFonts w:cs="Times New Roman"/>
        </w:rPr>
        <w:t xml:space="preserve">, </w:t>
      </w:r>
      <w:r w:rsidR="00183966" w:rsidRPr="007D7C37">
        <w:rPr>
          <w:rFonts w:cs="Times New Roman"/>
        </w:rPr>
        <w:t>the focus of this paper is not on</w:t>
      </w:r>
      <w:r w:rsidR="009C462E" w:rsidRPr="007D7C37">
        <w:rPr>
          <w:rFonts w:cs="Times New Roman"/>
        </w:rPr>
        <w:t xml:space="preserve"> </w:t>
      </w:r>
      <w:r w:rsidR="00541437" w:rsidRPr="007D7C37">
        <w:rPr>
          <w:rFonts w:cs="Times New Roman"/>
        </w:rPr>
        <w:t xml:space="preserve">the </w:t>
      </w:r>
      <w:r w:rsidR="009C462E" w:rsidRPr="007D7C37">
        <w:rPr>
          <w:rFonts w:cs="Times New Roman"/>
        </w:rPr>
        <w:t xml:space="preserve">direct association between network segregation and redistributive preferences. This is mainly because network homogeneity </w:t>
      </w:r>
      <w:r w:rsidR="006E3E96" w:rsidRPr="007D7C37">
        <w:rPr>
          <w:rFonts w:cs="Times New Roman"/>
        </w:rPr>
        <w:t>–</w:t>
      </w:r>
      <w:r w:rsidR="009C462E" w:rsidRPr="007D7C37">
        <w:rPr>
          <w:rFonts w:cs="Times New Roman"/>
        </w:rPr>
        <w:t xml:space="preserve"> </w:t>
      </w:r>
      <w:r w:rsidR="006E3E96" w:rsidRPr="007D7C37">
        <w:rPr>
          <w:rFonts w:cs="Times New Roman"/>
        </w:rPr>
        <w:t xml:space="preserve">defined </w:t>
      </w:r>
      <w:r w:rsidR="009C462E" w:rsidRPr="007D7C37">
        <w:rPr>
          <w:rFonts w:cs="Times New Roman"/>
        </w:rPr>
        <w:t xml:space="preserve">as the proportion of similar class network ties - does not distinguish between </w:t>
      </w:r>
      <w:r w:rsidR="00EE3FC4" w:rsidRPr="007D7C37">
        <w:rPr>
          <w:rFonts w:cs="Times New Roman"/>
        </w:rPr>
        <w:t>ego’s class position</w:t>
      </w:r>
      <w:r w:rsidR="009C462E" w:rsidRPr="007D7C37">
        <w:rPr>
          <w:rFonts w:cs="Times New Roman"/>
        </w:rPr>
        <w:t xml:space="preserve"> and refers to the overall degree of segregation. Conversely, I hypothesize that the association </w:t>
      </w:r>
      <w:r w:rsidR="001E2432" w:rsidRPr="007D7C37">
        <w:rPr>
          <w:rFonts w:cs="Times New Roman"/>
        </w:rPr>
        <w:t xml:space="preserve">between </w:t>
      </w:r>
      <w:r w:rsidR="009C462E" w:rsidRPr="007D7C37">
        <w:rPr>
          <w:rFonts w:cs="Times New Roman"/>
        </w:rPr>
        <w:t xml:space="preserve">network homogeneity </w:t>
      </w:r>
      <w:r w:rsidR="001E2432" w:rsidRPr="007D7C37">
        <w:rPr>
          <w:rFonts w:cs="Times New Roman"/>
        </w:rPr>
        <w:t xml:space="preserve">and </w:t>
      </w:r>
      <w:r w:rsidR="009C462E" w:rsidRPr="007D7C37">
        <w:rPr>
          <w:rFonts w:cs="Times New Roman"/>
        </w:rPr>
        <w:t xml:space="preserve">redistributive preferences is conditional on social class </w:t>
      </w:r>
      <w:r w:rsidR="001E2432" w:rsidRPr="007D7C37">
        <w:rPr>
          <w:rFonts w:cs="Times New Roman"/>
        </w:rPr>
        <w:t xml:space="preserve">because </w:t>
      </w:r>
      <w:r w:rsidR="009C462E" w:rsidRPr="007D7C37">
        <w:rPr>
          <w:rFonts w:cs="Times New Roman"/>
        </w:rPr>
        <w:t>homogeneous social networks should reinforce attitude similarity (</w:t>
      </w:r>
      <w:r w:rsidR="009C462E" w:rsidRPr="007D7C37">
        <w:rPr>
          <w:rFonts w:cs="Times New Roman"/>
          <w:i/>
          <w:iCs/>
        </w:rPr>
        <w:t>segregation hypothesis</w:t>
      </w:r>
      <w:r w:rsidR="009C462E" w:rsidRPr="007D7C37">
        <w:rPr>
          <w:rFonts w:cs="Times New Roman"/>
        </w:rPr>
        <w:t>). Specifically, I propose that greater network segregation in the lower classes is associated with higher redistributive preferences, whereas greater segregation in the upper classes is related to lower redistributive preferences. Therefore, the first hypothesis is as follows:</w:t>
      </w:r>
    </w:p>
    <w:p w14:paraId="0009F2AE" w14:textId="696F9FC2" w:rsidR="000E3C44" w:rsidRPr="007D7C37" w:rsidRDefault="009C462E">
      <w:pPr>
        <w:pStyle w:val="BlockText"/>
        <w:rPr>
          <w:rFonts w:cs="Times New Roman"/>
        </w:rPr>
      </w:pPr>
      <w:r w:rsidRPr="007D7C37">
        <w:rPr>
          <w:rFonts w:cs="Times New Roman"/>
        </w:rPr>
        <w:t xml:space="preserve">H1: </w:t>
      </w:r>
      <w:r w:rsidRPr="007D7C37">
        <w:rPr>
          <w:rFonts w:cs="Times New Roman"/>
          <w:i/>
          <w:iCs/>
        </w:rPr>
        <w:t>The greater the</w:t>
      </w:r>
      <w:r w:rsidR="001E2432" w:rsidRPr="007D7C37">
        <w:rPr>
          <w:rFonts w:cs="Times New Roman"/>
          <w:i/>
          <w:iCs/>
        </w:rPr>
        <w:t xml:space="preserve"> degree of</w:t>
      </w:r>
      <w:r w:rsidRPr="007D7C37">
        <w:rPr>
          <w:rFonts w:cs="Times New Roman"/>
          <w:i/>
          <w:iCs/>
        </w:rPr>
        <w:t xml:space="preserve"> network segregation in the lower (upper) classes, the higher (lower) </w:t>
      </w:r>
      <w:r w:rsidR="001E2432" w:rsidRPr="007D7C37">
        <w:rPr>
          <w:rFonts w:cs="Times New Roman"/>
          <w:i/>
          <w:iCs/>
        </w:rPr>
        <w:t xml:space="preserve">their </w:t>
      </w:r>
      <w:r w:rsidRPr="007D7C37">
        <w:rPr>
          <w:rFonts w:cs="Times New Roman"/>
          <w:i/>
          <w:iCs/>
        </w:rPr>
        <w:t>redistributive preferences.</w:t>
      </w:r>
    </w:p>
    <w:p w14:paraId="0009F2AF" w14:textId="12A891F2" w:rsidR="000E3C44" w:rsidRPr="007D7C37" w:rsidRDefault="009C462E">
      <w:pPr>
        <w:pStyle w:val="Heading2"/>
        <w:rPr>
          <w:rFonts w:cs="Times New Roman"/>
        </w:rPr>
      </w:pPr>
      <w:bookmarkStart w:id="5" w:name="X4ef90a52f09a02ad136c8e308652be6f879645a"/>
      <w:bookmarkEnd w:id="4"/>
      <w:r w:rsidRPr="007D7C37">
        <w:rPr>
          <w:rFonts w:cs="Times New Roman"/>
        </w:rPr>
        <w:t xml:space="preserve">Economic inequality as context for class-based </w:t>
      </w:r>
      <w:r w:rsidR="00B420CF" w:rsidRPr="007D7C37">
        <w:rPr>
          <w:rFonts w:cs="Times New Roman"/>
        </w:rPr>
        <w:t xml:space="preserve">network </w:t>
      </w:r>
      <w:r w:rsidRPr="007D7C37">
        <w:rPr>
          <w:rFonts w:cs="Times New Roman"/>
        </w:rPr>
        <w:t>segregation and redistributive preferences</w:t>
      </w:r>
    </w:p>
    <w:p w14:paraId="7105F8E1" w14:textId="498714EF" w:rsidR="0006216F" w:rsidRPr="007D7C37" w:rsidRDefault="0073305A" w:rsidP="00F6150C">
      <w:pPr>
        <w:pStyle w:val="BodyText"/>
        <w:rPr>
          <w:rFonts w:cs="Times New Roman"/>
        </w:rPr>
      </w:pPr>
      <w:r w:rsidRPr="007D7C37">
        <w:rPr>
          <w:rFonts w:cs="Times New Roman"/>
        </w:rPr>
        <w:t>There are</w:t>
      </w:r>
      <w:r w:rsidR="00782566" w:rsidRPr="007D7C37">
        <w:rPr>
          <w:rFonts w:cs="Times New Roman"/>
        </w:rPr>
        <w:t xml:space="preserve"> several</w:t>
      </w:r>
      <w:r w:rsidRPr="007D7C37">
        <w:rPr>
          <w:rFonts w:cs="Times New Roman"/>
        </w:rPr>
        <w:t xml:space="preserve"> </w:t>
      </w:r>
      <w:r w:rsidR="007D24D9" w:rsidRPr="007D7C37">
        <w:rPr>
          <w:rFonts w:cs="Times New Roman"/>
        </w:rPr>
        <w:t>arguments</w:t>
      </w:r>
      <w:r w:rsidRPr="007D7C37">
        <w:rPr>
          <w:rFonts w:cs="Times New Roman"/>
        </w:rPr>
        <w:t xml:space="preserve"> on why income inequality can play a moderating role </w:t>
      </w:r>
      <w:r w:rsidR="00B87568" w:rsidRPr="007D7C37">
        <w:rPr>
          <w:rFonts w:cs="Times New Roman"/>
        </w:rPr>
        <w:t>i</w:t>
      </w:r>
      <w:r w:rsidR="00E07563" w:rsidRPr="007D7C37">
        <w:rPr>
          <w:rFonts w:cs="Times New Roman"/>
        </w:rPr>
        <w:t xml:space="preserve">n the relationship between class-based networks and redistributive preferences </w:t>
      </w:r>
      <w:r w:rsidR="00667BBD" w:rsidRPr="007D7C37">
        <w:rPr>
          <w:rFonts w:cs="Times New Roman"/>
        </w:rPr>
        <w:t>that can be summarized in</w:t>
      </w:r>
      <w:r w:rsidR="00E07563" w:rsidRPr="007D7C37">
        <w:rPr>
          <w:rFonts w:cs="Times New Roman"/>
        </w:rPr>
        <w:t xml:space="preserve"> </w:t>
      </w:r>
      <w:r w:rsidR="00126AA6" w:rsidRPr="007D7C37">
        <w:rPr>
          <w:rFonts w:cs="Times New Roman"/>
        </w:rPr>
        <w:t>two</w:t>
      </w:r>
      <w:r w:rsidR="00E07563" w:rsidRPr="007D7C37">
        <w:rPr>
          <w:rFonts w:cs="Times New Roman"/>
        </w:rPr>
        <w:t xml:space="preserve"> </w:t>
      </w:r>
      <w:r w:rsidR="000F6BF8" w:rsidRPr="007D7C37">
        <w:rPr>
          <w:rFonts w:cs="Times New Roman"/>
        </w:rPr>
        <w:t xml:space="preserve">key </w:t>
      </w:r>
      <w:r w:rsidR="004443A8" w:rsidRPr="007D7C37">
        <w:rPr>
          <w:rFonts w:cs="Times New Roman"/>
        </w:rPr>
        <w:t xml:space="preserve">theoretical </w:t>
      </w:r>
      <w:r w:rsidR="000F6BF8" w:rsidRPr="007D7C37">
        <w:rPr>
          <w:rFonts w:cs="Times New Roman"/>
        </w:rPr>
        <w:t>implications. First, income inequality likely leads to greater segregation due to reduced participation and lower social trust</w:t>
      </w:r>
      <w:r w:rsidR="00EE4C85" w:rsidRPr="007D7C37">
        <w:rPr>
          <w:rFonts w:cs="Times New Roman"/>
        </w:rPr>
        <w:t xml:space="preserve"> </w:t>
      </w:r>
      <w:r w:rsidR="00BB459C" w:rsidRPr="007D7C37">
        <w:rPr>
          <w:rFonts w:cs="Times New Roman"/>
        </w:rPr>
        <w:fldChar w:fldCharType="begin"/>
      </w:r>
      <w:r w:rsidR="00405578" w:rsidRPr="007D7C37">
        <w:rPr>
          <w:rFonts w:cs="Times New Roman"/>
        </w:rPr>
        <w:instrText xml:space="preserve"> ADDIN ZOTERO_ITEM CSL_CITATION {"citationID":"ZMksMadM","properties":{"formattedCitation":"(Kragten and R\\uc0\\u246{}zer, 2017; Lancee and Van de Werfhorst, 2012)","plainCitation":"(Kragten and Rözer, 2017; Lancee and Van de Werfhorst, 2012)","noteIndex":0},"citationItems":[{"id":14945,"uris":["http://zotero.org/users/5414506/items/96ZIVW5M"],"itemData":{"id":14945,"type":"article-journal","abstract":"The income inequality hypothesis states that income inequality has a negative effect on individual’s health, partially because it reduces social trust. This article aims to critically assess the income inequality hypothesis by comparing several analytical strategies, namely OLS regression, multilevel regression, fixed effects models and fixed effects models using pseudo panel data. To test the hypothesis, data from two studies conducted between 1981 and 2014 were combined: the World Values Survey and the European Values Study. Three frequently used measures of health were taken into account. In the OLS and multilevel models, income inequality was often associated with better health, whereas in the fixed effects and pseudo panel data, income inequality was associated with poorer health, suggesting that the unexpected results of the OLS and multilevel methods might be explained by unobserved confounders. Furthermore, in almost all of the models, social trust mediates the relationship between income inequality and health, showing the importance of this mechanism. Interestingly, the pseudo panel data offer the strongest support for the income inequality hypothesis, suggesting that better controlling for confounding factors and/or more carefully monitoring cohort effects, may result in a better understanding whether and how income inequality can be harmful for people’s health.","container-title":"Social Indicators Research","DOI":"10.1007/s11205-016-1283-8","ISSN":"1573-0921","issue":"3","journalAbbreviation":"Soc Indic Res","language":"en","page":"1015-1033","source":"Springer Link","title":"The Income Inequality Hypothesis Revisited: Assessing the Hypothesis Using Four Methodological Approaches","title-short":"The Income Inequality Hypothesis Revisited","volume":"131","author":[{"family":"Kragten","given":"Nigel"},{"family":"Rözer","given":"Jesper"}],"issued":{"date-parts":[["2017",4,1]]},"citation-key":"kragten_income_2017"}},{"id":15080,"uris":["http://zotero.org/users/5414506/items/BGKIW98Y"],"itemData":{"id":15080,"type":"article-journal","abstract":"Previous research suggests that when there is a high level of inequality, there is a low rate of participation. Two arguments are generally offered: First, inequality depresses participation because people from different status groups have fewer opportunities to share common goals. Second, people may participate more in civic and social life when they have more resources. However, until now, these explanations have not been separated empirically. Using EU-SILC data for 24 European countries, we analyze how income inequality is related to civic and social participation. Our results indicate that the main effects of inequality manifest via resources at the individual and societal level. However, independent of these resources, higher inequality is associated with lower civic participation. Furthermore, inequality magnifies the relationship between income and participation. This finding is in line with the view that inter-individual processes explain why inequality diminishes participation.","container-title":"Social Science Research","DOI":"10.1016/j.ssresearch.2012.04.005","ISSN":"0049-089X","issue":"5","journalAbbreviation":"Social Science Research","page":"1166-1178","source":"ScienceDirect","title":"Income inequality and participation: A comparison of 24 European countries","title-short":"Income inequality and participation","volume":"41","author":[{"family":"Lancee","given":"Bram"},{"family":"Van de Werfhorst","given":"Herman G."}],"issued":{"date-parts":[["2012",9,1]]},"citation-key":"lancee_income_2012"}}],"schema":"https://github.com/citation-style-language/schema/raw/master/csl-citation.json"} </w:instrText>
      </w:r>
      <w:r w:rsidR="00BB459C" w:rsidRPr="007D7C37">
        <w:rPr>
          <w:rFonts w:cs="Times New Roman"/>
        </w:rPr>
        <w:fldChar w:fldCharType="separate"/>
      </w:r>
      <w:r w:rsidR="00405578" w:rsidRPr="007D7C37">
        <w:rPr>
          <w:rFonts w:cs="Times New Roman"/>
        </w:rPr>
        <w:t xml:space="preserve">(Kragten and Rözer, </w:t>
      </w:r>
      <w:r w:rsidR="00405578" w:rsidRPr="007D7C37">
        <w:rPr>
          <w:rFonts w:cs="Times New Roman"/>
        </w:rPr>
        <w:lastRenderedPageBreak/>
        <w:t>2017; Lancee and Van de Werfhorst, 2012)</w:t>
      </w:r>
      <w:r w:rsidR="00BB459C" w:rsidRPr="007D7C37">
        <w:rPr>
          <w:rFonts w:cs="Times New Roman"/>
        </w:rPr>
        <w:fldChar w:fldCharType="end"/>
      </w:r>
      <w:r w:rsidR="000F6BF8" w:rsidRPr="007D7C37">
        <w:rPr>
          <w:rFonts w:cs="Times New Roman"/>
        </w:rPr>
        <w:t xml:space="preserve">; however, while </w:t>
      </w:r>
      <w:r w:rsidR="00162AEB" w:rsidRPr="007D7C37">
        <w:rPr>
          <w:rFonts w:cs="Times New Roman"/>
        </w:rPr>
        <w:t xml:space="preserve">inequality in </w:t>
      </w:r>
      <w:r w:rsidR="00807EFE" w:rsidRPr="007D7C37">
        <w:rPr>
          <w:rFonts w:cs="Times New Roman"/>
        </w:rPr>
        <w:t xml:space="preserve">economic </w:t>
      </w:r>
      <w:r w:rsidR="008222D8" w:rsidRPr="007D7C37">
        <w:rPr>
          <w:rFonts w:cs="Times New Roman"/>
        </w:rPr>
        <w:t>resources</w:t>
      </w:r>
      <w:r w:rsidR="000F6BF8" w:rsidRPr="007D7C37">
        <w:rPr>
          <w:rFonts w:cs="Times New Roman"/>
        </w:rPr>
        <w:t xml:space="preserve"> exacerbates social exclusion for lower classes, </w:t>
      </w:r>
      <w:r w:rsidR="00A155D3" w:rsidRPr="007D7C37">
        <w:rPr>
          <w:rFonts w:cs="Times New Roman"/>
        </w:rPr>
        <w:t>the </w:t>
      </w:r>
      <w:r w:rsidR="000F6BF8" w:rsidRPr="007D7C37">
        <w:rPr>
          <w:rFonts w:cs="Times New Roman"/>
        </w:rPr>
        <w:t xml:space="preserve">upper classes may </w:t>
      </w:r>
      <w:r w:rsidR="001318EC" w:rsidRPr="007D7C37">
        <w:rPr>
          <w:rFonts w:cs="Times New Roman"/>
        </w:rPr>
        <w:t xml:space="preserve">hold higher </w:t>
      </w:r>
      <w:r w:rsidR="00390242" w:rsidRPr="007D7C37">
        <w:rPr>
          <w:rFonts w:cs="Times New Roman"/>
        </w:rPr>
        <w:t>opportunities and openness to participate in social life</w:t>
      </w:r>
      <w:r w:rsidR="000F6BF8" w:rsidRPr="007D7C37">
        <w:rPr>
          <w:rFonts w:cs="Times New Roman"/>
        </w:rPr>
        <w:t xml:space="preserve">, potentially </w:t>
      </w:r>
      <w:r w:rsidR="00390242" w:rsidRPr="007D7C37">
        <w:rPr>
          <w:rFonts w:cs="Times New Roman"/>
        </w:rPr>
        <w:t>maintaining</w:t>
      </w:r>
      <w:r w:rsidR="000F6BF8" w:rsidRPr="007D7C37">
        <w:rPr>
          <w:rFonts w:cs="Times New Roman"/>
        </w:rPr>
        <w:t xml:space="preserve"> or even reducing segregation in more unequal </w:t>
      </w:r>
      <w:r w:rsidR="00E94373" w:rsidRPr="007D7C37">
        <w:rPr>
          <w:rFonts w:cs="Times New Roman"/>
        </w:rPr>
        <w:t>countries</w:t>
      </w:r>
      <w:r w:rsidR="000F6BF8" w:rsidRPr="007D7C37">
        <w:rPr>
          <w:rFonts w:cs="Times New Roman"/>
        </w:rPr>
        <w:t xml:space="preserve">. </w:t>
      </w:r>
      <w:r w:rsidR="0006216F" w:rsidRPr="007D7C37">
        <w:rPr>
          <w:rFonts w:cs="Times New Roman"/>
        </w:rPr>
        <w:t xml:space="preserve">Empirically, </w:t>
      </w:r>
      <w:r w:rsidR="00C5359A" w:rsidRPr="007D7C37">
        <w:rPr>
          <w:rFonts w:cs="Times New Roman"/>
        </w:rPr>
        <w:t>previous studies</w:t>
      </w:r>
      <w:r w:rsidR="0006216F" w:rsidRPr="007D7C37">
        <w:rPr>
          <w:rFonts w:cs="Times New Roman"/>
        </w:rPr>
        <w:t xml:space="preserve"> </w:t>
      </w:r>
      <w:r w:rsidR="00C5359A" w:rsidRPr="007D7C37">
        <w:rPr>
          <w:rFonts w:cs="Times New Roman"/>
        </w:rPr>
        <w:t>have shown</w:t>
      </w:r>
      <w:r w:rsidR="0006216F" w:rsidRPr="007D7C37">
        <w:rPr>
          <w:rFonts w:cs="Times New Roman"/>
        </w:rPr>
        <w:t xml:space="preserve"> that high levels of inequality erode trust and social participation particularly among marginalized groups, thereby exacerbating social exclusion </w:t>
      </w:r>
      <w:r w:rsidR="00CA1238" w:rsidRPr="007D7C37">
        <w:rPr>
          <w:rFonts w:cs="Times New Roman"/>
        </w:rPr>
        <w:fldChar w:fldCharType="begin"/>
      </w:r>
      <w:r w:rsidR="00405578" w:rsidRPr="007D7C37">
        <w:rPr>
          <w:rFonts w:cs="Times New Roman"/>
        </w:rPr>
        <w:instrText xml:space="preserve"> ADDIN ZOTERO_ITEM CSL_CITATION {"citationID":"cDFkESUA","properties":{"formattedCitation":"(Neckerman and Torche, 2007)","plainCitation":"(Neckerman and Torche, 2007)","noteIndex":0},"citationItems":[{"id":15079,"uris":["http://zotero.org/users/5414506/items/KNGL3E7J"],"itemData":{"id":15079,"type":"article-journal","abstract":"AbstractThe increase in economic disparities over the past 30 years has prompted extensive research on the causes and consequences of inequality both in the United States and, more recently, globally. This review provides an update of research on the patterns and causes of economic inequality in the United States, including inequality of earnings, wealth, and opportunity. We also explore the social and political consequences of inequality, particularly in the areas of health, education, crime, social capital, and political power. Finally, we spotlight an emerging literature on world inequality, which examines inequality trends within as well as across nations. Sociologists can advance research on inequality by bringing discipline-based expertise to bear on the organization and political economy of firms and labor markets, the pathways through which inequality has an effect, and the social, political, and cultural contingencies that might modify this effect.","container-title":"Annual Review of Sociology","DOI":"10.1146/annurev.soc.33.040406.131755","issue":"1","note":"_eprint: https://doi.org/10.1146/annurev.soc.33.040406.131755","page":"335-357","source":"Annual Reviews","title":"Inequality: Causes and Consequences","title-short":"Inequality","volume":"33","author":[{"family":"Neckerman","given":"Kathryn M."},{"family":"Torche","given":"Florencia"}],"issued":{"date-parts":[["2007"]]},"citation-key":"neckerman_inequality_2007"}}],"schema":"https://github.com/citation-style-language/schema/raw/master/csl-citation.json"} </w:instrText>
      </w:r>
      <w:r w:rsidR="00CA1238" w:rsidRPr="007D7C37">
        <w:rPr>
          <w:rFonts w:cs="Times New Roman"/>
        </w:rPr>
        <w:fldChar w:fldCharType="separate"/>
      </w:r>
      <w:r w:rsidR="00405578" w:rsidRPr="007D7C37">
        <w:rPr>
          <w:rFonts w:cs="Times New Roman"/>
        </w:rPr>
        <w:t>(Neckerman and Torche, 2007)</w:t>
      </w:r>
      <w:r w:rsidR="00CA1238" w:rsidRPr="007D7C37">
        <w:rPr>
          <w:rFonts w:cs="Times New Roman"/>
        </w:rPr>
        <w:fldChar w:fldCharType="end"/>
      </w:r>
      <w:r w:rsidR="0006216F" w:rsidRPr="007D7C37">
        <w:rPr>
          <w:rFonts w:cs="Times New Roman"/>
        </w:rPr>
        <w:t>. In contrast, egalitarian societies</w:t>
      </w:r>
      <w:r w:rsidR="005C361D" w:rsidRPr="007D7C37">
        <w:rPr>
          <w:rFonts w:cs="Times New Roman"/>
        </w:rPr>
        <w:t xml:space="preserve"> </w:t>
      </w:r>
      <w:r w:rsidR="0006216F" w:rsidRPr="007D7C37">
        <w:rPr>
          <w:rFonts w:cs="Times New Roman"/>
        </w:rPr>
        <w:t xml:space="preserve">foster higher levels of civic engagement and cross-class interactions, which strengthen solidarity and promote more egalitarian attitudes </w:t>
      </w:r>
      <w:r w:rsidR="00131711" w:rsidRPr="007D7C37">
        <w:rPr>
          <w:rFonts w:cs="Times New Roman"/>
        </w:rPr>
        <w:fldChar w:fldCharType="begin"/>
      </w:r>
      <w:r w:rsidR="00405578" w:rsidRPr="007D7C37">
        <w:rPr>
          <w:rFonts w:cs="Times New Roman"/>
        </w:rPr>
        <w:instrText xml:space="preserve"> ADDIN ZOTERO_ITEM CSL_CITATION {"citationID":"7j9fH26W","properties":{"formattedCitation":"(Uslaner and Brown, 2005; Yamamura, 2012)","plainCitation":"(Uslaner and Brown, 2005; Yamamura, 2012)","noteIndex":0},"citationItems":[{"id":15154,"uris":["http://zotero.org/users/5414506/items/8IBUDGBJ"],"itemData":{"id":15154,"type":"article-journal","abstract":"This article examines why people violate rationality and take part in their communities, differentiating by types of participation, particularly political versus other, more communal types of participation. The authors argue that trust plays an important role in participation levels, but contrary to more traditional models, the causal relationship runs from trust to participation. In addition, the authors posit that trust is strongly affected by economic inequality. Using aggregated American state-level data for the 1970s, 1980s, and 1990s, the authors present a series of two-stage least squares models on the effects of inequality and trust on participation, controlling for other related factors. Findings indicate that inequality is the strongest determinant of trust and that trust has a greater effect on communal participation than on political participation.","container-title":"American Politics Research","DOI":"10.1177/1532673X04271903","ISSN":"1532-673X","issue":"6","language":"en","note":"publisher: SAGE Publications Inc","page":"868-894","source":"SAGE Journals","title":"Inequality, Trust, and Civic Engagement","volume":"33","author":[{"family":"Uslaner","given":"Eric M."},{"family":"Brown","given":"Mitchell"}],"issued":{"date-parts":[["2005",11,1]]},"citation-key":"uslaner_inequality_2005"}},{"id":14390,"uris":["http://zotero.org/users/5414506/items/YZDMKBC2"],"itemData":{"id":14390,"type":"article-journal","abstract":"This paper explores how social capital influences individual preferences for income redistribution. Social capital is measured by participation in community activities. After controlling for individual characteristics, I find that people are more likely to express preferences for income redistribution in areas with higher rates of community participation. This is more clearly so in high-income groups than in low-income groups. I infer that individuals' preferences for income redistribution are influenced by psychological externalities. Because the data is from surveys, I also consider the role of expressive behavior. I also consider the hypothesis that behavior is influenced by social distance.","container-title":"European Journal of Political Economy","DOI":"10.1016/j.ejpoleco.2012.05.010","ISSN":"01762680","issue":"4","journalAbbreviation":"European Journal of Political Economy","language":"en","page":"498-511","source":"DOI.org (Crossref)","title":"Social capital, household income, and preferences for income redistribution","volume":"28","author":[{"family":"Yamamura","given":"Eiji"}],"issued":{"date-parts":[["2012",12]]},"citation-key":"yamamura_social_2012"}}],"schema":"https://github.com/citation-style-language/schema/raw/master/csl-citation.json"} </w:instrText>
      </w:r>
      <w:r w:rsidR="00131711" w:rsidRPr="007D7C37">
        <w:rPr>
          <w:rFonts w:cs="Times New Roman"/>
        </w:rPr>
        <w:fldChar w:fldCharType="separate"/>
      </w:r>
      <w:r w:rsidR="00405578" w:rsidRPr="007D7C37">
        <w:rPr>
          <w:rFonts w:cs="Times New Roman"/>
        </w:rPr>
        <w:t>(Uslaner and Brown, 2005; Yamamura, 2012)</w:t>
      </w:r>
      <w:r w:rsidR="00131711" w:rsidRPr="007D7C37">
        <w:rPr>
          <w:rFonts w:cs="Times New Roman"/>
        </w:rPr>
        <w:fldChar w:fldCharType="end"/>
      </w:r>
      <w:r w:rsidR="0006216F" w:rsidRPr="007D7C37">
        <w:rPr>
          <w:rFonts w:cs="Times New Roman"/>
        </w:rPr>
        <w:t xml:space="preserve">. Moreover, income inequality reinforces stratification in social participation, as the affluent maintain access to diverse networks while the lower classes face growing exclusion </w:t>
      </w:r>
      <w:r w:rsidR="00F709D1" w:rsidRPr="007D7C37">
        <w:rPr>
          <w:rFonts w:cs="Times New Roman"/>
        </w:rPr>
        <w:fldChar w:fldCharType="begin"/>
      </w:r>
      <w:r w:rsidR="00405578" w:rsidRPr="007D7C37">
        <w:rPr>
          <w:rFonts w:cs="Times New Roman"/>
        </w:rPr>
        <w:instrText xml:space="preserve"> ADDIN ZOTERO_ITEM CSL_CITATION {"citationID":"CcApLGL3","properties":{"formattedCitation":"(Lancee and Van de Werfhorst, 2012; Pichler and Wallace, 2009)","plainCitation":"(Lancee and Van de Werfhorst, 2012; Pichler and Wallace, 2009)","noteIndex":0},"citationItems":[{"id":15080,"uris":["http://zotero.org/users/5414506/items/BGKIW98Y"],"itemData":{"id":15080,"type":"article-journal","abstract":"Previous research suggests that when there is a high level of inequality, there is a low rate of participation. Two arguments are generally offered: First, inequality depresses participation because people from different status groups have fewer opportunities to share common goals. Second, people may participate more in civic and social life when they have more resources. However, until now, these explanations have not been separated empirically. Using EU-SILC data for 24 European countries, we analyze how income inequality is related to civic and social participation. Our results indicate that the main effects of inequality manifest via resources at the individual and societal level. However, independent of these resources, higher inequality is associated with lower civic participation. Furthermore, inequality magnifies the relationship between income and participation. This finding is in line with the view that inter-individual processes explain why inequality diminishes participation.","container-title":"Social Science Research","DOI":"10.1016/j.ssresearch.2012.04.005","ISSN":"0049-089X","issue":"5","journalAbbreviation":"Social Science Research","page":"1166-1178","source":"ScienceDirect","title":"Income inequality and participation: A comparison of 24 European countries","title-short":"Income inequality and participation","volume":"41","author":[{"family":"Lancee","given":"Bram"},{"family":"Van de Werfhorst","given":"Herman G."}],"issued":{"date-parts":[["2012",9,1]]},"citation-key":"lancee_income_2012"}},{"id":14458,"uris":["http://zotero.org/users/5414506/items/GWD6RSXB"],"itemData":{"id":14458,"type":"article-journal","abstract":"Social capital has become a much researched concept and there has been much theoretical speculation about unequal access to it. However, the cross-national empirical analysis of social capital in relation to social stratification and social inequality is lacking. In this article, we explore the relationship between social stratification and social capital across 27 European countries using the Eurobarometer (EB) 62.2 (N = 27,000) carried out in autumn 2004. Through the use of statistical modelling we are able to determine the extent to which individual characteristics, including occupational position and education, are associated with different measures of social capital and to set this within a cross-national context. We find that social stratification is an important element in understanding social capital both at a country and at an individual level. Upper layers of society have higher levels of social capital, especially through associational networks (formal social capital), although informal contacts were not so clearly stratified by class. Countries with high levels of inequality magnified these differences between classes, giving the upper classes further advantages. Patterns of social capital, therefore, tend to reflect or even perpetuate the stratification patterns of the society.","container-title":"European Sociological Review","DOI":"10.1093/esr/jcn050","ISSN":"0266-7215","issue":"3","journalAbbreviation":"European Sociological Review","page":"319-332","source":"Silverchair","title":"Social Capital and Social Class in Europe: The Role of Social Networks in Social Stratification","title-short":"Social Capital and Social Class in Europe","volume":"25","author":[{"family":"Pichler","given":"Florian"},{"family":"Wallace","given":"Claire"}],"issued":{"date-parts":[["2009",6,1]]},"citation-key":"pichler_social_2009"}}],"schema":"https://github.com/citation-style-language/schema/raw/master/csl-citation.json"} </w:instrText>
      </w:r>
      <w:r w:rsidR="00F709D1" w:rsidRPr="007D7C37">
        <w:rPr>
          <w:rFonts w:cs="Times New Roman"/>
        </w:rPr>
        <w:fldChar w:fldCharType="separate"/>
      </w:r>
      <w:r w:rsidR="00405578" w:rsidRPr="007D7C37">
        <w:rPr>
          <w:rFonts w:cs="Times New Roman"/>
        </w:rPr>
        <w:t>(Lancee and Van de Werfhorst, 2012; Pichler and Wallace, 2009)</w:t>
      </w:r>
      <w:r w:rsidR="00F709D1" w:rsidRPr="007D7C37">
        <w:rPr>
          <w:rFonts w:cs="Times New Roman"/>
        </w:rPr>
        <w:fldChar w:fldCharType="end"/>
      </w:r>
      <w:r w:rsidR="0006216F" w:rsidRPr="007D7C37">
        <w:rPr>
          <w:rFonts w:cs="Times New Roman"/>
        </w:rPr>
        <w:t xml:space="preserve">. This stratification limits cross-class interactions and further entrenches social divisions, with the upper classes navigating diverse social environments while the lower classes remain segregated and marginalized </w:t>
      </w:r>
      <w:r w:rsidR="008551F3" w:rsidRPr="007D7C37">
        <w:rPr>
          <w:rFonts w:cs="Times New Roman"/>
        </w:rPr>
        <w:fldChar w:fldCharType="begin"/>
      </w:r>
      <w:r w:rsidR="002216E3" w:rsidRPr="007D7C37">
        <w:rPr>
          <w:rFonts w:cs="Times New Roman"/>
        </w:rPr>
        <w:instrText xml:space="preserve"> ADDIN ZOTERO_ITEM CSL_CITATION {"citationID":"C1gcOSil","properties":{"formattedCitation":"(Otero et al., 2021, 2024)","plainCitation":"(Otero et al., 2021, 2024)","noteIndex":0},"citationItems":[{"id":13576,"uris":["http://zotero.org/users/5414506/items/6WMII5PN"],"itemData":{"id":13576,"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id":14401,"uris":["http://zotero.org/users/5414506/items/3UWTR5FG"],"itemData":{"id":14401,"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schema":"https://github.com/citation-style-language/schema/raw/master/csl-citation.json"} </w:instrText>
      </w:r>
      <w:r w:rsidR="008551F3" w:rsidRPr="007D7C37">
        <w:rPr>
          <w:rFonts w:cs="Times New Roman"/>
        </w:rPr>
        <w:fldChar w:fldCharType="separate"/>
      </w:r>
      <w:r w:rsidR="00405578" w:rsidRPr="007D7C37">
        <w:rPr>
          <w:rFonts w:cs="Times New Roman"/>
        </w:rPr>
        <w:t>(Otero et al., 2021, 2024)</w:t>
      </w:r>
      <w:r w:rsidR="008551F3" w:rsidRPr="007D7C37">
        <w:rPr>
          <w:rFonts w:cs="Times New Roman"/>
        </w:rPr>
        <w:fldChar w:fldCharType="end"/>
      </w:r>
      <w:r w:rsidR="0006216F" w:rsidRPr="007D7C37">
        <w:rPr>
          <w:rFonts w:cs="Times New Roman"/>
        </w:rPr>
        <w:t>.</w:t>
      </w:r>
    </w:p>
    <w:p w14:paraId="79E7DAEF" w14:textId="3084737C" w:rsidR="00681469" w:rsidRPr="007D7C37" w:rsidRDefault="000F6BF8" w:rsidP="00CD40D3">
      <w:pPr>
        <w:pStyle w:val="BodyText"/>
        <w:rPr>
          <w:rFonts w:cs="Times New Roman"/>
        </w:rPr>
      </w:pPr>
      <w:r w:rsidRPr="007D7C37">
        <w:rPr>
          <w:rFonts w:cs="Times New Roman"/>
        </w:rPr>
        <w:t xml:space="preserve">Second, the relationship between class and attitudes weakens in highly unequal contexts, where upper classes tend to show </w:t>
      </w:r>
      <w:r w:rsidR="00DB58BA" w:rsidRPr="007D7C37">
        <w:rPr>
          <w:rFonts w:cs="Times New Roman"/>
        </w:rPr>
        <w:t>higher</w:t>
      </w:r>
      <w:r w:rsidRPr="007D7C37">
        <w:rPr>
          <w:rFonts w:cs="Times New Roman"/>
        </w:rPr>
        <w:t xml:space="preserve"> support for redistribution, contrasting with the relatively stable preferences of lower classes. </w:t>
      </w:r>
      <w:r w:rsidR="00F24A97" w:rsidRPr="007D7C37">
        <w:rPr>
          <w:rFonts w:cs="Times New Roman"/>
        </w:rPr>
        <w:t xml:space="preserve">Political </w:t>
      </w:r>
      <w:r w:rsidR="00BF3867" w:rsidRPr="007D7C37">
        <w:rPr>
          <w:rFonts w:cs="Times New Roman"/>
        </w:rPr>
        <w:t>econom</w:t>
      </w:r>
      <w:r w:rsidR="00F24A97" w:rsidRPr="007D7C37">
        <w:rPr>
          <w:rFonts w:cs="Times New Roman"/>
        </w:rPr>
        <w:t>ist</w:t>
      </w:r>
      <w:r w:rsidR="00661C04" w:rsidRPr="007D7C37">
        <w:rPr>
          <w:rFonts w:cs="Times New Roman"/>
        </w:rPr>
        <w:t>s</w:t>
      </w:r>
      <w:r w:rsidR="00F24A97" w:rsidRPr="007D7C37">
        <w:rPr>
          <w:rFonts w:cs="Times New Roman"/>
        </w:rPr>
        <w:t xml:space="preserve"> have </w:t>
      </w:r>
      <w:r w:rsidR="00672290" w:rsidRPr="007D7C37">
        <w:rPr>
          <w:rFonts w:cs="Times New Roman"/>
        </w:rPr>
        <w:t>argued</w:t>
      </w:r>
      <w:r w:rsidR="00EA0A44" w:rsidRPr="007D7C37">
        <w:rPr>
          <w:rFonts w:cs="Times New Roman"/>
        </w:rPr>
        <w:t xml:space="preserve"> that </w:t>
      </w:r>
      <w:r w:rsidR="00091473" w:rsidRPr="007D7C37">
        <w:rPr>
          <w:rFonts w:cs="Times New Roman"/>
        </w:rPr>
        <w:t xml:space="preserve">contexts with high levels of </w:t>
      </w:r>
      <w:r w:rsidR="00C636C6" w:rsidRPr="007D7C37">
        <w:rPr>
          <w:rFonts w:cs="Times New Roman"/>
        </w:rPr>
        <w:t xml:space="preserve">economic </w:t>
      </w:r>
      <w:r w:rsidR="00091473" w:rsidRPr="007D7C37">
        <w:rPr>
          <w:rFonts w:cs="Times New Roman"/>
        </w:rPr>
        <w:t xml:space="preserve">inequality </w:t>
      </w:r>
      <w:r w:rsidR="00672290" w:rsidRPr="007D7C37">
        <w:rPr>
          <w:rFonts w:cs="Times New Roman"/>
        </w:rPr>
        <w:t>nurture</w:t>
      </w:r>
      <w:r w:rsidR="00E5139E" w:rsidRPr="007D7C37">
        <w:rPr>
          <w:rFonts w:cs="Times New Roman"/>
        </w:rPr>
        <w:t xml:space="preserve"> </w:t>
      </w:r>
      <w:r w:rsidR="0098118A" w:rsidRPr="007D7C37">
        <w:rPr>
          <w:rFonts w:cs="Times New Roman"/>
        </w:rPr>
        <w:t xml:space="preserve">a </w:t>
      </w:r>
      <w:r w:rsidR="00E27605" w:rsidRPr="007D7C37">
        <w:rPr>
          <w:rFonts w:cs="Times New Roman"/>
        </w:rPr>
        <w:t>greater concern for</w:t>
      </w:r>
      <w:r w:rsidR="00091473" w:rsidRPr="007D7C37">
        <w:rPr>
          <w:rFonts w:cs="Times New Roman"/>
        </w:rPr>
        <w:t xml:space="preserve"> </w:t>
      </w:r>
      <w:r w:rsidR="000F1C8B" w:rsidRPr="007D7C37">
        <w:rPr>
          <w:rFonts w:cs="Times New Roman"/>
        </w:rPr>
        <w:t xml:space="preserve">its </w:t>
      </w:r>
      <w:r w:rsidR="00E27605" w:rsidRPr="007D7C37">
        <w:rPr>
          <w:rFonts w:cs="Times New Roman"/>
        </w:rPr>
        <w:t>negative externalities</w:t>
      </w:r>
      <w:r w:rsidR="00C636C6" w:rsidRPr="007D7C37">
        <w:rPr>
          <w:rFonts w:cs="Times New Roman"/>
        </w:rPr>
        <w:t>, such as increasing crime rates and decreasing social welfare,</w:t>
      </w:r>
      <w:r w:rsidR="007033E7" w:rsidRPr="007D7C37">
        <w:rPr>
          <w:rFonts w:cs="Times New Roman"/>
        </w:rPr>
        <w:t xml:space="preserve"> </w:t>
      </w:r>
      <w:r w:rsidR="00C67FFD" w:rsidRPr="007D7C37">
        <w:rPr>
          <w:rFonts w:cs="Times New Roman"/>
        </w:rPr>
        <w:t xml:space="preserve">which </w:t>
      </w:r>
      <w:r w:rsidR="007033E7" w:rsidRPr="007D7C37">
        <w:rPr>
          <w:rFonts w:cs="Times New Roman"/>
        </w:rPr>
        <w:t xml:space="preserve">can motivate altruistic support for </w:t>
      </w:r>
      <w:r w:rsidR="006C4CD8" w:rsidRPr="007D7C37">
        <w:rPr>
          <w:rFonts w:cs="Times New Roman"/>
        </w:rPr>
        <w:t xml:space="preserve">income </w:t>
      </w:r>
      <w:r w:rsidR="007033E7" w:rsidRPr="007D7C37">
        <w:rPr>
          <w:rFonts w:cs="Times New Roman"/>
        </w:rPr>
        <w:t xml:space="preserve">redistribution </w:t>
      </w:r>
      <w:r w:rsidR="00E60F40" w:rsidRPr="007D7C37">
        <w:rPr>
          <w:rFonts w:cs="Times New Roman"/>
        </w:rPr>
        <w:t>among affluent individuals</w:t>
      </w:r>
      <w:r w:rsidR="00774048" w:rsidRPr="007D7C37">
        <w:rPr>
          <w:rFonts w:cs="Times New Roman"/>
        </w:rPr>
        <w:t xml:space="preserve"> </w:t>
      </w:r>
      <w:r w:rsidR="000033DC" w:rsidRPr="007D7C37">
        <w:rPr>
          <w:rFonts w:cs="Times New Roman"/>
        </w:rPr>
        <w:fldChar w:fldCharType="begin"/>
      </w:r>
      <w:r w:rsidR="00405578" w:rsidRPr="007D7C37">
        <w:rPr>
          <w:rFonts w:cs="Times New Roman"/>
        </w:rPr>
        <w:instrText xml:space="preserve"> ADDIN ZOTERO_ITEM CSL_CITATION {"citationID":"D9OsMuMQ","properties":{"formattedCitation":"(Dimick et al., 2017; Rueda and Stegmueller, 2019)","plainCitation":"(Dimick et al., 2017; Rueda and Stegmueller, 2019)","noteIndex":0},"citationItems":[{"id":15445,"uris":["http://zotero.org/users/5414506/items/MCS8ZKYD"],"itemData":{"id":15445,"type":"article-journal","container-title":"Quarterly Journal of Political Science","DOI":"10.1561/100.00015099","ISSN":"15540634","issue":"4","journalAbbreviation":"QJPS","page":"385-439","source":"DOI.org (Crossref)","title":"The Altruistic Rich? Inequality and Other-Regarding Preferences for Redistribution","title-short":"The Altruistic Rich?","volume":"11","author":[{"family":"Dimick","given":"Matthew"},{"family":"Rueda","given":"David"},{"family":"Stegmueller","given":"Daniel"}],"issued":{"date-parts":[["2017",2,20]]},"citation-key":"dimick_altruistic_2017"}},{"id":9719,"uris":["http://zotero.org/users/5414506/items/24R57TUK"],"itemData":{"id":9719,"type":"book","edition":"1","ISBN":"978-1-108-68133-9","note":"DOI: 10.1017/9781108681339","publisher":"Cambridge University Press","source":"DOI.org (Crossref)","title":"Who Wants What?: Redistribution Preferences in Comparative Perspective","title-short":"Who Wants What?","URL":"https://www.cambridge.org/core/product/identifier/9781108681339/type/book","author":[{"family":"Rueda","given":"David"},{"family":"Stegmueller","given":"Daniel"}],"accessed":{"date-parts":[["2022",11,8]]},"issued":{"date-parts":[["2019",7,31]]},"citation-key":"rueda_who_2019"}}],"schema":"https://github.com/citation-style-language/schema/raw/master/csl-citation.json"} </w:instrText>
      </w:r>
      <w:r w:rsidR="000033DC" w:rsidRPr="007D7C37">
        <w:rPr>
          <w:rFonts w:cs="Times New Roman"/>
        </w:rPr>
        <w:fldChar w:fldCharType="separate"/>
      </w:r>
      <w:r w:rsidR="00405578" w:rsidRPr="007D7C37">
        <w:rPr>
          <w:rFonts w:cs="Times New Roman"/>
        </w:rPr>
        <w:t>(Dimick et al., 2017; Rueda and Stegmueller, 2019)</w:t>
      </w:r>
      <w:r w:rsidR="000033DC" w:rsidRPr="007D7C37">
        <w:rPr>
          <w:rFonts w:cs="Times New Roman"/>
        </w:rPr>
        <w:fldChar w:fldCharType="end"/>
      </w:r>
      <w:r w:rsidR="00CD40D3" w:rsidRPr="007D7C37">
        <w:rPr>
          <w:rFonts w:cs="Times New Roman"/>
        </w:rPr>
        <w:t xml:space="preserve">. </w:t>
      </w:r>
      <w:r w:rsidR="00C42F57" w:rsidRPr="007D7C37">
        <w:rPr>
          <w:rFonts w:cs="Times New Roman"/>
        </w:rPr>
        <w:t>F</w:t>
      </w:r>
      <w:r w:rsidR="002F2454" w:rsidRPr="007D7C37">
        <w:rPr>
          <w:rFonts w:cs="Times New Roman"/>
        </w:rPr>
        <w:t>urthermore, f</w:t>
      </w:r>
      <w:r w:rsidR="002542C9" w:rsidRPr="007D7C37">
        <w:rPr>
          <w:rFonts w:cs="Times New Roman"/>
        </w:rPr>
        <w:t xml:space="preserve">rom a </w:t>
      </w:r>
      <w:r w:rsidR="00EB1744" w:rsidRPr="007D7C37">
        <w:rPr>
          <w:rFonts w:cs="Times New Roman"/>
        </w:rPr>
        <w:t xml:space="preserve">sociological </w:t>
      </w:r>
      <w:r w:rsidR="007518F7" w:rsidRPr="007D7C37">
        <w:rPr>
          <w:rFonts w:cs="Times New Roman"/>
        </w:rPr>
        <w:t>moral economy approach</w:t>
      </w:r>
      <w:r w:rsidR="000F3526" w:rsidRPr="007D7C37">
        <w:rPr>
          <w:rFonts w:cs="Times New Roman"/>
        </w:rPr>
        <w:t>,</w:t>
      </w:r>
      <w:r w:rsidR="00EB1744" w:rsidRPr="007D7C37">
        <w:rPr>
          <w:rFonts w:cs="Times New Roman"/>
        </w:rPr>
        <w:t xml:space="preserve"> </w:t>
      </w:r>
      <w:r w:rsidR="006C589E" w:rsidRPr="007D7C37">
        <w:rPr>
          <w:rFonts w:cs="Times New Roman"/>
        </w:rPr>
        <w:t>it has been argued</w:t>
      </w:r>
      <w:r w:rsidR="00242C45" w:rsidRPr="007D7C37">
        <w:rPr>
          <w:rFonts w:cs="Times New Roman"/>
        </w:rPr>
        <w:t xml:space="preserve"> that th</w:t>
      </w:r>
      <w:r w:rsidR="000F3526" w:rsidRPr="007D7C37">
        <w:rPr>
          <w:rFonts w:cs="Times New Roman"/>
        </w:rPr>
        <w:t>e</w:t>
      </w:r>
      <w:r w:rsidR="00242C45" w:rsidRPr="007D7C37">
        <w:rPr>
          <w:rFonts w:cs="Times New Roman"/>
        </w:rPr>
        <w:t>s</w:t>
      </w:r>
      <w:r w:rsidR="000F3526" w:rsidRPr="007D7C37">
        <w:rPr>
          <w:rFonts w:cs="Times New Roman"/>
        </w:rPr>
        <w:t>e</w:t>
      </w:r>
      <w:r w:rsidR="00CD40D3" w:rsidRPr="007D7C37">
        <w:rPr>
          <w:rFonts w:cs="Times New Roman"/>
        </w:rPr>
        <w:t xml:space="preserve"> </w:t>
      </w:r>
      <w:r w:rsidR="007A2CAA" w:rsidRPr="007D7C37">
        <w:rPr>
          <w:rFonts w:cs="Times New Roman"/>
        </w:rPr>
        <w:t>differences</w:t>
      </w:r>
      <w:r w:rsidR="00CD40D3" w:rsidRPr="007D7C37">
        <w:rPr>
          <w:rFonts w:cs="Times New Roman"/>
        </w:rPr>
        <w:t xml:space="preserve"> </w:t>
      </w:r>
      <w:r w:rsidR="00242C45" w:rsidRPr="007D7C37">
        <w:rPr>
          <w:rFonts w:cs="Times New Roman"/>
        </w:rPr>
        <w:t xml:space="preserve">can be explained through </w:t>
      </w:r>
      <w:r w:rsidR="000F3526" w:rsidRPr="007D7C37">
        <w:rPr>
          <w:rFonts w:cs="Times New Roman"/>
        </w:rPr>
        <w:t>diverging</w:t>
      </w:r>
      <w:r w:rsidR="00CD40D3" w:rsidRPr="007D7C37">
        <w:rPr>
          <w:rFonts w:cs="Times New Roman"/>
        </w:rPr>
        <w:t xml:space="preserve"> views on distributive justice </w:t>
      </w:r>
      <w:r w:rsidR="00795F1C" w:rsidRPr="007D7C37">
        <w:rPr>
          <w:rFonts w:cs="Times New Roman"/>
        </w:rPr>
        <w:t xml:space="preserve">perceptions </w:t>
      </w:r>
      <w:r w:rsidR="00CD40D3" w:rsidRPr="007D7C37">
        <w:rPr>
          <w:rFonts w:cs="Times New Roman"/>
        </w:rPr>
        <w:t xml:space="preserve">in resource allocation </w:t>
      </w:r>
      <w:r w:rsidR="00EC1D22" w:rsidRPr="007D7C37">
        <w:rPr>
          <w:rFonts w:cs="Times New Roman"/>
        </w:rPr>
        <w:fldChar w:fldCharType="begin"/>
      </w:r>
      <w:r w:rsidR="00405578" w:rsidRPr="007D7C37">
        <w:rPr>
          <w:rFonts w:cs="Times New Roman"/>
        </w:rPr>
        <w:instrText xml:space="preserve"> ADDIN ZOTERO_ITEM CSL_CITATION {"citationID":"48eLN2GF","properties":{"formattedCitation":"(Liebig and Sauer, 2016)","plainCitation":"(Liebig and Sauer, 2016)","noteIndex":0},"citationItems":[{"id":15,"uris":["http://zotero.org/users/5414506/items/BKFBRXYV"],"itemData":{"id":15,"type":"chapter","container-title":"Handbook of Social Justice Theory and Research","event-place":"New York, NY","ISBN":"978-1-4939-3215-3","language":"en","note":"citation key: liebig_sociology_2016","page":"37-59","publisher":"Springer New York","publisher-place":"New York, NY","source":"CrossRef","title":"Sociology of Justice","URL":"http://link.springer.com/10.1007/978-1-4939-3216-0_3","editor":[{"family":"Sabbagh","given":"Clara"},{"family":"Schmitt","given":"Manfred"}],"author":[{"family":"Liebig","given":"Stefan"},{"family":"Sauer","given":"Carsten"}],"accessed":{"date-parts":[["2020",2,22]]},"issued":{"date-parts":[["2016"]]},"citation-key":"liebig_sociology_2016"}}],"schema":"https://github.com/citation-style-language/schema/raw/master/csl-citation.json"} </w:instrText>
      </w:r>
      <w:r w:rsidR="00EC1D22" w:rsidRPr="007D7C37">
        <w:rPr>
          <w:rFonts w:cs="Times New Roman"/>
        </w:rPr>
        <w:fldChar w:fldCharType="separate"/>
      </w:r>
      <w:r w:rsidR="00405578" w:rsidRPr="007D7C37">
        <w:rPr>
          <w:rFonts w:cs="Times New Roman"/>
        </w:rPr>
        <w:t>(Liebig and Sauer, 2016)</w:t>
      </w:r>
      <w:r w:rsidR="00EC1D22" w:rsidRPr="007D7C37">
        <w:rPr>
          <w:rFonts w:cs="Times New Roman"/>
        </w:rPr>
        <w:fldChar w:fldCharType="end"/>
      </w:r>
      <w:r w:rsidR="00CD40D3" w:rsidRPr="007D7C37">
        <w:rPr>
          <w:rFonts w:cs="Times New Roman"/>
        </w:rPr>
        <w:t xml:space="preserve">. </w:t>
      </w:r>
      <w:r w:rsidR="000B07A4" w:rsidRPr="007D7C37">
        <w:rPr>
          <w:rFonts w:cs="Times New Roman"/>
        </w:rPr>
        <w:t>Empirically,</w:t>
      </w:r>
      <w:r w:rsidR="00CD40D3" w:rsidRPr="007D7C37">
        <w:rPr>
          <w:rFonts w:cs="Times New Roman"/>
        </w:rPr>
        <w:t xml:space="preserve"> affluent individuals are more likely to perceive inequality as a threat to social mobility and opportunity structures, motivating support for redistribution as a form of procedural justice </w:t>
      </w:r>
      <w:r w:rsidR="00EC1D22" w:rsidRPr="007D7C37">
        <w:rPr>
          <w:rFonts w:cs="Times New Roman"/>
        </w:rPr>
        <w:fldChar w:fldCharType="begin"/>
      </w:r>
      <w:r w:rsidR="00405578" w:rsidRPr="007D7C37">
        <w:rPr>
          <w:rFonts w:cs="Times New Roman"/>
        </w:rPr>
        <w:instrText xml:space="preserve"> ADDIN ZOTERO_ITEM CSL_CITATION {"citationID":"P7zbmN94","properties":{"formattedCitation":"(Kim and Lee, 2018; Sachweh and Sthamer, 2019)","plainCitation":"(Kim and Lee, 2018; Sachweh and Sthamer, 2019)","noteIndex":0},"citationItems":[{"id":15443,"uris":["http://zotero.org/users/5414506/items/3B2DZPIC"],"itemData":{"id":15443,"type":"article-journal","abstract":"Previous research suggests that an individual’s socioeconomic status (SES) is negatively associated with attitudes toward redistributive policies. The objective of this study is to examine whether the relationship between an individual’s subjective SES and his or her attitudes toward redistribution is contingent upon perceptions of inequality of opportunity. A series of multilevel analyses was performed using data from 28 countries from the 2009 International Social Survey Program (ISSP). Results revealed that the relationship between individual SES and attitudes toward redistribution was weaker among individuals who more strongly believed that success lies beyond the control of individuals. Shared perceptions of inequality of opportunity at the country level were also significant. The relationship between SES and attitudes toward redistribution was weaker in countries with higher levels of public perceptions of inequality of opportunity. In conclusion, people commensurately support redistribution policies (even contrary to their own self-interest) as they recognize the significance of inequality of opportunity. The greater the support among people for redistribution against their self-interest, the weaker the social cleavage in attitudes toward redistribution across different SES strata, and the higher the overall level of support for redistribution in society.","container-title":"The Social Science Journal","DOI":"10.1016/j.soscij.2018.01.008","ISSN":"0362-3319","issue":"3","journalAbbreviation":"The Social Science Journal","page":"300-312","source":"ScienceDirect","title":"Socioeconomic status, perceived inequality of opportunity, and attitudes toward redistribution","volume":"55","author":[{"family":"Kim","given":"Hansung"},{"family":"Lee","given":"Yushin"}],"issued":{"date-parts":[["2018",9,1]]},"citation-key":"kim_socioeconomic_2018"}},{"id":14923,"uris":["http://zotero.org/users/5414506/items/GZCAWYBX"],"itemData":{"id":14923,"type":"article-journal","abstract":"In the wake of rising inequality in Germany during the last 20 years, we document a corresponding increase in perceptions of injustice among the population. Based on data from the cumulated German General Social Survey (ALLBUS), we show that this increase in perceived injustice is driven mainly by a rising share of affluent respondents who find society unjust, resulting in a convergence across income groups towards more critical attitudes. We try to explain this puzzling development based on outcome-related justice assessments and perceptions of procedural justice. We find that outcome-related justice assessments cannot explain the trend over time, but affect the overall level of injustice perceptions. The influence of perceptions of procedural justice, however, is more pronounced among affluent respondents and partly explains the increase in injustice perceptions within this group. These results are robust for different operationalizations as well as model specifications and are not due to compositional effects. Since we cannot account entirely for the rise in injustice perceptions among the affluent, explanatory factors not covered by our data are likely to exist. We conclude with a discussion of potential explanations that future research should address.","container-title":"European Sociological Review","DOI":"10.1093/esr/jcz024","ISSN":"0266-7215","issue":"5","journalAbbreviation":"European Sociological Review","page":"651-668","source":"Silverchair","title":"Why Do the Affluent Find Inequality Increasingly Unjust? Changing Inequality and Justice Perceptions in Germany, 1994–2014","title-short":"Why Do the Affluent Find Inequality Increasingly Unjust?","volume":"35","author":[{"family":"Sachweh","given":"Patrick"},{"family":"Sthamer","given":"Evelyn"}],"issued":{"date-parts":[["2019",10,1]]},"citation-key":"sachweh_why_2019"}}],"schema":"https://github.com/citation-style-language/schema/raw/master/csl-citation.json"} </w:instrText>
      </w:r>
      <w:r w:rsidR="00EC1D22" w:rsidRPr="007D7C37">
        <w:rPr>
          <w:rFonts w:cs="Times New Roman"/>
        </w:rPr>
        <w:fldChar w:fldCharType="separate"/>
      </w:r>
      <w:r w:rsidR="00405578" w:rsidRPr="007D7C37">
        <w:rPr>
          <w:rFonts w:cs="Times New Roman"/>
        </w:rPr>
        <w:t>(Kim and Lee, 2018; Sachweh and Sthamer, 2019)</w:t>
      </w:r>
      <w:r w:rsidR="00EC1D22" w:rsidRPr="007D7C37">
        <w:rPr>
          <w:rFonts w:cs="Times New Roman"/>
        </w:rPr>
        <w:fldChar w:fldCharType="end"/>
      </w:r>
      <w:r w:rsidR="00CD40D3" w:rsidRPr="007D7C37">
        <w:rPr>
          <w:rFonts w:cs="Times New Roman"/>
        </w:rPr>
        <w:t xml:space="preserve">. </w:t>
      </w:r>
      <w:r w:rsidR="00C552B9" w:rsidRPr="007D7C37">
        <w:rPr>
          <w:rFonts w:cs="Times New Roman"/>
        </w:rPr>
        <w:t xml:space="preserve">Also, </w:t>
      </w:r>
      <w:r w:rsidR="0081129F" w:rsidRPr="007D7C37">
        <w:rPr>
          <w:rFonts w:cs="Times New Roman"/>
        </w:rPr>
        <w:t xml:space="preserve">it has been shown that </w:t>
      </w:r>
      <w:r w:rsidR="004F53AB" w:rsidRPr="007D7C37">
        <w:rPr>
          <w:rFonts w:cs="Times New Roman"/>
        </w:rPr>
        <w:t>in contexts with higher income inequality</w:t>
      </w:r>
      <w:r w:rsidR="00450B1A" w:rsidRPr="007D7C37">
        <w:rPr>
          <w:rFonts w:cs="Times New Roman"/>
        </w:rPr>
        <w:t>,</w:t>
      </w:r>
      <w:r w:rsidR="004F53AB" w:rsidRPr="007D7C37">
        <w:rPr>
          <w:rFonts w:cs="Times New Roman"/>
        </w:rPr>
        <w:t xml:space="preserve"> </w:t>
      </w:r>
      <w:r w:rsidR="00531D1E" w:rsidRPr="007D7C37">
        <w:rPr>
          <w:rFonts w:cs="Times New Roman"/>
        </w:rPr>
        <w:t>the</w:t>
      </w:r>
      <w:r w:rsidR="00CD40D3" w:rsidRPr="007D7C37">
        <w:rPr>
          <w:rFonts w:cs="Times New Roman"/>
        </w:rPr>
        <w:t xml:space="preserve"> support for redistribution might stem from a heightened awareness </w:t>
      </w:r>
      <w:r w:rsidR="00661618" w:rsidRPr="007D7C37">
        <w:rPr>
          <w:rFonts w:cs="Times New Roman"/>
        </w:rPr>
        <w:t xml:space="preserve">of </w:t>
      </w:r>
      <w:r w:rsidR="00F42A5F" w:rsidRPr="007D7C37">
        <w:rPr>
          <w:rFonts w:cs="Times New Roman"/>
        </w:rPr>
        <w:t>mismatches between</w:t>
      </w:r>
      <w:r w:rsidR="00661618" w:rsidRPr="007D7C37">
        <w:rPr>
          <w:rFonts w:cs="Times New Roman"/>
        </w:rPr>
        <w:t xml:space="preserve"> </w:t>
      </w:r>
      <w:r w:rsidR="00BB7CC9" w:rsidRPr="007D7C37">
        <w:rPr>
          <w:rFonts w:cs="Times New Roman"/>
        </w:rPr>
        <w:t xml:space="preserve">the </w:t>
      </w:r>
      <w:r w:rsidR="002E6B3E" w:rsidRPr="007D7C37">
        <w:rPr>
          <w:rFonts w:cs="Times New Roman"/>
        </w:rPr>
        <w:t xml:space="preserve">consequences </w:t>
      </w:r>
      <w:r w:rsidR="00772C83" w:rsidRPr="007D7C37">
        <w:rPr>
          <w:rFonts w:cs="Times New Roman"/>
        </w:rPr>
        <w:t>and</w:t>
      </w:r>
      <w:r w:rsidR="00BB7CC9" w:rsidRPr="007D7C37">
        <w:rPr>
          <w:rFonts w:cs="Times New Roman"/>
        </w:rPr>
        <w:t xml:space="preserve"> incentives </w:t>
      </w:r>
      <w:r w:rsidR="002E6B3E" w:rsidRPr="007D7C37">
        <w:rPr>
          <w:rFonts w:cs="Times New Roman"/>
        </w:rPr>
        <w:t xml:space="preserve">of </w:t>
      </w:r>
      <w:r w:rsidR="00BB7CC9" w:rsidRPr="007D7C37">
        <w:rPr>
          <w:rFonts w:cs="Times New Roman"/>
        </w:rPr>
        <w:t xml:space="preserve">income </w:t>
      </w:r>
      <w:r w:rsidR="002E6B3E" w:rsidRPr="007D7C37">
        <w:rPr>
          <w:rFonts w:cs="Times New Roman"/>
        </w:rPr>
        <w:t xml:space="preserve">inequality </w:t>
      </w:r>
      <w:r w:rsidR="009C0C53" w:rsidRPr="007D7C37">
        <w:rPr>
          <w:rFonts w:cs="Times New Roman"/>
        </w:rPr>
        <w:fldChar w:fldCharType="begin"/>
      </w:r>
      <w:r w:rsidR="002216E3" w:rsidRPr="007D7C37">
        <w:rPr>
          <w:rFonts w:cs="Times New Roman"/>
        </w:rPr>
        <w:instrText xml:space="preserve"> ADDIN ZOTERO_ITEM CSL_CITATION {"citationID":"XyPxLY38","properties":{"formattedCitation":"(Svallfors, 2006)","plainCitation":"(Svallfors, 2006)","noteIndex":0},"citationItems":[{"id":371,"uris":["http://zotero.org/users/5414506/items/4L9YUS5S"],"itemData":{"id":371,"type":"book","abstract":"This book surveys whether and how social classes differ in their views on important social issues, such as work and family, the economy and politics, rights and morals, and the distribution of justice. What accounts for such differences in opinion? Are class differences comparable and consistent across different nations? Do class differences change over time? In The Moral Economy of Class, Stefan Svallfors builds on data from large-scale comparative surveys to paint a picture of these class differences. Comparing the United States, Britain, Germany, and Sweden, he shows that class differences are highly persistent. Class remains one of the key dividing lines in society.","ISBN":"978-1-5036-2562-4","note":"Citation Key: Svallfors2006\nDOI: https://doi.org/10.1515/9781503625624","number-of-pages":"248","publisher":"Stanford University Press","title":"The moral economy of class: Class and attitudes in comparative perspective","author":[{"family":"Svallfors","given":"Stefan"}],"issued":{"date-parts":[["2006"]]},"citation-key":"Svallfors2006"}}],"schema":"https://github.com/citation-style-language/schema/raw/master/csl-citation.json"} </w:instrText>
      </w:r>
      <w:r w:rsidR="009C0C53" w:rsidRPr="007D7C37">
        <w:rPr>
          <w:rFonts w:cs="Times New Roman"/>
        </w:rPr>
        <w:fldChar w:fldCharType="separate"/>
      </w:r>
      <w:r w:rsidR="00405578" w:rsidRPr="007D7C37">
        <w:rPr>
          <w:rFonts w:cs="Times New Roman"/>
        </w:rPr>
        <w:t>(Svallfors, 2006)</w:t>
      </w:r>
      <w:r w:rsidR="009C0C53" w:rsidRPr="007D7C37">
        <w:rPr>
          <w:rFonts w:cs="Times New Roman"/>
        </w:rPr>
        <w:fldChar w:fldCharType="end"/>
      </w:r>
      <w:r w:rsidR="00CD40D3" w:rsidRPr="007D7C37">
        <w:rPr>
          <w:rFonts w:cs="Times New Roman"/>
        </w:rPr>
        <w:t>.</w:t>
      </w:r>
      <w:r w:rsidR="00C463FF" w:rsidRPr="007D7C37">
        <w:rPr>
          <w:rFonts w:cs="Times New Roman"/>
        </w:rPr>
        <w:t xml:space="preserve"> By contrast,</w:t>
      </w:r>
      <w:r w:rsidR="00CD40D3" w:rsidRPr="007D7C37">
        <w:rPr>
          <w:rFonts w:cs="Times New Roman"/>
        </w:rPr>
        <w:t xml:space="preserve"> </w:t>
      </w:r>
      <w:r w:rsidR="00CC3457" w:rsidRPr="007D7C37">
        <w:rPr>
          <w:rFonts w:cs="Times New Roman"/>
        </w:rPr>
        <w:t xml:space="preserve">in </w:t>
      </w:r>
      <w:r w:rsidR="00753CDE" w:rsidRPr="007D7C37">
        <w:rPr>
          <w:rFonts w:cs="Times New Roman"/>
        </w:rPr>
        <w:t xml:space="preserve">countries </w:t>
      </w:r>
      <w:r w:rsidR="00681469" w:rsidRPr="007D7C37">
        <w:rPr>
          <w:rFonts w:cs="Times New Roman"/>
        </w:rPr>
        <w:t xml:space="preserve">with </w:t>
      </w:r>
      <w:r w:rsidR="005E3EB8" w:rsidRPr="007D7C37">
        <w:rPr>
          <w:rFonts w:cs="Times New Roman"/>
        </w:rPr>
        <w:t>lower levels of economic inequality</w:t>
      </w:r>
      <w:r w:rsidR="00CC3457" w:rsidRPr="007D7C37">
        <w:rPr>
          <w:rFonts w:cs="Times New Roman"/>
        </w:rPr>
        <w:t xml:space="preserve"> due to</w:t>
      </w:r>
      <w:r w:rsidR="005E3EB8" w:rsidRPr="007D7C37">
        <w:rPr>
          <w:rFonts w:cs="Times New Roman"/>
        </w:rPr>
        <w:t xml:space="preserve"> </w:t>
      </w:r>
      <w:r w:rsidR="00481172" w:rsidRPr="007D7C37">
        <w:rPr>
          <w:rFonts w:cs="Times New Roman"/>
        </w:rPr>
        <w:t xml:space="preserve">a </w:t>
      </w:r>
      <w:r w:rsidR="00681469" w:rsidRPr="007D7C37">
        <w:rPr>
          <w:rFonts w:cs="Times New Roman"/>
        </w:rPr>
        <w:t>comprehensive welfare state</w:t>
      </w:r>
      <w:r w:rsidR="00CC3457" w:rsidRPr="007D7C37">
        <w:rPr>
          <w:rFonts w:cs="Times New Roman"/>
        </w:rPr>
        <w:t>,</w:t>
      </w:r>
      <w:r w:rsidR="00753CDE" w:rsidRPr="007D7C37">
        <w:rPr>
          <w:rFonts w:cs="Times New Roman"/>
        </w:rPr>
        <w:t xml:space="preserve"> </w:t>
      </w:r>
      <w:r w:rsidR="00681469" w:rsidRPr="007D7C37">
        <w:rPr>
          <w:rFonts w:cs="Times New Roman"/>
        </w:rPr>
        <w:t xml:space="preserve">class-based distributive struggles are more institutionalized and politicized, </w:t>
      </w:r>
      <w:r w:rsidR="00CC5461" w:rsidRPr="007D7C37">
        <w:rPr>
          <w:rFonts w:cs="Times New Roman"/>
        </w:rPr>
        <w:t xml:space="preserve">aligning </w:t>
      </w:r>
      <w:r w:rsidR="00681469" w:rsidRPr="007D7C37">
        <w:rPr>
          <w:rFonts w:cs="Times New Roman"/>
        </w:rPr>
        <w:t xml:space="preserve">class positions </w:t>
      </w:r>
      <w:r w:rsidR="00CC5461" w:rsidRPr="007D7C37">
        <w:rPr>
          <w:rFonts w:cs="Times New Roman"/>
        </w:rPr>
        <w:t xml:space="preserve">and </w:t>
      </w:r>
      <w:r w:rsidR="00681469" w:rsidRPr="007D7C37">
        <w:rPr>
          <w:rFonts w:cs="Times New Roman"/>
        </w:rPr>
        <w:t xml:space="preserve">political </w:t>
      </w:r>
      <w:r w:rsidR="00764C2D" w:rsidRPr="007D7C37">
        <w:rPr>
          <w:rFonts w:cs="Times New Roman"/>
        </w:rPr>
        <w:t>attitudes</w:t>
      </w:r>
      <w:r w:rsidR="00CC5461" w:rsidRPr="007D7C37">
        <w:rPr>
          <w:rFonts w:cs="Times New Roman"/>
        </w:rPr>
        <w:t xml:space="preserve"> more closely</w:t>
      </w:r>
      <w:r w:rsidR="00681469" w:rsidRPr="007D7C37">
        <w:rPr>
          <w:rFonts w:cs="Times New Roman"/>
        </w:rPr>
        <w:t xml:space="preserve"> </w:t>
      </w:r>
      <w:r w:rsidR="009C0C53" w:rsidRPr="007D7C37">
        <w:rPr>
          <w:rFonts w:cs="Times New Roman"/>
        </w:rPr>
        <w:fldChar w:fldCharType="begin"/>
      </w:r>
      <w:r w:rsidR="00405578" w:rsidRPr="007D7C37">
        <w:rPr>
          <w:rFonts w:cs="Times New Roman"/>
        </w:rPr>
        <w:instrText xml:space="preserve"> ADDIN ZOTERO_ITEM CSL_CITATION {"citationID":"zKGozXce","properties":{"formattedCitation":"(Curtis and Andersen, 2015; Edlund and Lindh, 2015)","plainCitation":"(Curtis and Andersen, 2015; Edlund and Lindh, 2015)","noteIndex":0},"citationItems":[{"id":14387,"uris":["http://zotero.org/users/5414506/items/83LUFS7Q"],"itemData":{"id":14387,"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9C0C53" w:rsidRPr="007D7C37">
        <w:rPr>
          <w:rFonts w:cs="Times New Roman"/>
        </w:rPr>
        <w:fldChar w:fldCharType="separate"/>
      </w:r>
      <w:r w:rsidR="00405578" w:rsidRPr="007D7C37">
        <w:rPr>
          <w:rFonts w:cs="Times New Roman"/>
        </w:rPr>
        <w:t>(Curtis and Andersen, 2015; Edlund and Lindh, 2015)</w:t>
      </w:r>
      <w:r w:rsidR="009C0C53" w:rsidRPr="007D7C37">
        <w:rPr>
          <w:rFonts w:cs="Times New Roman"/>
        </w:rPr>
        <w:fldChar w:fldCharType="end"/>
      </w:r>
      <w:r w:rsidR="00681469" w:rsidRPr="007D7C37">
        <w:rPr>
          <w:rFonts w:cs="Times New Roman"/>
        </w:rPr>
        <w:t xml:space="preserve">. </w:t>
      </w:r>
    </w:p>
    <w:p w14:paraId="0009F2B3" w14:textId="77A5651C" w:rsidR="000E3C44" w:rsidRPr="007D7C37" w:rsidRDefault="0031128C" w:rsidP="001713F5">
      <w:pPr>
        <w:pStyle w:val="BodyText"/>
        <w:rPr>
          <w:rFonts w:cs="Times New Roman"/>
        </w:rPr>
      </w:pPr>
      <w:r w:rsidRPr="007D7C37">
        <w:rPr>
          <w:rFonts w:cs="Times New Roman"/>
        </w:rPr>
        <w:t xml:space="preserve">According to </w:t>
      </w:r>
      <w:r w:rsidR="006C1587" w:rsidRPr="007D7C37">
        <w:rPr>
          <w:rFonts w:cs="Times New Roman"/>
        </w:rPr>
        <w:t>all</w:t>
      </w:r>
      <w:r w:rsidRPr="007D7C37">
        <w:rPr>
          <w:rFonts w:cs="Times New Roman"/>
        </w:rPr>
        <w:t xml:space="preserve"> the above, </w:t>
      </w:r>
      <w:r w:rsidR="00CB70D4" w:rsidRPr="007D7C37">
        <w:rPr>
          <w:rFonts w:cs="Times New Roman"/>
        </w:rPr>
        <w:t xml:space="preserve">I </w:t>
      </w:r>
      <w:r w:rsidR="00B61FD7" w:rsidRPr="007D7C37">
        <w:rPr>
          <w:rFonts w:cs="Times New Roman"/>
        </w:rPr>
        <w:t>expect</w:t>
      </w:r>
      <w:r w:rsidR="00CB70D4" w:rsidRPr="007D7C37">
        <w:rPr>
          <w:rFonts w:cs="Times New Roman"/>
        </w:rPr>
        <w:t xml:space="preserve"> that </w:t>
      </w:r>
      <w:r w:rsidRPr="007D7C37">
        <w:rPr>
          <w:rFonts w:cs="Times New Roman"/>
        </w:rPr>
        <w:t xml:space="preserve">as </w:t>
      </w:r>
      <w:r w:rsidR="000F6BF8" w:rsidRPr="007D7C37">
        <w:rPr>
          <w:rFonts w:cs="Times New Roman"/>
        </w:rPr>
        <w:t>the class divide in redistributive preferences narrows</w:t>
      </w:r>
      <w:r w:rsidRPr="007D7C37">
        <w:rPr>
          <w:rFonts w:cs="Times New Roman"/>
        </w:rPr>
        <w:t xml:space="preserve"> in countries with higher income inequality</w:t>
      </w:r>
      <w:r w:rsidR="000F6BF8" w:rsidRPr="007D7C37">
        <w:rPr>
          <w:rFonts w:cs="Times New Roman"/>
        </w:rPr>
        <w:t xml:space="preserve">, the </w:t>
      </w:r>
      <w:r w:rsidRPr="007D7C37">
        <w:rPr>
          <w:rFonts w:cs="Times New Roman"/>
        </w:rPr>
        <w:t>association</w:t>
      </w:r>
      <w:r w:rsidR="000F6BF8" w:rsidRPr="007D7C37">
        <w:rPr>
          <w:rFonts w:cs="Times New Roman"/>
        </w:rPr>
        <w:t xml:space="preserve"> of class-based segregation on these </w:t>
      </w:r>
      <w:r w:rsidR="00236214" w:rsidRPr="007D7C37">
        <w:rPr>
          <w:rFonts w:cs="Times New Roman"/>
        </w:rPr>
        <w:t>attitudes</w:t>
      </w:r>
      <w:r w:rsidR="000F6BF8" w:rsidRPr="007D7C37">
        <w:rPr>
          <w:rFonts w:cs="Times New Roman"/>
        </w:rPr>
        <w:t xml:space="preserve"> may diminish, with homogeneous class networks losing </w:t>
      </w:r>
      <w:r w:rsidR="00236214" w:rsidRPr="007D7C37">
        <w:rPr>
          <w:rFonts w:cs="Times New Roman"/>
        </w:rPr>
        <w:t xml:space="preserve">strength </w:t>
      </w:r>
      <w:r w:rsidR="000F6BF8" w:rsidRPr="007D7C37">
        <w:rPr>
          <w:rFonts w:cs="Times New Roman"/>
        </w:rPr>
        <w:t xml:space="preserve">as </w:t>
      </w:r>
      <w:r w:rsidR="00F33856" w:rsidRPr="007D7C37">
        <w:rPr>
          <w:rFonts w:cs="Times New Roman"/>
        </w:rPr>
        <w:t xml:space="preserve">individual class differences in attitude </w:t>
      </w:r>
      <w:r w:rsidR="000D5F61" w:rsidRPr="007D7C37">
        <w:rPr>
          <w:rFonts w:cs="Times New Roman"/>
        </w:rPr>
        <w:t>decrease</w:t>
      </w:r>
      <w:r w:rsidR="000F6BF8" w:rsidRPr="007D7C37">
        <w:rPr>
          <w:rFonts w:cs="Times New Roman"/>
        </w:rPr>
        <w:t>.</w:t>
      </w:r>
      <w:r w:rsidR="009C462E" w:rsidRPr="007D7C37">
        <w:rPr>
          <w:rFonts w:cs="Times New Roman"/>
        </w:rPr>
        <w:t xml:space="preserve"> </w:t>
      </w:r>
      <w:r w:rsidR="00571F02" w:rsidRPr="007D7C37">
        <w:rPr>
          <w:rFonts w:cs="Times New Roman"/>
        </w:rPr>
        <w:t>In other words</w:t>
      </w:r>
      <w:r w:rsidR="009C462E" w:rsidRPr="007D7C37">
        <w:rPr>
          <w:rFonts w:cs="Times New Roman"/>
        </w:rPr>
        <w:t xml:space="preserve">, I hypothesize that the conditional relationship between </w:t>
      </w:r>
      <w:r w:rsidR="008A3774" w:rsidRPr="007D7C37">
        <w:rPr>
          <w:rFonts w:cs="Times New Roman"/>
        </w:rPr>
        <w:t xml:space="preserve">class-based network segregation </w:t>
      </w:r>
      <w:r w:rsidR="009C462E" w:rsidRPr="007D7C37">
        <w:rPr>
          <w:rFonts w:cs="Times New Roman"/>
        </w:rPr>
        <w:t xml:space="preserve">and social class </w:t>
      </w:r>
      <w:r w:rsidR="00AE6A5A" w:rsidRPr="007D7C37">
        <w:rPr>
          <w:rFonts w:cs="Times New Roman"/>
        </w:rPr>
        <w:t>is</w:t>
      </w:r>
      <w:r w:rsidR="009C462E" w:rsidRPr="007D7C37">
        <w:rPr>
          <w:rFonts w:cs="Times New Roman"/>
        </w:rPr>
        <w:t xml:space="preserve"> less pronounced in </w:t>
      </w:r>
      <w:r w:rsidR="00F750A9" w:rsidRPr="007D7C37">
        <w:rPr>
          <w:rFonts w:cs="Times New Roman"/>
        </w:rPr>
        <w:t>countries with</w:t>
      </w:r>
      <w:r w:rsidR="00AE5893" w:rsidRPr="007D7C37">
        <w:rPr>
          <w:rFonts w:cs="Times New Roman"/>
        </w:rPr>
        <w:t xml:space="preserve"> </w:t>
      </w:r>
      <w:r w:rsidR="009C462E" w:rsidRPr="007D7C37">
        <w:rPr>
          <w:rFonts w:cs="Times New Roman"/>
        </w:rPr>
        <w:t>higher income inequality (</w:t>
      </w:r>
      <w:r w:rsidR="009C462E" w:rsidRPr="007D7C37">
        <w:rPr>
          <w:rFonts w:cs="Times New Roman"/>
          <w:i/>
          <w:iCs/>
        </w:rPr>
        <w:t>mitigation hypothesis</w:t>
      </w:r>
      <w:r w:rsidR="009C462E" w:rsidRPr="007D7C37">
        <w:rPr>
          <w:rFonts w:cs="Times New Roman"/>
        </w:rPr>
        <w:t xml:space="preserve">). Given these considerations, the second hypothesis </w:t>
      </w:r>
      <w:r w:rsidR="00F24272" w:rsidRPr="007D7C37">
        <w:rPr>
          <w:rFonts w:cs="Times New Roman"/>
        </w:rPr>
        <w:t>reads</w:t>
      </w:r>
      <w:r w:rsidR="009C462E" w:rsidRPr="007D7C37">
        <w:rPr>
          <w:rFonts w:cs="Times New Roman"/>
        </w:rPr>
        <w:t xml:space="preserve"> as follows:</w:t>
      </w:r>
    </w:p>
    <w:p w14:paraId="0009F2B4" w14:textId="3DBB58F8" w:rsidR="000E3C44" w:rsidRPr="007D7C37" w:rsidRDefault="009C462E">
      <w:pPr>
        <w:pStyle w:val="BlockText"/>
        <w:rPr>
          <w:rFonts w:cs="Times New Roman"/>
          <w:i/>
          <w:iCs/>
        </w:rPr>
      </w:pPr>
      <w:r w:rsidRPr="007D7C37">
        <w:rPr>
          <w:rFonts w:cs="Times New Roman"/>
        </w:rPr>
        <w:t xml:space="preserve">H2: </w:t>
      </w:r>
      <w:r w:rsidRPr="007D7C37">
        <w:rPr>
          <w:rFonts w:cs="Times New Roman"/>
          <w:i/>
          <w:iCs/>
        </w:rPr>
        <w:t>The greater the</w:t>
      </w:r>
      <w:r w:rsidR="001F20BF" w:rsidRPr="007D7C37">
        <w:rPr>
          <w:rFonts w:cs="Times New Roman"/>
          <w:i/>
          <w:iCs/>
        </w:rPr>
        <w:t xml:space="preserve"> level of</w:t>
      </w:r>
      <w:r w:rsidRPr="007D7C37">
        <w:rPr>
          <w:rFonts w:cs="Times New Roman"/>
          <w:i/>
          <w:iCs/>
        </w:rPr>
        <w:t xml:space="preserve"> income inequality</w:t>
      </w:r>
      <w:r w:rsidR="001F20BF" w:rsidRPr="007D7C37">
        <w:rPr>
          <w:rFonts w:cs="Times New Roman"/>
          <w:i/>
          <w:iCs/>
        </w:rPr>
        <w:t xml:space="preserve"> in a country</w:t>
      </w:r>
      <w:r w:rsidRPr="007D7C37">
        <w:rPr>
          <w:rFonts w:cs="Times New Roman"/>
          <w:i/>
          <w:iCs/>
        </w:rPr>
        <w:t>, the weaker the conditional association of network segregation by social class with redistributive preferences.</w:t>
      </w:r>
    </w:p>
    <w:p w14:paraId="0009F2B5" w14:textId="478F7773" w:rsidR="000E3C44" w:rsidRPr="007D7C37" w:rsidRDefault="009C462E">
      <w:pPr>
        <w:pStyle w:val="FirstParagraph"/>
        <w:rPr>
          <w:rFonts w:cs="Times New Roman"/>
        </w:rPr>
      </w:pPr>
      <w:r w:rsidRPr="007D7C37">
        <w:rPr>
          <w:rFonts w:cs="Times New Roman"/>
        </w:rPr>
        <w:t>A simplified framework of the hypotheses is shown in Figure 1.</w:t>
      </w:r>
    </w:p>
    <w:p w14:paraId="2F078C31" w14:textId="6962A5C9" w:rsidR="009C462E" w:rsidRPr="007D7C37" w:rsidRDefault="009C462E">
      <w:pPr>
        <w:pStyle w:val="CaptionedFigure"/>
        <w:rPr>
          <w:rFonts w:ascii="Times New Roman" w:hAnsi="Times New Roman" w:cs="Times New Roman"/>
          <w:noProof/>
        </w:rPr>
      </w:pPr>
    </w:p>
    <w:p w14:paraId="0009F2B6" w14:textId="61302F1C" w:rsidR="000E3C44" w:rsidRPr="007D7C37" w:rsidRDefault="000E3C44">
      <w:pPr>
        <w:pStyle w:val="CaptionedFigure"/>
        <w:rPr>
          <w:rFonts w:ascii="Times New Roman" w:hAnsi="Times New Roman" w:cs="Times New Roman"/>
        </w:rPr>
      </w:pPr>
    </w:p>
    <w:p w14:paraId="0009F2B7" w14:textId="744117C3" w:rsidR="000E3C44" w:rsidRPr="007D7C37" w:rsidRDefault="001260A5" w:rsidP="006D25C7">
      <w:pPr>
        <w:pStyle w:val="ImageCaption"/>
        <w:jc w:val="center"/>
        <w:rPr>
          <w:rFonts w:ascii="Times New Roman" w:hAnsi="Times New Roman" w:cs="Times New Roman"/>
          <w:i w:val="0"/>
          <w:iCs/>
        </w:rPr>
      </w:pPr>
      <w:r w:rsidRPr="007D7C37">
        <w:rPr>
          <w:rFonts w:ascii="Times New Roman" w:hAnsi="Times New Roman" w:cs="Times New Roman"/>
          <w:i w:val="0"/>
          <w:iCs/>
        </w:rPr>
        <w:t>[</w:t>
      </w:r>
      <w:r w:rsidR="009C462E" w:rsidRPr="007D7C37">
        <w:rPr>
          <w:rFonts w:ascii="Times New Roman" w:hAnsi="Times New Roman" w:cs="Times New Roman"/>
          <w:i w:val="0"/>
          <w:iCs/>
        </w:rPr>
        <w:t>Figure 1</w:t>
      </w:r>
      <w:r w:rsidRPr="007D7C37">
        <w:rPr>
          <w:rFonts w:ascii="Times New Roman" w:hAnsi="Times New Roman" w:cs="Times New Roman"/>
          <w:i w:val="0"/>
          <w:iCs/>
        </w:rPr>
        <w:t xml:space="preserve"> about here]</w:t>
      </w:r>
    </w:p>
    <w:p w14:paraId="0009F2B8" w14:textId="77777777" w:rsidR="000E3C44" w:rsidRPr="007D7C37" w:rsidRDefault="009C462E">
      <w:pPr>
        <w:pStyle w:val="Heading1"/>
        <w:rPr>
          <w:rFonts w:cs="Times New Roman"/>
        </w:rPr>
      </w:pPr>
      <w:bookmarkStart w:id="6" w:name="methodology"/>
      <w:bookmarkEnd w:id="1"/>
      <w:bookmarkEnd w:id="5"/>
      <w:r w:rsidRPr="007D7C37">
        <w:rPr>
          <w:rFonts w:cs="Times New Roman"/>
        </w:rPr>
        <w:t>Methodology</w:t>
      </w:r>
    </w:p>
    <w:p w14:paraId="0009F2B9" w14:textId="77777777" w:rsidR="000E3C44" w:rsidRPr="007D7C37" w:rsidRDefault="009C462E">
      <w:pPr>
        <w:pStyle w:val="Heading2"/>
        <w:rPr>
          <w:rFonts w:cs="Times New Roman"/>
        </w:rPr>
      </w:pPr>
      <w:bookmarkStart w:id="7" w:name="data"/>
      <w:r w:rsidRPr="007D7C37">
        <w:rPr>
          <w:rFonts w:cs="Times New Roman"/>
        </w:rPr>
        <w:t>Data</w:t>
      </w:r>
    </w:p>
    <w:p w14:paraId="0009F2BA" w14:textId="6088917E" w:rsidR="000E3C44" w:rsidRPr="007D7C37" w:rsidRDefault="009C462E">
      <w:pPr>
        <w:pStyle w:val="FirstParagraph"/>
        <w:rPr>
          <w:rFonts w:cs="Times New Roman"/>
        </w:rPr>
      </w:pPr>
      <w:r w:rsidRPr="007D7C37">
        <w:rPr>
          <w:rFonts w:cs="Times New Roman"/>
        </w:rPr>
        <w:t xml:space="preserve">The primary data source for this study is the “Social Networks and Social Resources” module of the International Social Survey Program (ISSP) </w:t>
      </w:r>
      <w:r w:rsidR="00E356FB" w:rsidRPr="007D7C37">
        <w:rPr>
          <w:rFonts w:cs="Times New Roman"/>
        </w:rPr>
        <w:fldChar w:fldCharType="begin"/>
      </w:r>
      <w:r w:rsidR="002216E3" w:rsidRPr="007D7C37">
        <w:rPr>
          <w:rFonts w:cs="Times New Roman"/>
        </w:rPr>
        <w:instrText xml:space="preserve"> ADDIN ZOTERO_ITEM CSL_CITATION {"citationID":"M8KnqRn8","properties":{"formattedCitation":"(ISSP Research Group, 2019)","plainCitation":"(ISSP Research Group, 2019)","noteIndex":0},"citationItems":[{"id":14434,"uris":["http://zotero.org/users/5414506/items/R3PBQGF8"],"itemData":{"id":14434,"type":"dataset","abstract":"Social relations and social network. Topics: People with selected jobs of different branches in circle of close friends, relatives and acquaintances (e.g. bus / lorry driver, senior executive of a large company, home or office cleaner, etc.); opinion on social justice (too large income differences in the country, differences in people´s standard of living should be small in fair societies, responsibility of the government to reduce income differences, social benefits cause laziness); responsibility for the provision of health care for the sick, and care for older people (government, private companies/ for-profit organisations, non-profit organisations/ charities/ cooperatives, religious organisations, family, relatives or friends); frequency of activities of groups for leisure, sports or culture, of politial parties, politicial groups or associations, and of charitable or religious organisations that do voluntary work; opinion on personal influence in government decisions; first contact person to ask for help in household or garden, in household when ill, in depression, in giving advice in family problems, in enjoying a pleasant social occasion with (close family member, more distant family member, close friend, neighbour, workmate, someone else, no one); contact person or organisation to borrow a large sum of money, to find a job with administrative problems or official paperwork, to find a place to live, to look after oneself if seriously ill (family members or close friends, other persons, private companies, public services, non-profit or religious organisations, other organisations, no person or organisation); frequency of feeling companionship lacking, of isolation from others, and of feeling left out (past four weeks); how often people try to take advantage and how often try to be fair; people can be trusted vs. can´t be too careful in dealing with people; trust in national courts and in major private companies; willingness to help (duty of adult children to look after their elderly parents, take care of yourself and your family first, before helping other people, people who are better off should help friends who are less well off); pressure from family members about the personal way of life; too many demands from family, relatives and friends; frequency of angry or upset reaction of important people in life. Social activities: frequency of going out with friends or acquaintances; frequency of making new friendships or acquaintances at these occasions; number of people in contact with on a typical weekday; frequency of face-to-face contacts with these people; frequency of contact with different relatives (parent, sibling, adult child, other family member), and close friend the respondent is most frequently in contact with; amount of contact with all family members and close friends via the internet; self-rating of general health status; frequency of impairments in the last 4 weeks (felt unhappy and depressed, felt difficulties unable to overcome); easy to accomplish own goals; life satisfaction. Optional questions: Friendship should be useful; favours should be reciprocated; frequency of domination of one person in conversations with friends; frequency of consideration who sits near whom at meetings with friends; frequency of contact with the person from home town or the region of origin most frequently in contact with; frequency of contact with the person from religious community most frequently in contact with. Demography: sex; age; year of birth; years in school; education (country specific); highest completed education level; work status; hours worked weekly; employment relationship; number of employees; supervision of employees; number of supervised employees; type of organisation: for-profit vs. non-profit and public vs. private; occupation (ISCO/ILO-08); main employment status; living in steady partnership; trade union membership; religious affiliation or denomination (country specific); groups of religious denominations; attendance of religious services; top-bottom self-placement; vote participation in last general election; country specific party voted for in last general election; party voted for (left-right); self-assessed affiliation to ethnic group 1 and 2 (country specific); number of children in the household; number of toddlers in the household; size of household; earnings of respondent (country specific); household income (country specific); father´s and mother´s country of birth; marital status; place of living: urban – rural; region (country specific). Additional obligatory background variables: difficulties to make ends meet from total houshold´s income; language skills: number of languages in how the respondent is able to hold a conversation. Information about spouse/ partner on: work status; hours worked weekly; employment relationship; supervision of employees; occupation (ISCO/ILO-08); main employment status.Supplementary optional background variable: highest completed education level of spouse/ partner. Additionally encoded: respondent-ID number; date of interview (year, month, day); case substitution flag; flag variable indicating partially completed interviews; mode of data collection; weight; Country ISO 3166 Code, Country/Sample ISO 3166 Code, Country Prefix ISO 3166 Code","DOI":"10.4232/1.13322","language":"en","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note":"DOI: 10.4232/1.13322\ncitation key: issp_networks_2017","publisher":"GESIS Data Archive","source":"DOI.org (Datacite)","title":"International Social Survey Programme: Social Networks and Social Resources - ISSP 2017","title-short":"International Social Survey Programme","URL":"https://search.gesis.org/research_data/ZA6980?doi=10.4232/1.13322","version":"2.0.0","author":[{"literal":"ISSP Research Group"}],"contributor":[{"family":"Muckenhuber","given":"Johanna"},{"family":"Höllinger","given":"Franz"},{"family":"Hadler","given":"Markus"},{"family":"Marinović Jerolimov","given":"Dinka"},{"family":"Krejčí","given":"Jindřich"},{"family":"Clement","given":"Sanne L."},{"family":"Andersen","given":"Johannes"},{"family":"Shamshiri-Petersen","given":"Ditte"},{"family":"Andersen","given":"Jørgen G."},{"family":"Larsen","given":"Christian A."},{"family":"Severin","given":"Majbritt C."},{"family":"Nielsen","given":"Alex S."},{"family":"Borregaard","given":"Nicolaj"},{"family":"Méndez Lago","given":"Mónica"},{"family":"Cuesta","given":"María"},{"family":"Melin","given":"Harri"},{"family":"Gonthier","given":"Frédéric"},{"family":"Forsé","given":"Michel"},{"family":"Clery","given":"Liz"},{"family":"Phillips","given":"Miranda"},{"family":"Kolosi","given":"Tamás"},{"family":"Lewin-Epstein","given":"Noah"},{"family":"Jónsdóttir","given":"Guðbjörg A."},{"family":"Ólafsdóttir","given":"Sigrún"},{"family":"Aramaki","given":"Hiroshi"},{"family":"Murata","given":"Hiroko"},{"family":"Morones","given":"César"},{"family":"Morán","given":"Mauricio"},{"family":"Palacios","given":"Felipe"},{"family":"Milne","given":"Barry"},{"family":"Khakhulina","given":"Ludmila"},{"family":"Edlund","given":"Jonas"},{"family":"Hafner-Fink","given":"Mitja"},{"family":"Malnar","given":"Brina"},{"family":"Bahna","given":"Miloslav"},{"family":"Bureekul","given":"Thawilwadee"},{"family":"Thananithichot","given":"Stithorn"},{"family":"Sangmahamad","given":"Ratchawadee"},{"family":"Fu","given":"Yang-Chih"},{"family":"Blundson","given":"Betsy"},{"family":"Evans","given":"Ann"},{"family":"McEachern","given":"Steven"},{"family":"McNeil","given":"Nicola"},{"family":"Lulu","given":"Li"},{"family":"Wolf","given":"Christof"},{"family":"Deshmukh","given":"Yashwant R."},{"family":"Krupavičius","given":"Algis"},{"family":"Struwig","given":"Jare"},{"family":"Sno","given":"Tamira"},{"family":"Smith","given":"Tom W."},{"family":"Davern","given":"Michael"},{"family":"Freese","given":"Jeremy"},{"family":"Morgan","given":"Stephen"},{"family":"Díez-Medrano","given":"Jaime"},{"family":"Galán Moreno","given":"Javier"},{"family":"Brien","given":"Petra"},{"family":"Post","given":"Marlies"},{"family":"Cziesla","given":"Markus"},{"family":"Quandt","given":"Markus"},{"family":"Bechert","given":"Insa"},{"family":"Burkart","given":"Katharina"},{"family":"Stecker","given":"Sebastian"},{"family":"Joye","given":"Dominique"},{"family":"Sapin","given":"Marlène"},{"family":"Wolf","given":"Christof"},{"family":"Bian","given":"Yanjie"},{"family":"Andersen","given":"Johannes"},{"family":"Carkoglu","given":"Ali"},{"family":"Kalaycioglu","given":"Ersin"},{"family":"Smith","given":"Tom W."},{"family":"Marsden","given":"Peter"},{"family":"Fu","given":"Yang-Chih"},{"family":"FORS, C/O University Of Lausanne, Lausanne, Switzerland","given":""},{"family":"Social Weather Stations, Quezon City, Philippines","given":""},{"family":"IFES, Vienna, Austria","given":""},{"family":"M.I.S. Trend SA, Lausanne, Switzerland","given":""},{"family":"GfK Market Research, Zagreb, Croatia","given":""},{"family":"MEDIAN, S. R. O, Prague, Czech Republic","given":""},{"family":"Rambøll Denmark A/S, Copenhagen, Denmark","given":""},{"family":"Centro De Investigaciones Sociológicas (CIS), Madrid, Spain","given":""},{"family":"Statistics Finland, Data Collection Unit, Helsinki, Finland","given":""},{"family":"PACTE-CNRS, Grenoble, France","given":""},{"family":"National Centre For Social Research (NatCen), London, Great Britain","given":""},{"family":"TÁRKI Social Research Institute, Budapest, Hungary","given":""},{"family":"B.I. And Lucille Cohen, Institute For Public Opinion Research, Tel Aviv, Israel","given":""},{"family":"Social Science Research Institute, University Of Iceland, Reykjavík, Iceland","given":""},{"family":"Central Research Services, Inc., Tokyo, Japan","given":""},{"family":"Instituto De Mercadotecnia Y Opinión (IMO), Zapopan, Jalisco, Mexico","given":""},{"family":"Centre Of Methods And Policy Application In The Social Sciences (COMPASS), The University Of Auckland, New Zealand","given":""},{"family":"Social Weather Stations, Quezon City, Philippines","given":""},{"family":"Levada-Center, Moscow, Russia","given":""},{"family":"SIFO, Stockholm, Sweden","given":""},{"family":"Public Opinion And Mass Communication Research Centre (CJMMK), University Of Ljubljana, Slovenia","given":""},{"family":"MEDIAN SK, S. R. O, Bratislava, Slovakia","given":""},{"family":"King Prajadhipok’s Institute, Bangkok, Thailand","given":""},{"family":"Center For Survey Research, RCHSS, Academia Sinica, Taipei City, Taiwan","given":""},{"family":"Australian Consortium For Social And Political Research Incorporated (ACSPRI), Alpington, Australia","given":""},{"family":"National Survey Research Center At Renmin University Of China, Beijing, China","given":""},{"family":"Kantar TNS, München, Germany","given":""},{"family":"CVoter News Services Pvt. Ltd., Noida, India","given":""},{"family":"BALTIC SURVEYS Ltd., Vilnius, Lithuania","given":""},{"family":"Human Sciences Research Council (HSRC), Pretoria, South Africa","given":""},{"family":"Anton De Kom University Of Suriname, Tammenga, Suriname","given":""},{"family":"National Opinion Research Center (NORC), Chicago, USA","given":""},{"family":"Datenarchiv Für Sozialwissenschaften GESIS Leibniz-Institut Für Sozialwissenschaften, Cologne, Germany","given":""},{"family":"GESIS Leibniz-Institut Für Sozialwissenschaften, Germany","given":""},{"family":"Da|Ra","given":""},{"family":"International DOI Fundation (IDF)","given":""}],"accessed":{"date-parts":[["2023",4,23]]},"issued":{"date-parts":[["2019"]]},"citation-key":"issp_networks_2017"}}],"schema":"https://github.com/citation-style-language/schema/raw/master/csl-citation.json"} </w:instrText>
      </w:r>
      <w:r w:rsidR="00E356FB" w:rsidRPr="007D7C37">
        <w:rPr>
          <w:rFonts w:cs="Times New Roman"/>
        </w:rPr>
        <w:fldChar w:fldCharType="separate"/>
      </w:r>
      <w:r w:rsidR="00405578" w:rsidRPr="007D7C37">
        <w:rPr>
          <w:rFonts w:cs="Times New Roman"/>
        </w:rPr>
        <w:t>(ISSP Research Group, 2019)</w:t>
      </w:r>
      <w:r w:rsidR="00E356FB" w:rsidRPr="007D7C37">
        <w:rPr>
          <w:rFonts w:cs="Times New Roman"/>
        </w:rPr>
        <w:fldChar w:fldCharType="end"/>
      </w:r>
      <w:r w:rsidRPr="007D7C37">
        <w:rPr>
          <w:rFonts w:cs="Times New Roman"/>
        </w:rPr>
        <w:t xml:space="preserve">. The ISSP provides a nationally representative probability sample of the adult population in each participating country. Each country administers a carefully adapted questionnaire to ensure </w:t>
      </w:r>
      <w:r w:rsidR="00345BE2">
        <w:rPr>
          <w:rFonts w:cs="Times New Roman"/>
        </w:rPr>
        <w:t xml:space="preserve">the </w:t>
      </w:r>
      <w:r w:rsidRPr="007D7C37">
        <w:rPr>
          <w:rFonts w:cs="Times New Roman"/>
        </w:rPr>
        <w:t>cross-cultural validity of the data and enable meaningful comparisons between countries. The questionnaire includes sections on social networks, attitudes toward economic inequality, and demographic and socioeconomic background characteristics. The complete sample comprises 47,027 observations across 32 countries. However, after reviewing the required information and applying listwise case deletion, the final sample used in the analyses consists of 31,694 observations from 31 countries</w:t>
      </w:r>
      <w:r w:rsidR="00740424" w:rsidRPr="007D7C37">
        <w:rPr>
          <w:rFonts w:cs="Times New Roman"/>
        </w:rPr>
        <w:t xml:space="preserve"> (</w:t>
      </w:r>
      <w:r w:rsidR="00CB6170" w:rsidRPr="007D7C37">
        <w:rPr>
          <w:rFonts w:cs="Times New Roman"/>
        </w:rPr>
        <w:t xml:space="preserve">see Table A4 </w:t>
      </w:r>
      <w:r w:rsidR="00A95CF2" w:rsidRPr="007D7C37">
        <w:rPr>
          <w:rFonts w:cs="Times New Roman"/>
        </w:rPr>
        <w:t xml:space="preserve">in </w:t>
      </w:r>
      <w:r w:rsidR="00F002C5">
        <w:rPr>
          <w:rFonts w:cs="Times New Roman"/>
        </w:rPr>
        <w:t xml:space="preserve">the </w:t>
      </w:r>
      <w:r w:rsidR="00CB6170" w:rsidRPr="007D7C37">
        <w:rPr>
          <w:rFonts w:cs="Times New Roman"/>
        </w:rPr>
        <w:t>Appendix)</w:t>
      </w:r>
      <w:r w:rsidR="003C7D8F" w:rsidRPr="007D7C37">
        <w:rPr>
          <w:rStyle w:val="EndnoteReference"/>
          <w:rFonts w:cs="Times New Roman"/>
        </w:rPr>
        <w:endnoteReference w:id="2"/>
      </w:r>
      <w:r w:rsidR="003C7D8F" w:rsidRPr="007D7C37">
        <w:rPr>
          <w:rFonts w:cs="Times New Roman"/>
        </w:rPr>
        <w:t>.</w:t>
      </w:r>
    </w:p>
    <w:p w14:paraId="0009F2BB" w14:textId="77777777" w:rsidR="000E3C44" w:rsidRPr="007D7C37" w:rsidRDefault="009C462E">
      <w:pPr>
        <w:pStyle w:val="Heading2"/>
        <w:rPr>
          <w:rFonts w:cs="Times New Roman"/>
        </w:rPr>
      </w:pPr>
      <w:bookmarkStart w:id="8" w:name="variables"/>
      <w:bookmarkEnd w:id="7"/>
      <w:r w:rsidRPr="007D7C37">
        <w:rPr>
          <w:rFonts w:cs="Times New Roman"/>
        </w:rPr>
        <w:t>Variables</w:t>
      </w:r>
    </w:p>
    <w:p w14:paraId="0009F2BC" w14:textId="77777777" w:rsidR="000E3C44" w:rsidRPr="007D7C37" w:rsidRDefault="009C462E">
      <w:pPr>
        <w:pStyle w:val="Heading3"/>
        <w:rPr>
          <w:rFonts w:ascii="Times New Roman" w:hAnsi="Times New Roman" w:cs="Times New Roman"/>
        </w:rPr>
      </w:pPr>
      <w:bookmarkStart w:id="9" w:name="dependent-variable"/>
      <w:r w:rsidRPr="007D7C37">
        <w:rPr>
          <w:rFonts w:ascii="Times New Roman" w:hAnsi="Times New Roman" w:cs="Times New Roman"/>
        </w:rPr>
        <w:t>Dependent variable</w:t>
      </w:r>
    </w:p>
    <w:p w14:paraId="0009F2BD" w14:textId="1662F9CA" w:rsidR="000E3C44" w:rsidRPr="007D7C37" w:rsidRDefault="009C462E">
      <w:pPr>
        <w:pStyle w:val="FirstParagraph"/>
        <w:rPr>
          <w:rFonts w:cs="Times New Roman"/>
        </w:rPr>
      </w:pPr>
      <w:r w:rsidRPr="007D7C37">
        <w:rPr>
          <w:rFonts w:cs="Times New Roman"/>
        </w:rPr>
        <w:t>I use two indicators to measure redistributive preferences. The first indicator is support for government redistribution</w:t>
      </w:r>
      <w:r w:rsidR="00941641" w:rsidRPr="007D7C37">
        <w:rPr>
          <w:rFonts w:cs="Times New Roman"/>
        </w:rPr>
        <w:t>, as measured by the following </w:t>
      </w:r>
      <w:r w:rsidRPr="007D7C37">
        <w:rPr>
          <w:rFonts w:cs="Times New Roman"/>
        </w:rPr>
        <w:t>item: “It is the responsibility of the government to reduce the differences in income between people with high incomes and those with low incomes.” The second indicator is egalitarian preferences measured by the item: “For a society to be fair, differences in people’s standard of living should be small.” Both indicators use a five-point Likert scale with the following categories: ‘Strongly agree’ (1), ‘Agree’ (2), ‘Neither agree nor disagree</w:t>
      </w:r>
      <w:proofErr w:type="gramStart"/>
      <w:r w:rsidRPr="007D7C37">
        <w:rPr>
          <w:rFonts w:cs="Times New Roman"/>
        </w:rPr>
        <w:t>’(</w:t>
      </w:r>
      <w:proofErr w:type="gramEnd"/>
      <w:r w:rsidRPr="007D7C37">
        <w:rPr>
          <w:rFonts w:cs="Times New Roman"/>
        </w:rPr>
        <w:t>3), ‘Disagree’ (4), and ‘Strongly disagree’(5) (</w:t>
      </w:r>
      <w:r w:rsidRPr="007D7C37">
        <w:rPr>
          <w:rFonts w:cs="Times New Roman"/>
          <w:i/>
          <w:iCs/>
        </w:rPr>
        <w:t>r</w:t>
      </w:r>
      <w:r w:rsidRPr="007D7C37">
        <w:rPr>
          <w:rFonts w:cs="Times New Roman"/>
        </w:rPr>
        <w:t xml:space="preserve"> = 0.62). Following </w:t>
      </w:r>
      <w:proofErr w:type="spellStart"/>
      <w:r w:rsidRPr="007D7C37">
        <w:rPr>
          <w:rFonts w:cs="Times New Roman"/>
        </w:rPr>
        <w:t>Svallfors</w:t>
      </w:r>
      <w:proofErr w:type="spellEnd"/>
      <w:r w:rsidR="00633C04" w:rsidRPr="007D7C37">
        <w:rPr>
          <w:rFonts w:cs="Times New Roman"/>
        </w:rPr>
        <w:t xml:space="preserve"> </w:t>
      </w:r>
      <w:r w:rsidR="00633C04" w:rsidRPr="007D7C37">
        <w:rPr>
          <w:rFonts w:cs="Times New Roman"/>
        </w:rPr>
        <w:fldChar w:fldCharType="begin"/>
      </w:r>
      <w:r w:rsidR="002216E3" w:rsidRPr="007D7C37">
        <w:rPr>
          <w:rFonts w:cs="Times New Roman"/>
        </w:rPr>
        <w:instrText xml:space="preserve"> ADDIN ZOTERO_ITEM CSL_CITATION {"citationID":"Tafsx3X4","properties":{"formattedCitation":"(2013)","plainCitation":"(2013)","noteIndex":0},"citationItems":[{"id":9741,"uris":["http://zotero.org/users/5414506/items/BVXAV93S"],"itemData":{"id":9741,"type":"article-journal","abstract":"The paper analyses how perceptions of government quality – in terms of impartiality and efficiency – impact on attitudes to taxes and social spending. It builds on data from the European Social Survey 2008 from 29 European countries. The paper shows a large degree of congruence between expert-based judgments and the general public's perceptions of the quality of government. It also shows that the quality of government has a clear, independent effect on attitudes to taxes and spending, so that people who perceive institutions as efficient and fair want higher taxes and spending. But government quality also conditions the impact of egalitarianism on attitudes to taxes and spending: in high-quality-of-government egalitarianism has a clearly stronger impact on these attitudes. It is concluded that government quality is an important and so far neglected factor in explaining attitudes to welfare policies.","container-title":"European Political Science Review","DOI":"10.1017/S175577391200015X","ISSN":"1755-7739, 1755-7747","issue":"3","journalAbbreviation":"Eur. Pol. Sci. Rev.","language":"en","page":"363-380","source":"DOI.org (Crossref)","title":"Government quality, egalitarianism, and attitudes to taxes and social spending: a European comparison","title-short":"Government quality, egalitarianism, and attitudes to taxes and social spending","volume":"5","author":[{"family":"Svallfors","given":"Stefan"}],"issued":{"date-parts":[["2013",11]]},"citation-key":"svallfors_government_2013"},"label":"page","suppress-author":true}],"schema":"https://github.com/citation-style-language/schema/raw/master/csl-citation.json"} </w:instrText>
      </w:r>
      <w:r w:rsidR="00633C04" w:rsidRPr="007D7C37">
        <w:rPr>
          <w:rFonts w:cs="Times New Roman"/>
        </w:rPr>
        <w:fldChar w:fldCharType="separate"/>
      </w:r>
      <w:r w:rsidR="00405578" w:rsidRPr="007D7C37">
        <w:rPr>
          <w:rFonts w:cs="Times New Roman"/>
        </w:rPr>
        <w:t>(2013)</w:t>
      </w:r>
      <w:r w:rsidR="00633C04" w:rsidRPr="007D7C37">
        <w:rPr>
          <w:rFonts w:cs="Times New Roman"/>
        </w:rPr>
        <w:fldChar w:fldCharType="end"/>
      </w:r>
      <w:r w:rsidRPr="007D7C37">
        <w:rPr>
          <w:rFonts w:cs="Times New Roman"/>
        </w:rPr>
        <w:t>, I reverse-coded, averaged, and normalized the indicators in a 0 to 100 index, where higher values reflect stronger redistributive preferences.</w:t>
      </w:r>
    </w:p>
    <w:p w14:paraId="0009F2BE" w14:textId="77777777" w:rsidR="000E3C44" w:rsidRPr="007D7C37" w:rsidRDefault="009C462E">
      <w:pPr>
        <w:pStyle w:val="Heading3"/>
        <w:rPr>
          <w:rFonts w:ascii="Times New Roman" w:hAnsi="Times New Roman" w:cs="Times New Roman"/>
        </w:rPr>
      </w:pPr>
      <w:bookmarkStart w:id="10" w:name="independent-variables---individual-level"/>
      <w:bookmarkEnd w:id="9"/>
      <w:r w:rsidRPr="007D7C37">
        <w:rPr>
          <w:rFonts w:ascii="Times New Roman" w:hAnsi="Times New Roman" w:cs="Times New Roman"/>
        </w:rPr>
        <w:t>Independent variables - individual level</w:t>
      </w:r>
    </w:p>
    <w:p w14:paraId="0009F2BF" w14:textId="12F919AA" w:rsidR="000E3C44" w:rsidRPr="007D7C37" w:rsidRDefault="009C462E">
      <w:pPr>
        <w:pStyle w:val="FirstParagraph"/>
        <w:rPr>
          <w:rFonts w:cs="Times New Roman"/>
        </w:rPr>
      </w:pPr>
      <w:r w:rsidRPr="007D7C37">
        <w:rPr>
          <w:rFonts w:cs="Times New Roman"/>
        </w:rPr>
        <w:t>I employ the Erikson-Goldthorpe-Portocarrero (EGP) class scheme</w:t>
      </w:r>
      <w:r w:rsidR="00E7254C" w:rsidRPr="007D7C37">
        <w:rPr>
          <w:rFonts w:cs="Times New Roman"/>
        </w:rPr>
        <w:t xml:space="preserve"> </w:t>
      </w:r>
      <w:r w:rsidRPr="007D7C37">
        <w:rPr>
          <w:rFonts w:cs="Times New Roman"/>
        </w:rPr>
        <w:t>to measure social class</w:t>
      </w:r>
      <w:r w:rsidR="0056550D" w:rsidRPr="007D7C37">
        <w:rPr>
          <w:rFonts w:cs="Times New Roman"/>
        </w:rPr>
        <w:t xml:space="preserve">  </w:t>
      </w:r>
      <w:r w:rsidR="00D7244B" w:rsidRPr="007D7C37">
        <w:rPr>
          <w:rFonts w:cs="Times New Roman"/>
        </w:rPr>
        <w:t xml:space="preserve"> </w:t>
      </w:r>
      <w:r w:rsidR="00D7244B" w:rsidRPr="007D7C37">
        <w:rPr>
          <w:rFonts w:cs="Times New Roman"/>
        </w:rPr>
        <w:fldChar w:fldCharType="begin"/>
      </w:r>
      <w:r w:rsidR="00405578" w:rsidRPr="007D7C37">
        <w:rPr>
          <w:rFonts w:cs="Times New Roman"/>
        </w:rPr>
        <w:instrText xml:space="preserve"> ADDIN ZOTERO_ITEM CSL_CITATION {"citationID":"qb2n9Ydu","properties":{"formattedCitation":"(Erikson and Goldthorpe, 1992)","plainCitation":"(Erikson and Goldthorpe, 1992)","noteIndex":0},"citationItems":[{"id":313,"uris":["http://zotero.org/users/5414506/items/PQE5CKJS"],"itemData":{"id":313,"type":"book","call-number":"HN380.Z9 S654 1992","event-place":"Oxford, UK","ISBN":"978-0-19-827383-7","note":"Citation Key: Erikson1992","number-of-pages":"429","publisher":"Oxford University Press","publisher-place":"Oxford, UK","source":"Library of Congress ISBN","title":"The constant flux: a study of class mobility in industrial societies","title-short":"The constant flux","author":[{"family":"Erikson","given":"Robert"},{"family":"Goldthorpe","given":"John H."}],"issued":{"date-parts":[["1992"]]},"citation-key":"Erikson1992"}}],"schema":"https://github.com/citation-style-language/schema/raw/master/csl-citation.json"} </w:instrText>
      </w:r>
      <w:r w:rsidR="00D7244B" w:rsidRPr="007D7C37">
        <w:rPr>
          <w:rFonts w:cs="Times New Roman"/>
        </w:rPr>
        <w:fldChar w:fldCharType="separate"/>
      </w:r>
      <w:r w:rsidR="00405578" w:rsidRPr="007D7C37">
        <w:rPr>
          <w:rFonts w:cs="Times New Roman"/>
        </w:rPr>
        <w:t>(Erikson and Goldthorpe, 1992)</w:t>
      </w:r>
      <w:r w:rsidR="00D7244B" w:rsidRPr="007D7C37">
        <w:rPr>
          <w:rFonts w:cs="Times New Roman"/>
        </w:rPr>
        <w:fldChar w:fldCharType="end"/>
      </w:r>
      <w:r w:rsidRPr="007D7C37">
        <w:rPr>
          <w:rFonts w:cs="Times New Roman"/>
        </w:rPr>
        <w:t xml:space="preserve">. The EGP scheme is the most consistent and validated measure for class positions in comparative research and has demonstrated its validity in both industrialized and late-industrialized societies </w:t>
      </w:r>
      <w:r w:rsidR="00D7244B" w:rsidRPr="007D7C37">
        <w:rPr>
          <w:rFonts w:cs="Times New Roman"/>
        </w:rPr>
        <w:fldChar w:fldCharType="begin"/>
      </w:r>
      <w:r w:rsidR="00405578" w:rsidRPr="007D7C37">
        <w:rPr>
          <w:rFonts w:cs="Times New Roman"/>
        </w:rPr>
        <w:instrText xml:space="preserve"> ADDIN ZOTERO_ITEM CSL_CITATION {"citationID":"z3Hj1Mhs","properties":{"formattedCitation":"(Barozet et al., 2021; G. Evans and Graaf, 2013)","plainCitation":"(Barozet et al., 2021; G. Evans and Graaf, 2013)","noteIndex":0},"citationItems":[{"id":15575,"uris":["http://zotero.org/users/5414506/items/5MLDC93M"],"itemData":{"id":15575,"type":"chapter","abstract":"This chapter analyses compared social stratification in three Latin American countries (Argentina, Chile and Uruguay) and four European countries (Finland, France, Spain, Great Britain). We focus on both external and internal borders of social classes, as well as on the challenges posed by their analysis for sociology. We compare social classes using EGP6 in relation to a variety of social indicators, to examine how social classes vary among countries. We include debates on production models and welfare state policies to understand the specific configurations and compare the conditions of some of the INCASI countries regarding social stratification. Lastly, we apply a latent class analysis to validate the number of social classes and to recognise class boundaries.","container-title":"Towards a Comparative Analysis of Social Inequalities between Europe and Latin America","event-place":"Cham","ISBN":"978-3-030-48442-2","language":"en","note":"DOI: 10.1007/978-3-030-48442-2_6","page":"171-202","publisher":"Springer International Publishing","publisher-place":"Cham","source":"Springer Link","title":"The Measurement of Social Stratification: Comparative Perspectives Between Europe and Latin America","title-short":"The Measurement of Social Stratification","URL":"https://doi.org/10.1007/978-3-030-48442-2_6","author":[{"family":"Barozet","given":"Emmanuelle"},{"family":"Boado","given":"Marcelo"},{"family":"Marqués-Perales","given":"Ildefonso"}],"editor":[{"family":"López-Roldán","given":"Pedro"},{"family":"Fachelli","given":"Sandra"}],"accessed":{"date-parts":[["2024",3,20]]},"issued":{"date-parts":[["2021"]]},"citation-key":"barozet_measurement_2021"}},{"id":15576,"uris":["http://zotero.org/users/5414506/items/KGHD4UQ4"],"itemData":{"id":15576,"type":"book","abstract":"\"Political Choice Matters investigates the extent to which class and religion influence party choice in contemporary democracies. Rather than the commonly-assumed process in which a weakening of social boundaries leads to declining social divisions in political preferences, this book's primary message is that the supply of choices by parties influences the extent of such divisions: hence, political choice matters. Combining overtime, cross-national data, and multi-level research designs the authors show how policy and programmatic positions adopted by parties provide voters with choice sets that accentuate or diminish the strength of political cleavages. The book gives central place to the positions of political parties on left-right, economically redistributive and morally conservative versus social liberal dimensions. Evidence on these positions is obtained primarily from the Comparative Manifesto Project, with a chapter dedicated to elaborating and validating the various implementations of this uniquely valuable source of evidence on party positions. The primary empirical focus includes case studies of 11 Western, Southern, and Central European societies as well as 'anglo-democracies' including Britain, USA, Canada, and Australia. These detailed analyses of election studies ranging in some cases from the post-war period until the early part of the 21st century are augmented by a pooled cross-national and overtime analysis of 15 Western democracies using a unique, combined dataset of 188 national surveys. The authors show that although there has been some overtime decline in the strength of association between social class and party choice, this is far smaller than the amount of change in the relationship occurring as a result of party movements on questions of inequality and redistribution. The strength of the religiosity cleavage is also influenced by changes in party positions on moral issues - changes that can be understood as a strategic response to a process of secularization that has weakened the electoral viability of parties deriving support from appeals to religious values.\"--Publisher's website","call-number":"JF799 .P6369 2013","edition":"1st ed","event-place":"Oxford","ISBN":"978-0-19-966399-6","note":"OCLC: ocn808492341","number-of-pages":"448","publisher":"Oxford University Press","publisher-place":"Oxford","source":"Library of Congress ISBN","title":"Political choice matters: explaining the strength of class and religious cleavages in cross-national perspective","title-short":"Political choice matters","editor":[{"family":"Evans","given":"Geoffrey"},{"family":"Graaf","given":"N. D.","dropping-particle":"de"}],"issued":{"date-parts":[["2013"]]},"citation-key":"evans_political_2013"}}],"schema":"https://github.com/citation-style-language/schema/raw/master/csl-citation.json"} </w:instrText>
      </w:r>
      <w:r w:rsidR="00D7244B" w:rsidRPr="007D7C37">
        <w:rPr>
          <w:rFonts w:cs="Times New Roman"/>
        </w:rPr>
        <w:fldChar w:fldCharType="separate"/>
      </w:r>
      <w:r w:rsidR="00405578" w:rsidRPr="007D7C37">
        <w:rPr>
          <w:rFonts w:cs="Times New Roman"/>
        </w:rPr>
        <w:t>(Barozet et al., 2021; G. Evans and Graaf, 2013)</w:t>
      </w:r>
      <w:r w:rsidR="00D7244B" w:rsidRPr="007D7C37">
        <w:rPr>
          <w:rFonts w:cs="Times New Roman"/>
        </w:rPr>
        <w:fldChar w:fldCharType="end"/>
      </w:r>
      <w:r w:rsidRPr="007D7C37">
        <w:rPr>
          <w:rFonts w:cs="Times New Roman"/>
        </w:rPr>
        <w:t>.</w:t>
      </w:r>
      <w:r w:rsidR="003542A9" w:rsidRPr="007D7C37">
        <w:rPr>
          <w:rFonts w:cs="Times New Roman"/>
        </w:rPr>
        <w:t xml:space="preserve"> I</w:t>
      </w:r>
      <w:r w:rsidRPr="007D7C37">
        <w:rPr>
          <w:rFonts w:cs="Times New Roman"/>
        </w:rPr>
        <w:t>nformation about occupations, self-employment status, and the number of employees is used to classify respondents into six class positions. Following previous research,</w:t>
      </w:r>
      <w:r w:rsidR="00E444FB">
        <w:rPr>
          <w:rFonts w:cs="Times New Roman"/>
        </w:rPr>
        <w:t xml:space="preserve"> I employ</w:t>
      </w:r>
      <w:r w:rsidRPr="007D7C37">
        <w:rPr>
          <w:rFonts w:cs="Times New Roman"/>
        </w:rPr>
        <w:t xml:space="preserve"> a simplified version of the EGP class scheme that collapses three classes </w:t>
      </w:r>
      <w:r w:rsidR="00DF2DC3" w:rsidRPr="007D7C37">
        <w:rPr>
          <w:rFonts w:cs="Times New Roman"/>
        </w:rPr>
        <w:fldChar w:fldCharType="begin"/>
      </w:r>
      <w:r w:rsidR="00405578" w:rsidRPr="007D7C37">
        <w:rPr>
          <w:rFonts w:cs="Times New Roman"/>
        </w:rPr>
        <w:instrText xml:space="preserve"> ADDIN ZOTERO_ITEM CSL_CITATION {"citationID":"jEByWuSm","properties":{"formattedCitation":"(Edlund, 2003; Sosnaud et al., 2013)","plainCitation":"(Edlund, 2003; Sosnaud et al., 2013)","noteIndex":0},"citationItems":[{"id":14383,"uris":["http://zotero.org/users/5414506/items/55IQ79S5"],"itemData":{"id":14383,"type":"article-journal","abstract":"The influences of female employment on working couples' class-based identities, preferences towards government redistribution, and choice of political party in Sweden, Germany, and the US are analysed in this article. Two issues are of interest. The first is the unit of class composition: families (conventional approach) versus individuals (individual approach). The results indicate that the conventional approach explains more of the variation in the dependent variables than does the individual approach. However, in many cases the inclusion of female employment within the class schema increases the explanatory power of social class significantly. The second issue is cross-country variation. Based on assumptions about the post-industrial economy, a hypothesis concerning cross-country variation in class--gender patterns is tested. In contrast to the hypothesis, the data show that female employment influences are greatest in Germany, closely followed by Sweden. In the US, influences of female employment on working couples' socio-political orientations are negligible.","container-title":"Acta Sociologica","ISSN":"0001-6993","issue":"3","note":"publisher: Sage Publications, Ltd.","page":"195-214","source":"JSTOR","title":"The Influence of the Class Situations of Husbands and Wives on Class Identity, Party Preference and Attitudes Towards Redistribution: Sweden, Germany and the United States","title-short":"The Influence of the Class Situations of Husbands and Wives on Class Identity, Party Preference and Attitudes Towards Redistribution","volume":"46","author":[{"family":"Edlund","given":"Jonas"}],"issued":{"date-parts":[["2003"]]},"citation-key":"edlund_influence_2003"}},{"id":521,"uris":["http://zotero.org/users/5414506/items/YEAWIYHX"],"itemData":{"id":521,"type":"article-journal","abstract":"Partly because of the widespread tendency for Americans to think of\\nthemselves as ``middle class,{''} subjective class identity often does\\nnot correspond to objective class position. This study evaluates the\\nextent to which American voters' subjective class identities differ from\\ntheir objective class positions. We then evaluate the implications of\\nsuch differences for voting behavior using American National Election\\nStudies data from eight recent presidential elections. Coding\\nrespondents according to whether subjective class identity is higher or\\nlower than objective class position, we construct a novel schema of\\ninflated, cleated, and concordant class perceptions. We find that there\\nare substantial differences between Americans' subjective and objective\\nsocial class: over two-thirds of the upper-middle class have a deflated\\nperception of their class position, only half of the middle class have\\nconcordant perceptions, and more than a third of the working class have\\ninflated perceptions. We also find that this divergence varies depending\\non sociodemographic factors, and especially race and education. The\\nanalyses initially show a pattern that those with inflated class\\nperceptions are more likely to vote Republican. However, this\\nrelationship is not significant once we control for race and income.","container-title":"Social Problems","DOI":"10.1525/sp.2013.10258.This","ISSN":"00377791","issue":"1","page":"81-99","title":"Class in Name Only: Subjective Class Identity, Objective Class Position, and Vote Choice in American Presidential Elections","volume":"60","author":[{"family":"Sosnaud","given":"Benjamin"},{"family":"Brady","given":"David"},{"family":"Frenk","given":"Steven M."}],"issued":{"date-parts":[["2013"]]},"citation-key":"sosnaud_class_2013"}}],"schema":"https://github.com/citation-style-language/schema/raw/master/csl-citation.json"} </w:instrText>
      </w:r>
      <w:r w:rsidR="00DF2DC3" w:rsidRPr="007D7C37">
        <w:rPr>
          <w:rFonts w:cs="Times New Roman"/>
        </w:rPr>
        <w:fldChar w:fldCharType="separate"/>
      </w:r>
      <w:r w:rsidR="00405578" w:rsidRPr="007D7C37">
        <w:rPr>
          <w:rFonts w:cs="Times New Roman"/>
        </w:rPr>
        <w:t>(Edlund, 2003; Sosnaud et al., 2013)</w:t>
      </w:r>
      <w:r w:rsidR="00DF2DC3" w:rsidRPr="007D7C37">
        <w:rPr>
          <w:rFonts w:cs="Times New Roman"/>
        </w:rPr>
        <w:fldChar w:fldCharType="end"/>
      </w:r>
      <w:r w:rsidRPr="007D7C37">
        <w:rPr>
          <w:rFonts w:cs="Times New Roman"/>
        </w:rPr>
        <w:t xml:space="preserve">. Specifically, this version distinguishes among the Service Class (higher and lower managerial and professionals), Intermediate Class (routine nonmanual workers and self-employed), and Working Class (manual supervisors, skilled and unskilled manual workers) </w:t>
      </w:r>
      <w:r w:rsidR="003C7D8F" w:rsidRPr="007D7C37">
        <w:rPr>
          <w:rStyle w:val="EndnoteReference"/>
          <w:rFonts w:cs="Times New Roman"/>
        </w:rPr>
        <w:endnoteReference w:id="3"/>
      </w:r>
      <w:r w:rsidR="003C7D8F" w:rsidRPr="007D7C37">
        <w:rPr>
          <w:rFonts w:cs="Times New Roman"/>
        </w:rPr>
        <w:t xml:space="preserve"> </w:t>
      </w:r>
      <w:r w:rsidRPr="007D7C37">
        <w:rPr>
          <w:rFonts w:cs="Times New Roman"/>
        </w:rPr>
        <w:t xml:space="preserve">(see Table </w:t>
      </w:r>
      <w:r w:rsidR="00155964" w:rsidRPr="007D7C37">
        <w:rPr>
          <w:rFonts w:cs="Times New Roman"/>
        </w:rPr>
        <w:t>A</w:t>
      </w:r>
      <w:r w:rsidR="00131AF4" w:rsidRPr="007D7C37">
        <w:rPr>
          <w:rFonts w:cs="Times New Roman"/>
        </w:rPr>
        <w:t>2</w:t>
      </w:r>
      <w:r w:rsidRPr="007D7C37">
        <w:rPr>
          <w:rFonts w:cs="Times New Roman"/>
        </w:rPr>
        <w:t xml:space="preserve"> in the Appendix).</w:t>
      </w:r>
    </w:p>
    <w:p w14:paraId="0009F2C0" w14:textId="6D10D89D" w:rsidR="000E3C44" w:rsidRPr="007D7C37" w:rsidRDefault="009C462E">
      <w:pPr>
        <w:pStyle w:val="BodyText"/>
        <w:rPr>
          <w:rFonts w:cs="Times New Roman"/>
        </w:rPr>
      </w:pPr>
      <w:r w:rsidRPr="007D7C37">
        <w:rPr>
          <w:rFonts w:cs="Times New Roman"/>
        </w:rPr>
        <w:lastRenderedPageBreak/>
        <w:t xml:space="preserve">I employed the position generator as the basis for the class-based network homogeneity measure. This instrument has been widely used in social capital studies and follows an ego-centered approach where </w:t>
      </w:r>
      <w:r w:rsidR="003542A9" w:rsidRPr="007D7C37">
        <w:rPr>
          <w:rFonts w:cs="Times New Roman"/>
        </w:rPr>
        <w:t xml:space="preserve">it </w:t>
      </w:r>
      <w:r w:rsidRPr="007D7C37">
        <w:rPr>
          <w:rFonts w:cs="Times New Roman"/>
        </w:rPr>
        <w:t xml:space="preserve">is assumed that social ties to different hierarchical positions in the social structure provide access to social resources </w:t>
      </w:r>
      <w:r w:rsidR="00886F31" w:rsidRPr="007D7C37">
        <w:rPr>
          <w:rFonts w:cs="Times New Roman"/>
        </w:rPr>
        <w:fldChar w:fldCharType="begin"/>
      </w:r>
      <w:r w:rsidR="00405578" w:rsidRPr="007D7C37">
        <w:rPr>
          <w:rFonts w:cs="Times New Roman"/>
        </w:rPr>
        <w:instrText xml:space="preserve"> ADDIN ZOTERO_ITEM CSL_CITATION {"citationID":"AKUWWXUk","properties":{"formattedCitation":"(van der Gaag et al., 2008)","plainCitation":"(van der Gaag et al., 2008)","noteIndex":0},"citationItems":[{"id":14218,"uris":["http://zotero.org/users/5414506/items/AM6LTE6B"],"itemData":{"id":14218,"type":"chapter","abstract":"This chapter determines the social capital research question that can fully utilize the measurement instrument. It uses the position generator as a reference point and compares the measurements taken by position generators with indicators created from alternative social capital measurement instruments. The chapter also studies the interrelationships between the different measures that can be computed from position generator data.","container-title":"Social Capital: An International Research Program","ISBN":"978-0-19-923438-7","note":"citation key: vandergaag_position_2008","page":"27–48","publisher":"Oxford University Press","source":"Silverchair","title":"Position Generator Measures and Their Relationship to Other Social Capital Measures","URL":"https://doi.org/10.1093/acprof:oso/9780199234387.003.0011","author":[{"family":"Gaag","given":"Martin","non-dropping-particle":"van der"},{"family":"Snijders","given":"Tom A. B."},{"family":"Flap","given":"Henk"}],"editor":[{"family":"Lin","given":"Nan"},{"family":"Erickson","given":"Bonnie"}],"accessed":{"date-parts":[["2023",3,22]]},"issued":{"date-parts":[["2008",3,6]]},"citation-key":"vandergaag_position_2008"}}],"schema":"https://github.com/citation-style-language/schema/raw/master/csl-citation.json"} </w:instrText>
      </w:r>
      <w:r w:rsidR="00886F31" w:rsidRPr="007D7C37">
        <w:rPr>
          <w:rFonts w:cs="Times New Roman"/>
        </w:rPr>
        <w:fldChar w:fldCharType="separate"/>
      </w:r>
      <w:r w:rsidR="00405578" w:rsidRPr="007D7C37">
        <w:rPr>
          <w:rFonts w:cs="Times New Roman"/>
        </w:rPr>
        <w:t>(van der Gaag et al., 2008)</w:t>
      </w:r>
      <w:r w:rsidR="00886F31" w:rsidRPr="007D7C37">
        <w:rPr>
          <w:rFonts w:cs="Times New Roman"/>
        </w:rPr>
        <w:fldChar w:fldCharType="end"/>
      </w:r>
      <w:r w:rsidRPr="007D7C37">
        <w:rPr>
          <w:rFonts w:cs="Times New Roman"/>
        </w:rPr>
        <w:t>. The position generator employed included a list of ten occupations. Here, occupations are presented to the respondent in a grid that allows them to declare whether they know (or not) a person who performs that occupation. The tie can be classified into four groups, defining tie to this person as a “Family or relative,” “Close friend,” “Someone else I know,” or “No one.” With this information, the first three categories are coded as 1 to represent the presence of a tie (“Knows”) and 0 as the absence of a connection to a person with that occupation (“Does not know”). Subsequently, all declared ties were summed to represent the total number of occupations known by the respondent.</w:t>
      </w:r>
    </w:p>
    <w:p w14:paraId="0009F2C1" w14:textId="4C9840E3" w:rsidR="000E3C44" w:rsidRPr="007D7C37" w:rsidRDefault="009C462E">
      <w:pPr>
        <w:pStyle w:val="BodyText"/>
        <w:rPr>
          <w:rFonts w:cs="Times New Roman"/>
        </w:rPr>
      </w:pPr>
      <w:r w:rsidRPr="007D7C37">
        <w:rPr>
          <w:rFonts w:cs="Times New Roman"/>
        </w:rPr>
        <w:t xml:space="preserve">Subsequently, following </w:t>
      </w:r>
      <w:r w:rsidR="00100863" w:rsidRPr="007D7C37">
        <w:rPr>
          <w:rFonts w:cs="Times New Roman"/>
        </w:rPr>
        <w:t xml:space="preserve">previous </w:t>
      </w:r>
      <w:r w:rsidR="00C07135" w:rsidRPr="007D7C37">
        <w:rPr>
          <w:rFonts w:cs="Times New Roman"/>
        </w:rPr>
        <w:t xml:space="preserve">cross-national </w:t>
      </w:r>
      <w:r w:rsidR="00CC000E" w:rsidRPr="007D7C37">
        <w:rPr>
          <w:rFonts w:cs="Times New Roman"/>
        </w:rPr>
        <w:t>studies</w:t>
      </w:r>
      <w:r w:rsidRPr="007D7C37">
        <w:rPr>
          <w:rFonts w:cs="Times New Roman"/>
        </w:rPr>
        <w:t xml:space="preserve"> I classify occupations into three status positions that resemble class positions</w:t>
      </w:r>
      <w:r w:rsidR="001B0014" w:rsidRPr="007D7C37">
        <w:rPr>
          <w:rFonts w:cs="Times New Roman"/>
        </w:rPr>
        <w:t xml:space="preserve"> </w:t>
      </w:r>
      <w:r w:rsidR="00A254E7" w:rsidRPr="007D7C37">
        <w:rPr>
          <w:rFonts w:cs="Times New Roman"/>
        </w:rPr>
        <w:fldChar w:fldCharType="begin"/>
      </w:r>
      <w:r w:rsidR="00405578" w:rsidRPr="007D7C37">
        <w:rPr>
          <w:rFonts w:cs="Times New Roman"/>
        </w:rPr>
        <w:instrText xml:space="preserve"> ADDIN ZOTERO_ITEM CSL_CITATION {"citationID":"a8XwF3Yi","properties":{"formattedCitation":"(Lindh and Andersson, 2024; Otero et al., 2024)","plainCitation":"(Lindh and Andersson, 2024; Otero et al., 2024)","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id":14401,"uris":["http://zotero.org/users/5414506/items/3UWTR5FG"],"itemData":{"id":14401,"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schema":"https://github.com/citation-style-language/schema/raw/master/csl-citation.json"} </w:instrText>
      </w:r>
      <w:r w:rsidR="00A254E7" w:rsidRPr="007D7C37">
        <w:rPr>
          <w:rFonts w:cs="Times New Roman"/>
        </w:rPr>
        <w:fldChar w:fldCharType="separate"/>
      </w:r>
      <w:r w:rsidR="00405578" w:rsidRPr="007D7C37">
        <w:rPr>
          <w:rFonts w:cs="Times New Roman"/>
        </w:rPr>
        <w:t>(Lindh and Andersson, 2024; Otero et al., 2024)</w:t>
      </w:r>
      <w:r w:rsidR="00A254E7" w:rsidRPr="007D7C37">
        <w:rPr>
          <w:rFonts w:cs="Times New Roman"/>
        </w:rPr>
        <w:fldChar w:fldCharType="end"/>
      </w:r>
      <w:r w:rsidR="00571570" w:rsidRPr="007D7C37">
        <w:rPr>
          <w:rFonts w:cs="Times New Roman"/>
        </w:rPr>
        <w:t>.</w:t>
      </w:r>
      <w:r w:rsidRPr="007D7C37">
        <w:rPr>
          <w:rFonts w:cs="Times New Roman"/>
        </w:rPr>
        <w:t xml:space="preserve"> The classification is as follows: lawyer, executive of a large firm, and human resource manager are categorized as </w:t>
      </w:r>
      <w:r w:rsidRPr="007D7C37">
        <w:rPr>
          <w:rFonts w:cs="Times New Roman"/>
          <w:i/>
          <w:iCs/>
        </w:rPr>
        <w:t>higher</w:t>
      </w:r>
      <w:r w:rsidRPr="007D7C37">
        <w:rPr>
          <w:rFonts w:cs="Times New Roman"/>
        </w:rPr>
        <w:t xml:space="preserve"> positions; schoolteacher, police officer, and nurse are classified as </w:t>
      </w:r>
      <w:r w:rsidRPr="007D7C37">
        <w:rPr>
          <w:rFonts w:cs="Times New Roman"/>
          <w:i/>
          <w:iCs/>
        </w:rPr>
        <w:t>medium</w:t>
      </w:r>
      <w:r w:rsidRPr="007D7C37">
        <w:rPr>
          <w:rFonts w:cs="Times New Roman"/>
        </w:rPr>
        <w:t xml:space="preserve"> </w:t>
      </w:r>
      <w:r w:rsidR="00D7261D" w:rsidRPr="007D7C37">
        <w:rPr>
          <w:rFonts w:cs="Times New Roman"/>
        </w:rPr>
        <w:t>positions;</w:t>
      </w:r>
      <w:r w:rsidRPr="007D7C37">
        <w:rPr>
          <w:rFonts w:cs="Times New Roman"/>
        </w:rPr>
        <w:t xml:space="preserve"> and car mechanic, bus driver, hairdresser, and home or office cleaner are considered </w:t>
      </w:r>
      <w:r w:rsidRPr="007D7C37">
        <w:rPr>
          <w:rFonts w:cs="Times New Roman"/>
          <w:i/>
          <w:iCs/>
        </w:rPr>
        <w:t>lower</w:t>
      </w:r>
      <w:r w:rsidRPr="007D7C37">
        <w:rPr>
          <w:rFonts w:cs="Times New Roman"/>
        </w:rPr>
        <w:t xml:space="preserve"> positions.</w:t>
      </w:r>
    </w:p>
    <w:p w14:paraId="0009F2C2" w14:textId="11F997B9" w:rsidR="000E3C44" w:rsidRPr="007D7C37" w:rsidRDefault="009C462E">
      <w:pPr>
        <w:pStyle w:val="BodyText"/>
        <w:rPr>
          <w:rFonts w:cs="Times New Roman"/>
        </w:rPr>
      </w:pPr>
      <w:r w:rsidRPr="007D7C37">
        <w:rPr>
          <w:rFonts w:cs="Times New Roman"/>
        </w:rPr>
        <w:t xml:space="preserve">Given the above, I adopt established procedures in the literature for measuring homogeneity in ego-centered networks </w:t>
      </w:r>
      <w:r w:rsidR="00141A3F" w:rsidRPr="007D7C37">
        <w:rPr>
          <w:rFonts w:cs="Times New Roman"/>
        </w:rPr>
        <w:fldChar w:fldCharType="begin"/>
      </w:r>
      <w:r w:rsidR="002216E3" w:rsidRPr="007D7C37">
        <w:rPr>
          <w:rFonts w:cs="Times New Roman"/>
        </w:rPr>
        <w:instrText xml:space="preserve"> ADDIN ZOTERO_ITEM CSL_CITATION {"citationID":"L3NFn8ix","properties":{"formattedCitation":"(V\\uc0\\u246{}lker, 2022)","plainCitation":"(Völker, 2022)","noteIndex":0},"citationItems":[{"id":15574,"uris":["http://zotero.org/users/5414506/items/7QQM57B6"],"itemData":{"id":15574,"type":"article-journal","abstract":"This paper studies the changes in the homogeneity of friendship networks in terms of gender, age, and educational diversity. It is argued that through the life course, both an individual’s demand and the structural supply of similar others change. This should be reflected in the composition of friendship relations in personal networks. Rich network panel data that cover a period of 19 years are employed (The Social Survey of the Dutch, SSND). Results show that gender and educational homogeneity in friendships increases when people age, while age homogeneity remains unchanged. Notably, friendship as a relational category remains important throughout a person’s life and only few respondents report that they have no friends.","container-title":"Advances in Life Course Research","DOI":"10.1016/j.alcr.2022.100498","ISSN":"1569-4909","journalAbbreviation":"Advances in Life Course Research","page":"100498","source":"ScienceDirect","title":"'Birds of a feather' - forever? Homogeneity in adult friendship networks through the life course","title-short":"'Birds of a feather' - forever?","volume":"53","author":[{"family":"Völker","given":"Beate"}],"issued":{"date-parts":[["2022",9,1]]},"citation-key":"volker_birds_2022"}}],"schema":"https://github.com/citation-style-language/schema/raw/master/csl-citation.json"} </w:instrText>
      </w:r>
      <w:r w:rsidR="00141A3F" w:rsidRPr="007D7C37">
        <w:rPr>
          <w:rFonts w:cs="Times New Roman"/>
        </w:rPr>
        <w:fldChar w:fldCharType="separate"/>
      </w:r>
      <w:r w:rsidR="00405578" w:rsidRPr="007D7C37">
        <w:rPr>
          <w:rFonts w:cs="Times New Roman"/>
        </w:rPr>
        <w:t>(Völker, 2022)</w:t>
      </w:r>
      <w:r w:rsidR="00141A3F" w:rsidRPr="007D7C37">
        <w:rPr>
          <w:rFonts w:cs="Times New Roman"/>
        </w:rPr>
        <w:fldChar w:fldCharType="end"/>
      </w:r>
      <w:r w:rsidRPr="007D7C37">
        <w:rPr>
          <w:rFonts w:cs="Times New Roman"/>
        </w:rPr>
        <w:t xml:space="preserve">. Regarding class segregation, Otero et al. </w:t>
      </w:r>
      <w:r w:rsidR="00141A3F" w:rsidRPr="007D7C37">
        <w:rPr>
          <w:rFonts w:cs="Times New Roman"/>
        </w:rPr>
        <w:fldChar w:fldCharType="begin"/>
      </w:r>
      <w:r w:rsidR="002216E3" w:rsidRPr="007D7C37">
        <w:rPr>
          <w:rFonts w:cs="Times New Roman"/>
        </w:rPr>
        <w:instrText xml:space="preserve"> ADDIN ZOTERO_ITEM CSL_CITATION {"citationID":"DPeTQN67","properties":{"formattedCitation":"(2022)","plainCitation":"(2022)","noteIndex":0},"citationItems":[{"id":13399,"uris":["http://zotero.org/users/5414506/items/QY2N5NI2"],"itemData":{"id":13399,"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label":"page","suppress-author":true}],"schema":"https://github.com/citation-style-language/schema/raw/master/csl-citation.json"} </w:instrText>
      </w:r>
      <w:r w:rsidR="00141A3F" w:rsidRPr="007D7C37">
        <w:rPr>
          <w:rFonts w:cs="Times New Roman"/>
        </w:rPr>
        <w:fldChar w:fldCharType="separate"/>
      </w:r>
      <w:r w:rsidR="00405578" w:rsidRPr="007D7C37">
        <w:rPr>
          <w:rFonts w:cs="Times New Roman"/>
        </w:rPr>
        <w:t>(2022)</w:t>
      </w:r>
      <w:r w:rsidR="00141A3F" w:rsidRPr="007D7C37">
        <w:rPr>
          <w:rFonts w:cs="Times New Roman"/>
        </w:rPr>
        <w:fldChar w:fldCharType="end"/>
      </w:r>
      <w:r w:rsidRPr="007D7C37">
        <w:rPr>
          <w:rFonts w:cs="Times New Roman"/>
        </w:rPr>
        <w:t xml:space="preserve"> classified occupations from the position generator into three class positions to compute the proportion of similar ties based on social class, thereby measuring class-based network homogeneity.</w:t>
      </w:r>
    </w:p>
    <w:p w14:paraId="0009F2C3" w14:textId="0BB5FDA3" w:rsidR="000E3C44" w:rsidRPr="007D7C37" w:rsidRDefault="009C462E">
      <w:pPr>
        <w:pStyle w:val="BodyText"/>
        <w:rPr>
          <w:rFonts w:cs="Times New Roman"/>
        </w:rPr>
      </w:pPr>
      <w:r w:rsidRPr="007D7C37">
        <w:rPr>
          <w:rFonts w:cs="Times New Roman"/>
        </w:rPr>
        <w:t xml:space="preserve">I calculate the number of ingroup ties according to the respondents’ class position and divide it by the total number of known occupations. This measure represents the proportion of similar social ties within the personal network, where a value of zero indicates complete </w:t>
      </w:r>
      <w:r w:rsidRPr="007D7C37">
        <w:rPr>
          <w:rFonts w:cs="Times New Roman"/>
          <w:i/>
          <w:iCs/>
        </w:rPr>
        <w:t>heterogeneity</w:t>
      </w:r>
      <w:r w:rsidRPr="007D7C37">
        <w:rPr>
          <w:rFonts w:cs="Times New Roman"/>
        </w:rPr>
        <w:t xml:space="preserve"> (i.e., all ties are different), and a value of one indicates complete </w:t>
      </w:r>
      <w:r w:rsidRPr="007D7C37">
        <w:rPr>
          <w:rFonts w:cs="Times New Roman"/>
          <w:i/>
          <w:iCs/>
        </w:rPr>
        <w:t>homogeneity</w:t>
      </w:r>
      <w:r w:rsidRPr="007D7C37">
        <w:rPr>
          <w:rFonts w:cs="Times New Roman"/>
        </w:rPr>
        <w:t xml:space="preserve"> (i.e., all ties are similar). Substantively, higher values reflect a greater social distance from other social classes in society.</w:t>
      </w:r>
    </w:p>
    <w:p w14:paraId="0009F2C4" w14:textId="14632CA2" w:rsidR="000E3C44" w:rsidRPr="007D7C37" w:rsidRDefault="009C462E">
      <w:pPr>
        <w:pStyle w:val="BodyText"/>
        <w:rPr>
          <w:rFonts w:cs="Times New Roman"/>
        </w:rPr>
      </w:pPr>
      <w:r w:rsidRPr="007D7C37">
        <w:rPr>
          <w:rFonts w:cs="Times New Roman"/>
        </w:rPr>
        <w:t xml:space="preserve">A set of control variables are considered in the estimations. First, the number of social ties is included to ensure that the association between network homogeneity and redistributive preferences is independent of network size. Second, socioeconomic characteristics are incorporated into the models, as they represent the current social status through income, education, and labor market status </w:t>
      </w:r>
      <w:r w:rsidR="00402410" w:rsidRPr="007D7C37">
        <w:rPr>
          <w:rFonts w:cs="Times New Roman"/>
        </w:rPr>
        <w:fldChar w:fldCharType="begin"/>
      </w:r>
      <w:r w:rsidR="00405578" w:rsidRPr="007D7C37">
        <w:rPr>
          <w:rFonts w:cs="Times New Roman"/>
        </w:rPr>
        <w:instrText xml:space="preserve"> ADDIN ZOTERO_ITEM CSL_CITATION {"citationID":"dYelO8Xh","properties":{"formattedCitation":"(H\\uc0\\u228{}usermann et al., 2015; Kitschelt and Rehm, 2014)","plainCitation":"(Häusermann et al., 2015; Kitschelt and Rehm, 2014)","noteIndex":0},"citationItems":[{"id":15825,"uris":["http://zotero.org/users/5414506/items/CFWH4PAZ"],"itemData":{"id":15825,"type":"article-journal","container-title":"Socio-Economic Review","DOI":"10.1093/ser/mwu026","ISSN":"1475-147X, 1475-1461","issue":"2","language":"en","note":"citation key: hausermann_highskilled_2015","page":"235-258","source":"DOI.org (Crossref)","title":"High-skilled outsiders? Labor market vulnerability, education and welfare state preferences","title-short":"High-skilled outsiders?","volume":"13","author":[{"family":"Häusermann","given":"Silja"},{"family":"Kurer","given":"Thomas"},{"family":"Schwander","given":"Hanna"}],"issued":{"date-parts":[["2015",4]]},"citation-key":"hausermann_highskilled_2015"}},{"id":1774,"uris":["http://zotero.org/users/5414506/items/SWFM9J4J"],"itemData":{"id":1774,"type":"article-journal","abstract":"Political preferences are multi-dimensional, covering topics like redistribution, immigration, and abortion. But what accounts for people’s political preferences? We argue that an individual’s work experiences on the job play an important part in shaping attitudes. In a process of generalization and transposition, people apply the kinds of reasoning, heuristics, and problem-solving techniques they learn and use at work in all realms of life. In this article, we briefly discuss the dimensionality of the political preference space and then explicate our account that links work experiences with attitudes. We use European Social Survey data to establish correlations between work experiences and attitudes and find evidence that is consistent with our account.","container-title":"Comparative Political Studies","DOI":"10.1177/0010414013516066","ISSN":"0010-4140, 1552-3829","issue":"12","journalAbbreviation":"Comparative Political Studies","language":"en","note":"number: 12","page":"1670-1706","source":"cps.sagepub.com","title":"Occupations as a Site of Political Preference Formation","volume":"47","author":[{"family":"Kitschelt","given":"Herbert"},{"family":"Rehm","given":"Philipp"}],"issued":{"date-parts":[["2014",10,1]]},"citation-key":"kitschelt_occupations_2014"}}],"schema":"https://github.com/citation-style-language/schema/raw/master/csl-citation.json"} </w:instrText>
      </w:r>
      <w:r w:rsidR="00402410" w:rsidRPr="007D7C37">
        <w:rPr>
          <w:rFonts w:cs="Times New Roman"/>
        </w:rPr>
        <w:fldChar w:fldCharType="separate"/>
      </w:r>
      <w:r w:rsidR="00405578" w:rsidRPr="007D7C37">
        <w:rPr>
          <w:rFonts w:cs="Times New Roman"/>
        </w:rPr>
        <w:t>(Häusermann et al., 2015; Kitschelt and Rehm, 2014)</w:t>
      </w:r>
      <w:r w:rsidR="00402410" w:rsidRPr="007D7C37">
        <w:rPr>
          <w:rFonts w:cs="Times New Roman"/>
        </w:rPr>
        <w:fldChar w:fldCharType="end"/>
      </w:r>
      <w:r w:rsidRPr="007D7C37">
        <w:rPr>
          <w:rFonts w:cs="Times New Roman"/>
        </w:rPr>
        <w:t xml:space="preserve">. Third, given the gender-based class inequality in economic resources </w:t>
      </w:r>
      <w:r w:rsidR="00402410" w:rsidRPr="007D7C37">
        <w:rPr>
          <w:rFonts w:cs="Times New Roman"/>
        </w:rPr>
        <w:fldChar w:fldCharType="begin"/>
      </w:r>
      <w:r w:rsidR="00405578" w:rsidRPr="007D7C37">
        <w:rPr>
          <w:rFonts w:cs="Times New Roman"/>
        </w:rPr>
        <w:instrText xml:space="preserve"> ADDIN ZOTERO_ITEM CSL_CITATION {"citationID":"YeexRY23","properties":{"formattedCitation":"(Waitkus and Minkus, 2021)","plainCitation":"(Waitkus and Minkus, 2021)","noteIndex":0},"citationItems":[{"id":15790,"uris":["http://zotero.org/users/5414506/items/CMMC5UGI"],"itemData":{"id":15790,"type":"article-journal","abstract":"This study examines the role of occupational classes in the Gender Wealth Gap (GWG). Despite rising interest in gender differences in wealth, the central role of occupations in restricting and enabling its accumulation has been neglected thus far. Drawing on the German Socio-Economic Panel, this study employs quantile regressions and decomposition techniques. It finds explanatory power of occupational classes for the gender wealth gap, which exists despite accounting for other labor-market-relevant parameters, such as income, tenure, and full-time work experience at different points of the wealth distribution. Wealth gaps by gender vary between and within occupational classes. Particularly, women’s underrepresentation among the self-employed and overrepresentation among sociocultural professions explain the GWG in Germany. The study thus adds another dimension of stratification – occupational class – to the discussion on the gendered distribution of wealth. HIGHLIGHTS Women’s lower full-time work experience and income drive the overall gender wealth gap.Occupational classes explain more of the gender wealth gap than family or workplace characteristics.Gender wealth differences are largest among self-employed and managerial classes.The gap exists even among female-dominated sociocultural professions. Women’s lower full-time work experience and income drive the overall gender wealth gap. Occupational classes explain more of the gender wealth gap than family or workplace characteristics. Gender wealth differences are largest among self-employed and managerial classes. The gap exists even among female-dominated sociocultural professions.","container-title":"Feminist Economics","DOI":"10.1080/13545701.2021.1973059","ISSN":"1354-5701","issue":"4","note":"publisher: Routledge\n_eprint: https://doi.org/10.1080/13545701.2021.1973059","page":"114-147","source":"Taylor and Francis+NEJM","title":"Investigating the Gender Wealth Gap Across Occupational Classes","volume":"27","author":[{"family":"Waitkus","given":"Nora"},{"family":"Minkus","given":"Lara"}],"issued":{"date-parts":[["2021",10,2]]},"citation-key":"waitkus_investigating_2021"}}],"schema":"https://github.com/citation-style-language/schema/raw/master/csl-citation.json"} </w:instrText>
      </w:r>
      <w:r w:rsidR="00402410" w:rsidRPr="007D7C37">
        <w:rPr>
          <w:rFonts w:cs="Times New Roman"/>
        </w:rPr>
        <w:fldChar w:fldCharType="separate"/>
      </w:r>
      <w:r w:rsidR="00405578" w:rsidRPr="007D7C37">
        <w:rPr>
          <w:rFonts w:cs="Times New Roman"/>
        </w:rPr>
        <w:t>(Waitkus and Minkus, 2021)</w:t>
      </w:r>
      <w:r w:rsidR="00402410" w:rsidRPr="007D7C37">
        <w:rPr>
          <w:rFonts w:cs="Times New Roman"/>
        </w:rPr>
        <w:fldChar w:fldCharType="end"/>
      </w:r>
      <w:r w:rsidRPr="007D7C37">
        <w:rPr>
          <w:rFonts w:cs="Times New Roman"/>
        </w:rPr>
        <w:t xml:space="preserve">, age differences in terms of values and socioeconomic vulnerability </w:t>
      </w:r>
      <w:r w:rsidR="0036694B" w:rsidRPr="007D7C37">
        <w:rPr>
          <w:rFonts w:cs="Times New Roman"/>
        </w:rPr>
        <w:fldChar w:fldCharType="begin"/>
      </w:r>
      <w:r w:rsidR="00405578" w:rsidRPr="007D7C37">
        <w:rPr>
          <w:rFonts w:cs="Times New Roman"/>
        </w:rPr>
        <w:instrText xml:space="preserve"> ADDIN ZOTERO_ITEM CSL_CITATION {"citationID":"CM80wyHu","properties":{"formattedCitation":"(VanHeuvelen and Copas, 2018)","plainCitation":"(VanHeuvelen and Copas, 2018)","noteIndex":0},"citationItems":[{"id":15822,"uris":["http://zotero.org/users/5414506/items/AB7UIYPY"],"itemData":{"id":15822,"type":"article-journal","abstract":"When do attitudes towards inequality change? Scholars have examined why publics change their attitudes regarding support for redistribution (SFR). Yet almost all studies focus on SFR change from one year to another. We shift focus by conceptualizing SFR change as occurring across birth cohorts socialized into different cultural zeitgeists. We combine data from 21 waves of cross-national survey data using the International Social Survey Program and European Social Survey covering 54 countries, 32 years, and over a century of birth years. In many countries, we reach substantially different conclusions on the nature of SFR change when examining intercohort dynamics. In several cases, we detect rapidly declining SFR belied by year-to-year stability of attitudes, representing an important challenge for proponents of egalitarian politics. Additional findings and implications are discussed.","container-title":"Societies","DOI":"10.3390/soc8030069","ISSN":"2075-4698","issue":"3","language":"en","license":"http://creativecommons.org/licenses/by/3.0/","note":"number: 3\npublisher: Multidisciplinary Digital Publishing Institute","page":"69","source":"www.mdpi.com","title":"The Intercohort Dynamics of Support for Redistribution in 54 Countries, 1985–2017","volume":"8","author":[{"family":"VanHeuvelen","given":"Tom"},{"family":"Copas","given":"Kathy"}],"issued":{"date-parts":[["2018",9]]},"citation-key":"vanheuvelen_intercohort_2018"}}],"schema":"https://github.com/citation-style-language/schema/raw/master/csl-citation.json"} </w:instrText>
      </w:r>
      <w:r w:rsidR="0036694B" w:rsidRPr="007D7C37">
        <w:rPr>
          <w:rFonts w:cs="Times New Roman"/>
        </w:rPr>
        <w:fldChar w:fldCharType="separate"/>
      </w:r>
      <w:r w:rsidR="00405578" w:rsidRPr="007D7C37">
        <w:rPr>
          <w:rFonts w:cs="Times New Roman"/>
        </w:rPr>
        <w:t>(VanHeuvelen and Copas, 2018)</w:t>
      </w:r>
      <w:r w:rsidR="0036694B" w:rsidRPr="007D7C37">
        <w:rPr>
          <w:rFonts w:cs="Times New Roman"/>
        </w:rPr>
        <w:fldChar w:fldCharType="end"/>
      </w:r>
      <w:r w:rsidRPr="007D7C37">
        <w:rPr>
          <w:rFonts w:cs="Times New Roman"/>
        </w:rPr>
        <w:t xml:space="preserve">, and the role of family support provided by partners </w:t>
      </w:r>
      <w:r w:rsidR="0036694B" w:rsidRPr="007D7C37">
        <w:rPr>
          <w:rFonts w:cs="Times New Roman"/>
        </w:rPr>
        <w:fldChar w:fldCharType="begin"/>
      </w:r>
      <w:r w:rsidR="002216E3" w:rsidRPr="007D7C37">
        <w:rPr>
          <w:rFonts w:cs="Times New Roman"/>
        </w:rPr>
        <w:instrText xml:space="preserve"> ADDIN ZOTERO_ITEM CSL_CITATION {"citationID":"v7SBdFPI","properties":{"formattedCitation":"(Edlund, 2003)","plainCitation":"(Edlund, 2003)","noteIndex":0},"citationItems":[{"id":14383,"uris":["http://zotero.org/users/5414506/items/55IQ79S5"],"itemData":{"id":14383,"type":"article-journal","abstract":"The influences of female employment on working couples' class-based identities, preferences towards government redistribution, and choice of political party in Sweden, Germany, and the US are analysed in this article. Two issues are of interest. The first is the unit of class composition: families (conventional approach) versus individuals (individual approach). The results indicate that the conventional approach explains more of the variation in the dependent variables than does the individual approach. However, in many cases the inclusion of female employment within the class schema increases the explanatory power of social class significantly. The second issue is cross-country variation. Based on assumptions about the post-industrial economy, a hypothesis concerning cross-country variation in class--gender patterns is tested. In contrast to the hypothesis, the data show that female employment influences are greatest in Germany, closely followed by Sweden. In the US, influences of female employment on working couples' socio-political orientations are negligible.","container-title":"Acta Sociologica","ISSN":"0001-6993","issue":"3","note":"publisher: Sage Publications, Ltd.","page":"195-214","source":"JSTOR","title":"The Influence of the Class Situations of Husbands and Wives on Class Identity, Party Preference and Attitudes Towards Redistribution: Sweden, Germany and the United States","title-short":"The Influence of the Class Situations of Husbands and Wives on Class Identity, Party Preference and Attitudes Towards Redistribution","volume":"46","author":[{"family":"Edlund","given":"Jonas"}],"issued":{"date-parts":[["2003"]]},"citation-key":"edlund_influence_2003"}}],"schema":"https://github.com/citation-style-language/schema/raw/master/csl-citation.json"} </w:instrText>
      </w:r>
      <w:r w:rsidR="0036694B" w:rsidRPr="007D7C37">
        <w:rPr>
          <w:rFonts w:cs="Times New Roman"/>
        </w:rPr>
        <w:fldChar w:fldCharType="separate"/>
      </w:r>
      <w:r w:rsidR="00405578" w:rsidRPr="007D7C37">
        <w:rPr>
          <w:rFonts w:cs="Times New Roman"/>
        </w:rPr>
        <w:t>(Edlund, 2003)</w:t>
      </w:r>
      <w:r w:rsidR="0036694B" w:rsidRPr="007D7C37">
        <w:rPr>
          <w:rFonts w:cs="Times New Roman"/>
        </w:rPr>
        <w:fldChar w:fldCharType="end"/>
      </w:r>
      <w:r w:rsidRPr="007D7C37">
        <w:rPr>
          <w:rFonts w:cs="Times New Roman"/>
        </w:rPr>
        <w:t>, gender, age, and marital status were included as control variables in all models.</w:t>
      </w:r>
    </w:p>
    <w:p w14:paraId="0009F2C5" w14:textId="77777777" w:rsidR="000E3C44" w:rsidRPr="007D7C37" w:rsidRDefault="009C462E">
      <w:pPr>
        <w:pStyle w:val="Heading3"/>
        <w:rPr>
          <w:rFonts w:ascii="Times New Roman" w:hAnsi="Times New Roman" w:cs="Times New Roman"/>
        </w:rPr>
      </w:pPr>
      <w:bookmarkStart w:id="11" w:name="independent-variables---country-level"/>
      <w:bookmarkEnd w:id="10"/>
      <w:r w:rsidRPr="007D7C37">
        <w:rPr>
          <w:rFonts w:ascii="Times New Roman" w:hAnsi="Times New Roman" w:cs="Times New Roman"/>
        </w:rPr>
        <w:t>Independent variables - country level</w:t>
      </w:r>
    </w:p>
    <w:p w14:paraId="0009F2C6" w14:textId="6C4D423B" w:rsidR="000E3C44" w:rsidRPr="007D7C37" w:rsidRDefault="009C462E">
      <w:pPr>
        <w:pStyle w:val="FirstParagraph"/>
        <w:rPr>
          <w:rFonts w:cs="Times New Roman"/>
        </w:rPr>
      </w:pPr>
      <w:r w:rsidRPr="007D7C37">
        <w:rPr>
          <w:rFonts w:cs="Times New Roman"/>
        </w:rPr>
        <w:t xml:space="preserve">To measure economic inequality comparatively, I use the Gini index (post-taxes and transfers) from the World Income Inequality Dataset (WID) </w:t>
      </w:r>
      <w:r w:rsidR="00C9260F" w:rsidRPr="007D7C37">
        <w:rPr>
          <w:rFonts w:cs="Times New Roman"/>
        </w:rPr>
        <w:fldChar w:fldCharType="begin"/>
      </w:r>
      <w:r w:rsidR="00405578" w:rsidRPr="007D7C37">
        <w:rPr>
          <w:rFonts w:cs="Times New Roman"/>
        </w:rPr>
        <w:instrText xml:space="preserve"> ADDIN ZOTERO_ITEM CSL_CITATION {"citationID":"fptEEC08","properties":{"formattedCitation":"(Alvaredo et al., 2022)","plainCitation":"(Alvaredo et al., 2022)","noteIndex":0},"citationItems":[{"id":15831,"uris":["http://zotero.org/users/5414506/items/UL2FELH2"],"itemData":{"id":15831,"type":"document","publisher":"WID.world","title":"World inequality database","URL":"http://wid.world/data","author":[{"family":"Alvaredo","given":"Facundo"},{"family":"Atkinson","given":"Anthony B."},{"family":"Piketty","given":"Thomas"},{"family":"Saez","given":"Emmanuel"}],"issued":{"date-parts":[["2022"]]},"citation-key":"alvaredo_world_2022"}}],"schema":"https://github.com/citation-style-language/schema/raw/master/csl-citation.json"} </w:instrText>
      </w:r>
      <w:r w:rsidR="00C9260F" w:rsidRPr="007D7C37">
        <w:rPr>
          <w:rFonts w:cs="Times New Roman"/>
        </w:rPr>
        <w:fldChar w:fldCharType="separate"/>
      </w:r>
      <w:r w:rsidR="00405578" w:rsidRPr="007D7C37">
        <w:rPr>
          <w:rFonts w:cs="Times New Roman"/>
        </w:rPr>
        <w:t>(Alvaredo et al., 2022)</w:t>
      </w:r>
      <w:r w:rsidR="00C9260F" w:rsidRPr="007D7C37">
        <w:rPr>
          <w:rFonts w:cs="Times New Roman"/>
        </w:rPr>
        <w:fldChar w:fldCharType="end"/>
      </w:r>
      <w:r w:rsidRPr="007D7C37">
        <w:rPr>
          <w:rFonts w:cs="Times New Roman"/>
        </w:rPr>
        <w:t xml:space="preserve">. Additionally, I incorporate two contextual variables as controls in the </w:t>
      </w:r>
      <w:r w:rsidR="00CF4408">
        <w:rPr>
          <w:rFonts w:cs="Times New Roman"/>
        </w:rPr>
        <w:t>analysis</w:t>
      </w:r>
      <w:r w:rsidRPr="007D7C37">
        <w:rPr>
          <w:rFonts w:cs="Times New Roman"/>
        </w:rPr>
        <w:t xml:space="preserve">. First, employing Gross Domestic Product (GDP) in constant 2017 USD (PPP) ensures that </w:t>
      </w:r>
      <w:r w:rsidRPr="007D7C37">
        <w:rPr>
          <w:rFonts w:cs="Times New Roman"/>
        </w:rPr>
        <w:lastRenderedPageBreak/>
        <w:t xml:space="preserve">economic inequality estimates remain consistent regardless of economic conditions </w:t>
      </w:r>
      <w:r w:rsidR="00C9260F" w:rsidRPr="007D7C37">
        <w:rPr>
          <w:rFonts w:cs="Times New Roman"/>
        </w:rPr>
        <w:fldChar w:fldCharType="begin"/>
      </w:r>
      <w:r w:rsidR="002216E3" w:rsidRPr="007D7C37">
        <w:rPr>
          <w:rFonts w:cs="Times New Roman"/>
        </w:rPr>
        <w:instrText xml:space="preserve"> ADDIN ZOTERO_ITEM CSL_CITATION {"citationID":"SfwjDmdE","properties":{"formattedCitation":"(UNU-WIDER, 2023)","plainCitation":"(UNU-WIDER, 2023)","noteIndex":0},"citationItems":[{"id":15886,"uris":["http://zotero.org/users/5414506/items/9XUFCRX5"],"itemData":{"id":15886,"type":"dataset","abstract":"The World Income Inequality Database (WIID) presents information on income inequality for developed, developing, and transition countries. It provides the most comprehensive set of income inequality statistics available and can be downloaded for free. This version of the WIID, released 28 November 2023, covers 201 countries (including historical entities) through 2022, with over 24,000 data points in total. There are now more than 3,954 unique country-year observations in the WIID.","DOI":"10.35188/UNU-WIDER/WIID-281123","language":"en","note":"Institution: United Nations University World Institute for Development Economics Research\npage: Version 28 November 2023\n\ncitation key: wiid_2023","source":"DOI.org (Crossref)","title":"World Income Inequality Database (WIID) – Version 28 November 2023","URL":"https://www.wider.unu.edu/node/238599","author":[{"literal":"UNU-WIDER"}],"accessed":{"date-parts":[["2024",6,10]]},"issued":{"date-parts":[["2023"]]},"citation-key":"wiid_2023"}}],"schema":"https://github.com/citation-style-language/schema/raw/master/csl-citation.json"} </w:instrText>
      </w:r>
      <w:r w:rsidR="00C9260F" w:rsidRPr="007D7C37">
        <w:rPr>
          <w:rFonts w:cs="Times New Roman"/>
        </w:rPr>
        <w:fldChar w:fldCharType="separate"/>
      </w:r>
      <w:r w:rsidR="00405578" w:rsidRPr="007D7C37">
        <w:rPr>
          <w:rFonts w:cs="Times New Roman"/>
        </w:rPr>
        <w:t>(UNU-WIDER, 2023)</w:t>
      </w:r>
      <w:r w:rsidR="00C9260F" w:rsidRPr="007D7C37">
        <w:rPr>
          <w:rFonts w:cs="Times New Roman"/>
        </w:rPr>
        <w:fldChar w:fldCharType="end"/>
      </w:r>
      <w:r w:rsidRPr="007D7C37">
        <w:rPr>
          <w:rFonts w:cs="Times New Roman"/>
        </w:rPr>
        <w:t xml:space="preserve">. Second, following Edlund and Lindh </w:t>
      </w:r>
      <w:r w:rsidR="00CB2BE5" w:rsidRPr="007D7C37">
        <w:rPr>
          <w:rFonts w:cs="Times New Roman"/>
        </w:rPr>
        <w:fldChar w:fldCharType="begin"/>
      </w:r>
      <w:r w:rsidR="002216E3" w:rsidRPr="007D7C37">
        <w:rPr>
          <w:rFonts w:cs="Times New Roman"/>
        </w:rPr>
        <w:instrText xml:space="preserve"> ADDIN ZOTERO_ITEM CSL_CITATION {"citationID":"dKhCcnHn","properties":{"formattedCitation":"(2015)","plainCitation":"(2015)","noteIndex":0},"citationItems":[{"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label":"page","suppress-author":true}],"schema":"https://github.com/citation-style-language/schema/raw/master/csl-citation.json"} </w:instrText>
      </w:r>
      <w:r w:rsidR="00CB2BE5" w:rsidRPr="007D7C37">
        <w:rPr>
          <w:rFonts w:cs="Times New Roman"/>
        </w:rPr>
        <w:fldChar w:fldCharType="separate"/>
      </w:r>
      <w:r w:rsidR="00405578" w:rsidRPr="007D7C37">
        <w:rPr>
          <w:rFonts w:cs="Times New Roman"/>
        </w:rPr>
        <w:t>(2015)</w:t>
      </w:r>
      <w:r w:rsidR="00CB2BE5" w:rsidRPr="007D7C37">
        <w:rPr>
          <w:rFonts w:cs="Times New Roman"/>
        </w:rPr>
        <w:fldChar w:fldCharType="end"/>
      </w:r>
      <w:r w:rsidRPr="007D7C37">
        <w:rPr>
          <w:rFonts w:cs="Times New Roman"/>
        </w:rPr>
        <w:t>, I include a measure of the welfare state that conceptually captures both its overall size and redistributive capacity based on taxation and spending levels. This approach provides a more accurate representation of the welfare state’s impact by incorporating a broader range of services and reflecting the actual outcomes of welfare policies. Empirically, I compute a normalized indicator on a scale from 0 to 100, which combines (</w:t>
      </w:r>
      <w:proofErr w:type="spellStart"/>
      <w:r w:rsidRPr="007D7C37">
        <w:rPr>
          <w:rFonts w:cs="Times New Roman"/>
        </w:rPr>
        <w:t>i</w:t>
      </w:r>
      <w:proofErr w:type="spellEnd"/>
      <w:r w:rsidRPr="007D7C37">
        <w:rPr>
          <w:rFonts w:cs="Times New Roman"/>
        </w:rPr>
        <w:t xml:space="preserve">) tax revenue as a percentage of GDP </w:t>
      </w:r>
      <w:r w:rsidR="00CB2BE5" w:rsidRPr="007D7C37">
        <w:rPr>
          <w:rFonts w:cs="Times New Roman"/>
        </w:rPr>
        <w:fldChar w:fldCharType="begin"/>
      </w:r>
      <w:r w:rsidR="002216E3" w:rsidRPr="007D7C37">
        <w:rPr>
          <w:rFonts w:cs="Times New Roman"/>
        </w:rPr>
        <w:instrText xml:space="preserve"> ADDIN ZOTERO_ITEM CSL_CITATION {"citationID":"5viCPnl1","properties":{"formattedCitation":"(ILO, 2022)","plainCitation":"(ILO, 2022)","noteIndex":0},"citationItems":[{"id":15845,"uris":["http://zotero.org/users/5414506/items/W83FBE5I"],"itemData":{"id":15845,"type":"report","note":"itemType: dataset","source":"DOI.org (Datacite)","title":"World Economic Outlook Database","URL":"https://www.imf.org/en/Publications/WEO/weo-database/2022/April","author":[{"family":"ILO","given":""}],"accessed":{"date-parts":[["2022",9,7]]},"issued":{"date-parts":[["2022"]]},"citation-key":"ilo_world_2022"}}],"schema":"https://github.com/citation-style-language/schema/raw/master/csl-citation.json"} </w:instrText>
      </w:r>
      <w:r w:rsidR="00CB2BE5" w:rsidRPr="007D7C37">
        <w:rPr>
          <w:rFonts w:cs="Times New Roman"/>
        </w:rPr>
        <w:fldChar w:fldCharType="separate"/>
      </w:r>
      <w:r w:rsidR="00405578" w:rsidRPr="007D7C37">
        <w:rPr>
          <w:rFonts w:cs="Times New Roman"/>
        </w:rPr>
        <w:t>(ILO, 2022)</w:t>
      </w:r>
      <w:r w:rsidR="00CB2BE5" w:rsidRPr="007D7C37">
        <w:rPr>
          <w:rFonts w:cs="Times New Roman"/>
        </w:rPr>
        <w:fldChar w:fldCharType="end"/>
      </w:r>
      <w:r w:rsidRPr="007D7C37">
        <w:rPr>
          <w:rFonts w:cs="Times New Roman"/>
        </w:rPr>
        <w:t xml:space="preserve">, (ii) welfare generosity as total governmental spending as a share of GDP </w:t>
      </w:r>
      <w:r w:rsidR="00AB0717" w:rsidRPr="007D7C37">
        <w:rPr>
          <w:rFonts w:cs="Times New Roman"/>
        </w:rPr>
        <w:fldChar w:fldCharType="begin"/>
      </w:r>
      <w:r w:rsidR="002216E3" w:rsidRPr="007D7C37">
        <w:rPr>
          <w:rFonts w:cs="Times New Roman"/>
        </w:rPr>
        <w:instrText xml:space="preserve"> ADDIN ZOTERO_ITEM CSL_CITATION {"citationID":"6usTGEF5","properties":{"formattedCitation":"(ILO, 2022)","plainCitation":"(ILO, 2022)","noteIndex":0},"citationItems":[{"id":15845,"uris":["http://zotero.org/users/5414506/items/W83FBE5I"],"itemData":{"id":15845,"type":"report","note":"itemType: dataset","source":"DOI.org (Datacite)","title":"World Economic Outlook Database","URL":"https://www.imf.org/en/Publications/WEO/weo-database/2022/April","author":[{"family":"ILO","given":""}],"accessed":{"date-parts":[["2022",9,7]]},"issued":{"date-parts":[["2022"]]},"citation-key":"ilo_world_2022"}}],"schema":"https://github.com/citation-style-language/schema/raw/master/csl-citation.json"} </w:instrText>
      </w:r>
      <w:r w:rsidR="00AB0717" w:rsidRPr="007D7C37">
        <w:rPr>
          <w:rFonts w:cs="Times New Roman"/>
        </w:rPr>
        <w:fldChar w:fldCharType="separate"/>
      </w:r>
      <w:r w:rsidR="00405578" w:rsidRPr="007D7C37">
        <w:rPr>
          <w:rFonts w:cs="Times New Roman"/>
        </w:rPr>
        <w:t>(ILO, 2022)</w:t>
      </w:r>
      <w:r w:rsidR="00AB0717" w:rsidRPr="007D7C37">
        <w:rPr>
          <w:rFonts w:cs="Times New Roman"/>
        </w:rPr>
        <w:fldChar w:fldCharType="end"/>
      </w:r>
      <w:r w:rsidRPr="007D7C37">
        <w:rPr>
          <w:rFonts w:cs="Times New Roman"/>
        </w:rPr>
        <w:t xml:space="preserve">, and (iii) the current level of redistribution </w:t>
      </w:r>
      <w:r w:rsidR="00AB0717" w:rsidRPr="007D7C37">
        <w:rPr>
          <w:rFonts w:cs="Times New Roman"/>
        </w:rPr>
        <w:fldChar w:fldCharType="begin"/>
      </w:r>
      <w:r w:rsidR="002216E3" w:rsidRPr="007D7C37">
        <w:rPr>
          <w:rFonts w:cs="Times New Roman"/>
        </w:rPr>
        <w:instrText xml:space="preserve"> ADDIN ZOTERO_ITEM CSL_CITATION {"citationID":"voMvdqVd","properties":{"formattedCitation":"(Solt, 2020)","plainCitation":"(Solt, 2020)","noteIndex":0},"citationItems":[{"id":15848,"uris":["http://zotero.org/users/5414506/items/H848F8TY"],"itemData":{"id":15848,"type":"article-journal","abstract":"Objective This article documents wide-ranging revisions to the Standardized World Income Inequality Database (SWIID), which seeks to maximize the comparability of income inequality estimates for the broadest possible coverage of countries and years. Methods Two k-fold cross-validations, by observation and by country, are used to evaluate the SWIID's success in predicting the Luxembourg Income Study (LIS), recognized in the field as setting the standard for comparability. Results The cross-validations indicate that the new SWIID's estimates and their uncertainty are even more accurate than previous versions, extending its advantage in comparability over alternate income inequality data sets. Conclusion Given its superior coverage and comparability, the SWIID remains the optimum source of data for broadly cross-national research on income inequality.","container-title":"Social Science Quarterly","DOI":"10.1111/ssqu.12795","ISSN":"1540-6237","issue":"3","language":"en","license":"© 2020 by the Southwestern Social Science Association","note":"_eprint: https://onlinelibrary.wiley.com/doi/pdf/10.1111/ssqu.12795","page":"1183-1199","source":"Wiley Online Library","title":"Measuring Income Inequality Across Countries and Over Time: The Standardized World Income Inequality Database","title-short":"Measuring Income Inequality Across Countries and Over Time","volume":"101","author":[{"family":"Solt","given":"Frederick"}],"issued":{"date-parts":[["2020"]]},"citation-key":"solt_measuring_2020"}}],"schema":"https://github.com/citation-style-language/schema/raw/master/csl-citation.json"} </w:instrText>
      </w:r>
      <w:r w:rsidR="00AB0717" w:rsidRPr="007D7C37">
        <w:rPr>
          <w:rFonts w:cs="Times New Roman"/>
        </w:rPr>
        <w:fldChar w:fldCharType="separate"/>
      </w:r>
      <w:r w:rsidR="00405578" w:rsidRPr="007D7C37">
        <w:rPr>
          <w:rFonts w:cs="Times New Roman"/>
        </w:rPr>
        <w:t>(Solt, 2020)</w:t>
      </w:r>
      <w:r w:rsidR="00AB0717" w:rsidRPr="007D7C37">
        <w:rPr>
          <w:rFonts w:cs="Times New Roman"/>
        </w:rPr>
        <w:fldChar w:fldCharType="end"/>
      </w:r>
      <w:r w:rsidRPr="007D7C37">
        <w:rPr>
          <w:rFonts w:cs="Times New Roman"/>
        </w:rPr>
        <w:t>.</w:t>
      </w:r>
    </w:p>
    <w:p w14:paraId="0009F2C7" w14:textId="77777777" w:rsidR="000E3C44" w:rsidRPr="007D7C37" w:rsidRDefault="009C462E">
      <w:pPr>
        <w:pStyle w:val="Heading2"/>
        <w:rPr>
          <w:rFonts w:cs="Times New Roman"/>
        </w:rPr>
      </w:pPr>
      <w:bookmarkStart w:id="12" w:name="methods"/>
      <w:bookmarkEnd w:id="8"/>
      <w:bookmarkEnd w:id="11"/>
      <w:r w:rsidRPr="007D7C37">
        <w:rPr>
          <w:rFonts w:cs="Times New Roman"/>
        </w:rPr>
        <w:t>Methods</w:t>
      </w:r>
    </w:p>
    <w:p w14:paraId="0009F2C8" w14:textId="6AEB287A" w:rsidR="003C7D8F" w:rsidRPr="007D7C37" w:rsidRDefault="009C462E">
      <w:pPr>
        <w:pStyle w:val="FirstParagraph"/>
        <w:rPr>
          <w:rFonts w:cs="Times New Roman"/>
        </w:rPr>
      </w:pPr>
      <w:r w:rsidRPr="007D7C37">
        <w:rPr>
          <w:rFonts w:cs="Times New Roman"/>
        </w:rPr>
        <w:t xml:space="preserve">I employ multilevel linear regression models </w:t>
      </w:r>
      <w:r w:rsidR="000E0236" w:rsidRPr="007D7C37">
        <w:rPr>
          <w:rFonts w:cs="Times New Roman"/>
        </w:rPr>
        <w:t xml:space="preserve">to </w:t>
      </w:r>
      <w:r w:rsidRPr="007D7C37">
        <w:rPr>
          <w:rFonts w:cs="Times New Roman"/>
        </w:rPr>
        <w:t>account</w:t>
      </w:r>
      <w:r w:rsidR="000E0236" w:rsidRPr="007D7C37">
        <w:rPr>
          <w:rFonts w:cs="Times New Roman"/>
        </w:rPr>
        <w:t xml:space="preserve"> for</w:t>
      </w:r>
      <w:r w:rsidRPr="007D7C37">
        <w:rPr>
          <w:rFonts w:cs="Times New Roman"/>
        </w:rPr>
        <w:t xml:space="preserve"> the hierarchical structure of the </w:t>
      </w:r>
      <w:r w:rsidR="00A11DB1" w:rsidRPr="007D7C37">
        <w:rPr>
          <w:rFonts w:cs="Times New Roman"/>
        </w:rPr>
        <w:t>data (</w:t>
      </w:r>
      <w:r w:rsidRPr="007D7C37">
        <w:rPr>
          <w:rFonts w:cs="Times New Roman"/>
        </w:rPr>
        <w:t>individuals nested within countries</w:t>
      </w:r>
      <w:r w:rsidR="000E0236" w:rsidRPr="007D7C37">
        <w:rPr>
          <w:rFonts w:cs="Times New Roman"/>
        </w:rPr>
        <w:t>)</w:t>
      </w:r>
      <w:r w:rsidRPr="007D7C37">
        <w:rPr>
          <w:rFonts w:cs="Times New Roman"/>
        </w:rPr>
        <w:t xml:space="preserve">. The analysis begins by estimating a null model with a random intercept to reflect this nested structure. This initial model assesses the intraclass correlation, revealing that 13.5% of the variance in redistributive preferences can be attributed to differences between countries. Subsequently, models including the individual level factors are estimated to examine the association between network homogeneity and social class to test </w:t>
      </w:r>
      <w:r w:rsidR="004C2E9F" w:rsidRPr="007D7C37">
        <w:rPr>
          <w:rFonts w:cs="Times New Roman"/>
        </w:rPr>
        <w:t>h</w:t>
      </w:r>
      <w:r w:rsidRPr="007D7C37">
        <w:rPr>
          <w:rFonts w:cs="Times New Roman"/>
        </w:rPr>
        <w:t>ypothesis 1</w:t>
      </w:r>
      <w:r w:rsidR="003C7D8F" w:rsidRPr="007D7C37">
        <w:rPr>
          <w:rStyle w:val="EndnoteReference"/>
          <w:rFonts w:cs="Times New Roman"/>
        </w:rPr>
        <w:endnoteReference w:id="4"/>
      </w:r>
      <w:r w:rsidR="003C7D8F" w:rsidRPr="007D7C37">
        <w:rPr>
          <w:rFonts w:cs="Times New Roman"/>
        </w:rPr>
        <w:t>.</w:t>
      </w:r>
      <w:r w:rsidRPr="007D7C37">
        <w:rPr>
          <w:rFonts w:cs="Times New Roman"/>
        </w:rPr>
        <w:t xml:space="preserve"> Following this, country-level variables are included in the estimations by incorporating random intercepts and random slopes for network homogeneity and social class. This model tests </w:t>
      </w:r>
      <w:r w:rsidR="004C2E9F" w:rsidRPr="007D7C37">
        <w:rPr>
          <w:rFonts w:cs="Times New Roman"/>
        </w:rPr>
        <w:t>h</w:t>
      </w:r>
      <w:r w:rsidRPr="007D7C37">
        <w:rPr>
          <w:rFonts w:cs="Times New Roman"/>
        </w:rPr>
        <w:t xml:space="preserve">ypothesis 2 by estimating a three-way cross-level interaction to determine whether income inequality moderates the interaction between network homogeneity and social class. In the latter models, individual-level variables are group-mean centered (CWC) to mitigate collinearity issues between lower- and higher-level predictors and to avoid spurious cross-level interaction coefficients </w:t>
      </w:r>
      <w:r w:rsidR="008878B8" w:rsidRPr="007D7C37">
        <w:rPr>
          <w:rFonts w:cs="Times New Roman"/>
        </w:rPr>
        <w:fldChar w:fldCharType="begin"/>
      </w:r>
      <w:r w:rsidR="00405578" w:rsidRPr="007D7C37">
        <w:rPr>
          <w:rFonts w:cs="Times New Roman"/>
        </w:rPr>
        <w:instrText xml:space="preserve"> ADDIN ZOTERO_ITEM CSL_CITATION {"citationID":"xtWJrIEf","properties":{"formattedCitation":"(Aguinis et al., 2013)","plainCitation":"(Aguinis et al., 2013)","noteIndex":0},"citationItems":[{"id":14433,"uris":["http://zotero.org/users/5414506/items/NVPQXUYI"],"itemData":{"id":14433,"type":"article-journal","abstract":"Multilevel modeling allows researchers to understand whether relationships between lower-level variables (e.g., individual job satisfaction and individual performance, firm capabilities and performance) change as a function of higher-order moderator variables (e.g., leadership climate, market-based conditions). We describe how to estimate such cross-level interaction effects and distill the technical literature for a general readership of management researchers, including a description of the multilevel model building process and an illustration of analyses and results with a data set grounded in substantive theory. In addition, we provide 10 specific best-practice recommendations regarding persistent and important challenges that researchers face before and after data collection to improve the accuracy of substantive conclusions involving cross-level interaction effects. Our recommendations provide guidance on how to define the cross-level interaction effect, compute statistical power and make research design decisions, test hypotheses with various types of moderator variables (e.g., continuous, categorical), rescale (i.e., center) predictors, graph the cross-level interaction effect, interpret interactions given the symmetrical nature of such effects, test multiple cross-level interaction hypotheses, test cross-level interactions involving more than two levels of nesting, compute effect-size estimates and interpret the practical importance of a cross-level interaction effect, and report results regarding the multilevel model building process.","container-title":"Journal of Management","DOI":"10.1177/0149206313478188","ISSN":"0149-2063","issue":"6","language":"en","note":"publisher: SAGE Publications Inc\ncitation key: aguinis_bestpractice_2013","page":"1490-1528","source":"SAGE Journals","title":"Best-Practice Recommendations for Estimating Cross-Level Interaction Effects Using Multilevel Modeling","volume":"39","author":[{"family":"Aguinis","given":"Herman"},{"family":"Gottfredson","given":"Ryan K."},{"family":"Culpepper","given":"Steven Andrew"}],"issued":{"date-parts":[["2013",9,1]]},"citation-key":"aguinis_bestpractice_2013"}}],"schema":"https://github.com/citation-style-language/schema/raw/master/csl-citation.json"} </w:instrText>
      </w:r>
      <w:r w:rsidR="008878B8" w:rsidRPr="007D7C37">
        <w:rPr>
          <w:rFonts w:cs="Times New Roman"/>
        </w:rPr>
        <w:fldChar w:fldCharType="separate"/>
      </w:r>
      <w:r w:rsidR="00405578" w:rsidRPr="007D7C37">
        <w:rPr>
          <w:rFonts w:cs="Times New Roman"/>
        </w:rPr>
        <w:t>(Aguinis et al., 2013)</w:t>
      </w:r>
      <w:r w:rsidR="008878B8" w:rsidRPr="007D7C37">
        <w:rPr>
          <w:rFonts w:cs="Times New Roman"/>
        </w:rPr>
        <w:fldChar w:fldCharType="end"/>
      </w:r>
      <w:r w:rsidRPr="007D7C37">
        <w:rPr>
          <w:rFonts w:cs="Times New Roman"/>
        </w:rPr>
        <w:t xml:space="preserve">. Additionally, all country-level factors are standardized (z-scores) to facilitate comparability in the estimations </w:t>
      </w:r>
      <w:r w:rsidR="008878B8" w:rsidRPr="007D7C37">
        <w:rPr>
          <w:rFonts w:cs="Times New Roman"/>
        </w:rPr>
        <w:fldChar w:fldCharType="begin"/>
      </w:r>
      <w:r w:rsidR="002216E3" w:rsidRPr="007D7C37">
        <w:rPr>
          <w:rFonts w:cs="Times New Roman"/>
        </w:rPr>
        <w:instrText xml:space="preserve"> ADDIN ZOTERO_ITEM CSL_CITATION {"citationID":"fUuAsrFa","properties":{"formattedCitation":"(Hox, 2010)","plainCitation":"(Hox, 2010)","noteIndex":0},"citationItems":[{"id":15850,"uris":["http://zotero.org/users/5414506/items/YH8K8LNU"],"itemData":{"id":15850,"type":"book","abstract":"Introduction to multilevel analysis -- The basic two-level regression model -- Estimation and hypothesis testing in multilevel regression -- Some important methodological and statistical issues -- Analyzing longitudinal data -- The multilevel generalized linear model for dichotomous data and proportions -- The multilevel generalized linear model for categorical and count data -- Multilevel survival analysis -- Cross-classified multilevel models -- Multivariate multilevel regression models -- The multilevel approach to meta-analysis -- Sample sizes and power analysis in multilevel regression -- Advanced issues in estimation and testing -- Multilevel factor models -- Multilevel path models -- Latent curve models","collection-title":"Quantitative methodology series","edition":"2. ed","event-place":"New York","ISBN":"978-1-84872-846-2","language":"eng","number-of-pages":"382","publisher":"Routledge, Taylor &amp; Francis","publisher-place":"New York","source":"K10plus ISBN","title":"Multilevel analysis: techniques and applications","title-short":"Multilevel analysis","author":[{"family":"Hox","given":"Joop J."}],"issued":{"date-parts":[["2010"]]},"citation-key":"hox_multilevel_2010"}}],"schema":"https://github.com/citation-style-language/schema/raw/master/csl-citation.json"} </w:instrText>
      </w:r>
      <w:r w:rsidR="008878B8" w:rsidRPr="007D7C37">
        <w:rPr>
          <w:rFonts w:cs="Times New Roman"/>
        </w:rPr>
        <w:fldChar w:fldCharType="separate"/>
      </w:r>
      <w:r w:rsidR="00405578" w:rsidRPr="007D7C37">
        <w:rPr>
          <w:rFonts w:cs="Times New Roman"/>
        </w:rPr>
        <w:t>(Hox, 2010)</w:t>
      </w:r>
      <w:r w:rsidR="008878B8" w:rsidRPr="007D7C37">
        <w:rPr>
          <w:rFonts w:cs="Times New Roman"/>
        </w:rPr>
        <w:fldChar w:fldCharType="end"/>
      </w:r>
      <w:r w:rsidRPr="007D7C37">
        <w:rPr>
          <w:rFonts w:cs="Times New Roman"/>
        </w:rPr>
        <w:t xml:space="preserve">. All the models are estimated employing the </w:t>
      </w:r>
      <w:r w:rsidR="00CB61BE">
        <w:rPr>
          <w:rFonts w:cs="Times New Roman"/>
        </w:rPr>
        <w:t>“</w:t>
      </w:r>
      <w:r w:rsidRPr="007D7C37">
        <w:rPr>
          <w:rStyle w:val="VerbatimChar"/>
          <w:rFonts w:ascii="Times New Roman" w:hAnsi="Times New Roman" w:cs="Times New Roman"/>
        </w:rPr>
        <w:t>lme4</w:t>
      </w:r>
      <w:r w:rsidR="00CB61BE">
        <w:rPr>
          <w:rStyle w:val="VerbatimChar"/>
          <w:rFonts w:ascii="Times New Roman" w:hAnsi="Times New Roman" w:cs="Times New Roman"/>
        </w:rPr>
        <w:t>”</w:t>
      </w:r>
      <w:r w:rsidRPr="007D7C37">
        <w:rPr>
          <w:rFonts w:cs="Times New Roman"/>
        </w:rPr>
        <w:t xml:space="preserve"> package in </w:t>
      </w:r>
      <w:r w:rsidRPr="007D7C37">
        <w:rPr>
          <w:rStyle w:val="VerbatimChar"/>
          <w:rFonts w:ascii="Times New Roman" w:hAnsi="Times New Roman" w:cs="Times New Roman"/>
        </w:rPr>
        <w:t>R</w:t>
      </w:r>
      <w:r w:rsidRPr="007D7C37">
        <w:rPr>
          <w:rFonts w:cs="Times New Roman"/>
        </w:rPr>
        <w:t xml:space="preserve"> </w:t>
      </w:r>
      <w:r w:rsidR="00DC0EE6" w:rsidRPr="007D7C37">
        <w:rPr>
          <w:rFonts w:cs="Times New Roman"/>
        </w:rPr>
        <w:fldChar w:fldCharType="begin"/>
      </w:r>
      <w:r w:rsidR="00405578" w:rsidRPr="007D7C37">
        <w:rPr>
          <w:rFonts w:cs="Times New Roman"/>
        </w:rPr>
        <w:instrText xml:space="preserve"> ADDIN ZOTERO_ITEM CSL_CITATION {"citationID":"E1n6u37c","properties":{"formattedCitation":"(Bates et al., 2015)","plainCitation":"(Bates et al., 2015)","noteIndex":0},"citationItems":[{"id":2286,"uris":["http://zotero.org/users/5414506/items/WQ7E8KGJ"],"itemData":{"id":2286,"type":"article-journal","container-title":"Journal of Statistical Software","DOI":"10.18637/jss.v067.i01","issue":"1","page":"1–48","title":"Fitting linear mixed-effects models using lme4","volume":"67","author":[{"family":"Bates","given":"Douglas"},{"family":"Mächler","given":"Martin"},{"family":"Bolker","given":"Ben"},{"family":"Walker","given":"Steve"}],"issued":{"date-parts":[["2015"]]},"citation-key":"bates_fitting_2015"}}],"schema":"https://github.com/citation-style-language/schema/raw/master/csl-citation.json"} </w:instrText>
      </w:r>
      <w:r w:rsidR="00DC0EE6" w:rsidRPr="007D7C37">
        <w:rPr>
          <w:rFonts w:cs="Times New Roman"/>
        </w:rPr>
        <w:fldChar w:fldCharType="separate"/>
      </w:r>
      <w:r w:rsidR="00405578" w:rsidRPr="007D7C37">
        <w:rPr>
          <w:rFonts w:cs="Times New Roman"/>
        </w:rPr>
        <w:t>(Bates et al., 2015)</w:t>
      </w:r>
      <w:r w:rsidR="00DC0EE6" w:rsidRPr="007D7C37">
        <w:rPr>
          <w:rFonts w:cs="Times New Roman"/>
        </w:rPr>
        <w:fldChar w:fldCharType="end"/>
      </w:r>
      <w:r w:rsidRPr="007D7C37">
        <w:rPr>
          <w:rFonts w:cs="Times New Roman"/>
        </w:rPr>
        <w:t xml:space="preserve">. </w:t>
      </w:r>
      <w:r w:rsidR="003C7D8F" w:rsidRPr="007D7C37">
        <w:rPr>
          <w:rStyle w:val="EndnoteReference"/>
          <w:rFonts w:cs="Times New Roman"/>
        </w:rPr>
        <w:endnoteReference w:id="5"/>
      </w:r>
    </w:p>
    <w:p w14:paraId="0009F2C9" w14:textId="77777777" w:rsidR="000E3C44" w:rsidRPr="007D7C37" w:rsidRDefault="009C462E">
      <w:pPr>
        <w:pStyle w:val="Heading1"/>
        <w:rPr>
          <w:rFonts w:cs="Times New Roman"/>
        </w:rPr>
      </w:pPr>
      <w:bookmarkStart w:id="13" w:name="results"/>
      <w:bookmarkEnd w:id="6"/>
      <w:bookmarkEnd w:id="12"/>
      <w:r w:rsidRPr="007D7C37">
        <w:rPr>
          <w:rFonts w:cs="Times New Roman"/>
        </w:rPr>
        <w:t>Results</w:t>
      </w:r>
    </w:p>
    <w:p w14:paraId="0009F2CA" w14:textId="77777777" w:rsidR="000E3C44" w:rsidRPr="007D7C37" w:rsidRDefault="009C462E">
      <w:pPr>
        <w:pStyle w:val="Heading2"/>
        <w:rPr>
          <w:rFonts w:cs="Times New Roman"/>
        </w:rPr>
      </w:pPr>
      <w:bookmarkStart w:id="14" w:name="X41840a62545e517569a90a727e0336a5412bc01"/>
      <w:r w:rsidRPr="007D7C37">
        <w:rPr>
          <w:rFonts w:cs="Times New Roman"/>
        </w:rPr>
        <w:t>Descriptive cross-country comparison on class, network segregation, and redistributive preferences</w:t>
      </w:r>
    </w:p>
    <w:p w14:paraId="0009F2CB" w14:textId="0467E985" w:rsidR="000E3C44" w:rsidRPr="007D7C37" w:rsidRDefault="000E3C44">
      <w:pPr>
        <w:pStyle w:val="CaptionedFigure"/>
        <w:rPr>
          <w:rFonts w:ascii="Times New Roman" w:hAnsi="Times New Roman" w:cs="Times New Roman"/>
        </w:rPr>
      </w:pPr>
    </w:p>
    <w:p w14:paraId="0009F2CC" w14:textId="1B40375D" w:rsidR="000E3C44" w:rsidRPr="007D7C37" w:rsidRDefault="006D25C7" w:rsidP="006D25C7">
      <w:pPr>
        <w:pStyle w:val="ImageCaption"/>
        <w:jc w:val="center"/>
        <w:rPr>
          <w:rFonts w:ascii="Times New Roman" w:hAnsi="Times New Roman" w:cs="Times New Roman"/>
          <w:i w:val="0"/>
          <w:iCs/>
        </w:rPr>
      </w:pPr>
      <w:r w:rsidRPr="007D7C37">
        <w:rPr>
          <w:rFonts w:ascii="Times New Roman" w:hAnsi="Times New Roman" w:cs="Times New Roman"/>
          <w:i w:val="0"/>
          <w:iCs/>
        </w:rPr>
        <w:t>[</w:t>
      </w:r>
      <w:r w:rsidR="009C462E" w:rsidRPr="007D7C37">
        <w:rPr>
          <w:rFonts w:ascii="Times New Roman" w:hAnsi="Times New Roman" w:cs="Times New Roman"/>
          <w:i w:val="0"/>
          <w:iCs/>
        </w:rPr>
        <w:t>Figure 2</w:t>
      </w:r>
      <w:r w:rsidRPr="007D7C37">
        <w:rPr>
          <w:rFonts w:ascii="Times New Roman" w:hAnsi="Times New Roman" w:cs="Times New Roman"/>
          <w:i w:val="0"/>
          <w:iCs/>
        </w:rPr>
        <w:t xml:space="preserve"> about here]</w:t>
      </w:r>
    </w:p>
    <w:p w14:paraId="0009F2CD" w14:textId="77777777" w:rsidR="000E3C44" w:rsidRPr="007D7C37" w:rsidRDefault="009C462E">
      <w:pPr>
        <w:pStyle w:val="BodyText"/>
        <w:rPr>
          <w:rFonts w:cs="Times New Roman"/>
        </w:rPr>
      </w:pPr>
      <w:r w:rsidRPr="007D7C37">
        <w:rPr>
          <w:rFonts w:cs="Times New Roman"/>
        </w:rPr>
        <w:t>Figure 2 depicts the differences in redistributive preferences across countries and social classes. As expected, the working class shows higher redistributive preferences compared to the intermediate and service classes in most societies. Notably, there are also some differences between the two extreme cases. For instance, the working class exhibits similar redistributive preferences compared to the intermediate class in the United States, although both classes have higher preferences than the service class. Conversely, the general trend of stronger preferences among the working class persists in Russia, but the preferences of the intermediate class are much closer to the service class.</w:t>
      </w:r>
    </w:p>
    <w:p w14:paraId="0009F2CE" w14:textId="7FA8D148" w:rsidR="000E3C44" w:rsidRPr="007D7C37" w:rsidRDefault="000E3C44">
      <w:pPr>
        <w:pStyle w:val="CaptionedFigure"/>
        <w:rPr>
          <w:rFonts w:ascii="Times New Roman" w:hAnsi="Times New Roman" w:cs="Times New Roman"/>
        </w:rPr>
      </w:pPr>
    </w:p>
    <w:p w14:paraId="0009F2CF" w14:textId="7442AF86" w:rsidR="000E3C44" w:rsidRPr="007D7C37" w:rsidRDefault="00B47C78" w:rsidP="00B47C78">
      <w:pPr>
        <w:pStyle w:val="ImageCaption"/>
        <w:jc w:val="center"/>
        <w:rPr>
          <w:rFonts w:ascii="Times New Roman" w:hAnsi="Times New Roman" w:cs="Times New Roman"/>
        </w:rPr>
      </w:pPr>
      <w:r w:rsidRPr="007D7C37">
        <w:rPr>
          <w:rFonts w:ascii="Times New Roman" w:hAnsi="Times New Roman" w:cs="Times New Roman"/>
          <w:i w:val="0"/>
          <w:iCs/>
        </w:rPr>
        <w:t>[Figure 3 about here]</w:t>
      </w:r>
    </w:p>
    <w:p w14:paraId="4DD62C53" w14:textId="31AF4D7F" w:rsidR="007C474F" w:rsidRPr="00CC16BD" w:rsidRDefault="009C462E" w:rsidP="008B2C1D">
      <w:pPr>
        <w:pStyle w:val="BodyText"/>
        <w:rPr>
          <w:rFonts w:cs="Times New Roman"/>
        </w:rPr>
      </w:pPr>
      <w:r w:rsidRPr="007D7C37">
        <w:rPr>
          <w:rFonts w:cs="Times New Roman"/>
        </w:rPr>
        <w:t>Regarding network segregation, Figure 3 shows that between-country variation in network homogeneity is relatively low, whereas class differences are quite distinguishable. On the one hand, a general pattern is that the working class demonstrates high network homogeneity in most countries. On the other hand, the service class generally exhibits less segregation compared to the intermediate and working classes. In addition, homogeneity in the intermediate class tends to be close to the average of each country. Despite that</w:t>
      </w:r>
      <w:r w:rsidR="008653F4" w:rsidRPr="007D7C37">
        <w:rPr>
          <w:rFonts w:cs="Times New Roman"/>
        </w:rPr>
        <w:t>,</w:t>
      </w:r>
      <w:r w:rsidR="00E4334C" w:rsidRPr="007D7C37">
        <w:rPr>
          <w:rFonts w:cs="Times New Roman"/>
        </w:rPr>
        <w:t xml:space="preserve"> some countries show a divergent distribution of network homogeneity by social class (</w:t>
      </w:r>
      <w:r w:rsidR="00D62BB0" w:rsidRPr="007D7C37">
        <w:rPr>
          <w:rFonts w:cs="Times New Roman"/>
        </w:rPr>
        <w:t xml:space="preserve">e.g. </w:t>
      </w:r>
      <w:r w:rsidR="00701437" w:rsidRPr="007D7C37">
        <w:rPr>
          <w:rFonts w:cs="Times New Roman"/>
        </w:rPr>
        <w:t>Philippines</w:t>
      </w:r>
      <w:r w:rsidR="00D62BB0" w:rsidRPr="007D7C37">
        <w:rPr>
          <w:rFonts w:cs="Times New Roman"/>
        </w:rPr>
        <w:t>)</w:t>
      </w:r>
      <w:r w:rsidR="00E4334C" w:rsidRPr="007D7C37">
        <w:rPr>
          <w:rFonts w:cs="Times New Roman"/>
        </w:rPr>
        <w:t>, the general pattern of a segregated working class and an upper class with lower segregation holds</w:t>
      </w:r>
      <w:r w:rsidRPr="007D7C37">
        <w:rPr>
          <w:rFonts w:cs="Times New Roman"/>
        </w:rPr>
        <w:t>.</w:t>
      </w:r>
    </w:p>
    <w:p w14:paraId="2095AD1D" w14:textId="60022870" w:rsidR="008B2C1D" w:rsidRPr="007D7C37" w:rsidRDefault="007C474F" w:rsidP="007C474F">
      <w:pPr>
        <w:pStyle w:val="BodyText"/>
        <w:jc w:val="center"/>
        <w:rPr>
          <w:rFonts w:cs="Times New Roman"/>
        </w:rPr>
      </w:pPr>
      <w:r w:rsidRPr="00641B64">
        <w:t>[</w:t>
      </w:r>
      <w:r>
        <w:t>Figure</w:t>
      </w:r>
      <w:r w:rsidRPr="00641B64">
        <w:t xml:space="preserve"> </w:t>
      </w:r>
      <w:r>
        <w:t>4</w:t>
      </w:r>
      <w:r w:rsidRPr="00641B64">
        <w:t xml:space="preserve"> about here]</w:t>
      </w:r>
    </w:p>
    <w:p w14:paraId="0009F2D2" w14:textId="385EBADB" w:rsidR="000E3C44" w:rsidRPr="007D7C37" w:rsidRDefault="000E3C44">
      <w:pPr>
        <w:pStyle w:val="ImageCaption"/>
        <w:rPr>
          <w:rFonts w:ascii="Times New Roman" w:hAnsi="Times New Roman" w:cs="Times New Roman"/>
        </w:rPr>
      </w:pPr>
    </w:p>
    <w:p w14:paraId="0009F2D3" w14:textId="55740F8E" w:rsidR="000E3C44" w:rsidRDefault="009C462E">
      <w:pPr>
        <w:pStyle w:val="BodyText"/>
        <w:rPr>
          <w:rFonts w:cs="Times New Roman"/>
        </w:rPr>
      </w:pPr>
      <w:r w:rsidRPr="007D7C37">
        <w:rPr>
          <w:rFonts w:cs="Times New Roman"/>
        </w:rPr>
        <w:t xml:space="preserve">Regarding the country-level relationships, Figure 4 depicts the correlation between </w:t>
      </w:r>
      <w:r w:rsidR="007935EE" w:rsidRPr="007D7C37">
        <w:rPr>
          <w:rFonts w:cs="Times New Roman"/>
        </w:rPr>
        <w:t xml:space="preserve">network homogeneity and income inequality (Panel </w:t>
      </w:r>
      <w:r w:rsidR="00D04845" w:rsidRPr="007D7C37">
        <w:rPr>
          <w:rFonts w:cs="Times New Roman"/>
        </w:rPr>
        <w:t>A</w:t>
      </w:r>
      <w:r w:rsidR="007935EE" w:rsidRPr="007D7C37">
        <w:rPr>
          <w:rFonts w:cs="Times New Roman"/>
        </w:rPr>
        <w:t>)</w:t>
      </w:r>
      <w:r w:rsidRPr="007D7C37">
        <w:rPr>
          <w:rFonts w:cs="Times New Roman"/>
        </w:rPr>
        <w:t>,</w:t>
      </w:r>
      <w:r w:rsidR="007935EE" w:rsidRPr="007D7C37">
        <w:rPr>
          <w:rFonts w:cs="Times New Roman"/>
        </w:rPr>
        <w:t xml:space="preserve"> and</w:t>
      </w:r>
      <w:r w:rsidRPr="007D7C37">
        <w:rPr>
          <w:rFonts w:cs="Times New Roman"/>
        </w:rPr>
        <w:t xml:space="preserve"> </w:t>
      </w:r>
      <w:r w:rsidR="007935EE" w:rsidRPr="007D7C37">
        <w:rPr>
          <w:rFonts w:cs="Times New Roman"/>
        </w:rPr>
        <w:t xml:space="preserve">network homogeneity and redistributive preferences (Panel </w:t>
      </w:r>
      <w:r w:rsidR="00D04845" w:rsidRPr="007D7C37">
        <w:rPr>
          <w:rFonts w:cs="Times New Roman"/>
        </w:rPr>
        <w:t>B</w:t>
      </w:r>
      <w:r w:rsidR="007935EE" w:rsidRPr="007D7C37">
        <w:rPr>
          <w:rFonts w:cs="Times New Roman"/>
        </w:rPr>
        <w:t>)</w:t>
      </w:r>
      <w:r w:rsidRPr="007D7C37">
        <w:rPr>
          <w:rFonts w:cs="Times New Roman"/>
        </w:rPr>
        <w:t>.</w:t>
      </w:r>
      <w:r w:rsidR="00FD7EFF" w:rsidRPr="007D7C37">
        <w:rPr>
          <w:rFonts w:cs="Times New Roman"/>
        </w:rPr>
        <w:t xml:space="preserve"> Complementary, I included the </w:t>
      </w:r>
      <w:r w:rsidR="00F40C9E" w:rsidRPr="007D7C37">
        <w:rPr>
          <w:rFonts w:cs="Times New Roman"/>
        </w:rPr>
        <w:t xml:space="preserve">correlation between </w:t>
      </w:r>
      <w:r w:rsidR="00D04845" w:rsidRPr="007D7C37">
        <w:rPr>
          <w:rFonts w:cs="Times New Roman"/>
        </w:rPr>
        <w:t xml:space="preserve">income inequality and </w:t>
      </w:r>
      <w:r w:rsidR="001E3DB5" w:rsidRPr="007D7C37">
        <w:rPr>
          <w:rFonts w:cs="Times New Roman"/>
        </w:rPr>
        <w:t xml:space="preserve">the </w:t>
      </w:r>
      <w:r w:rsidR="008B2C1D" w:rsidRPr="007D7C37">
        <w:rPr>
          <w:rFonts w:cs="Times New Roman"/>
        </w:rPr>
        <w:t>class differences</w:t>
      </w:r>
      <w:r w:rsidR="001E3DB5" w:rsidRPr="007D7C37">
        <w:rPr>
          <w:rFonts w:cs="Times New Roman"/>
        </w:rPr>
        <w:t xml:space="preserve"> between the working and service </w:t>
      </w:r>
      <w:r w:rsidR="008770CD" w:rsidRPr="007D7C37">
        <w:rPr>
          <w:rFonts w:cs="Times New Roman"/>
        </w:rPr>
        <w:t>classes</w:t>
      </w:r>
      <w:r w:rsidR="001E3DB5" w:rsidRPr="007D7C37">
        <w:rPr>
          <w:rFonts w:cs="Times New Roman"/>
        </w:rPr>
        <w:t xml:space="preserve"> on network homogeneity </w:t>
      </w:r>
      <w:r w:rsidR="00D04845" w:rsidRPr="007D7C37">
        <w:rPr>
          <w:rFonts w:cs="Times New Roman"/>
        </w:rPr>
        <w:t>(Panel C)</w:t>
      </w:r>
      <w:r w:rsidR="00FE284D" w:rsidRPr="007D7C37">
        <w:rPr>
          <w:rFonts w:cs="Times New Roman"/>
        </w:rPr>
        <w:t xml:space="preserve">, and </w:t>
      </w:r>
      <w:r w:rsidR="008B2C1D" w:rsidRPr="007D7C37">
        <w:rPr>
          <w:rFonts w:cs="Times New Roman"/>
        </w:rPr>
        <w:t>class differences</w:t>
      </w:r>
      <w:r w:rsidR="00FE284D" w:rsidRPr="007D7C37">
        <w:rPr>
          <w:rFonts w:cs="Times New Roman"/>
        </w:rPr>
        <w:t xml:space="preserve"> in homogeneity </w:t>
      </w:r>
      <w:r w:rsidR="00F7380A" w:rsidRPr="007D7C37">
        <w:rPr>
          <w:rFonts w:cs="Times New Roman"/>
        </w:rPr>
        <w:t xml:space="preserve">and redistributive </w:t>
      </w:r>
      <w:r w:rsidR="008B2C1D" w:rsidRPr="007D7C37">
        <w:rPr>
          <w:rFonts w:cs="Times New Roman"/>
        </w:rPr>
        <w:t>preferences</w:t>
      </w:r>
      <w:r w:rsidR="00F7380A" w:rsidRPr="007D7C37">
        <w:rPr>
          <w:rFonts w:cs="Times New Roman"/>
        </w:rPr>
        <w:t xml:space="preserve"> (Panel D)</w:t>
      </w:r>
      <w:r w:rsidR="009112ED" w:rsidRPr="007D7C37">
        <w:rPr>
          <w:rFonts w:cs="Times New Roman"/>
        </w:rPr>
        <w:t xml:space="preserve">. </w:t>
      </w:r>
      <w:r w:rsidR="00593642" w:rsidRPr="007D7C37">
        <w:rPr>
          <w:rFonts w:cs="Times New Roman"/>
        </w:rPr>
        <w:t xml:space="preserve">Panel </w:t>
      </w:r>
      <w:r w:rsidR="00F7380A" w:rsidRPr="007D7C37">
        <w:rPr>
          <w:rFonts w:cs="Times New Roman"/>
        </w:rPr>
        <w:t>A</w:t>
      </w:r>
      <w:r w:rsidR="00593642" w:rsidRPr="007D7C37">
        <w:rPr>
          <w:rFonts w:cs="Times New Roman"/>
        </w:rPr>
        <w:t xml:space="preserve"> illustrates a positive but relatively weak association between income inequality and network homogeneity (</w:t>
      </w:r>
      <w:r w:rsidR="00593642" w:rsidRPr="007D7C37">
        <w:rPr>
          <w:rFonts w:cs="Times New Roman"/>
          <w:i/>
          <w:iCs/>
        </w:rPr>
        <w:t>r</w:t>
      </w:r>
      <w:r w:rsidR="00593642" w:rsidRPr="007D7C37">
        <w:rPr>
          <w:rFonts w:cs="Times New Roman"/>
        </w:rPr>
        <w:t xml:space="preserve"> = 0.28), suggesting that in more unequal countries, class-based network homogeneity is also higher. </w:t>
      </w:r>
      <w:r w:rsidR="00F7380A" w:rsidRPr="007D7C37">
        <w:rPr>
          <w:rFonts w:cs="Times New Roman"/>
        </w:rPr>
        <w:t>Panel B shows a medium positive association between network homogeneity and redistributive preferences (</w:t>
      </w:r>
      <w:r w:rsidR="00F7380A" w:rsidRPr="007D7C37">
        <w:rPr>
          <w:rFonts w:cs="Times New Roman"/>
          <w:i/>
          <w:iCs/>
        </w:rPr>
        <w:t>r</w:t>
      </w:r>
      <w:r w:rsidR="00F7380A" w:rsidRPr="007D7C37">
        <w:rPr>
          <w:rFonts w:cs="Times New Roman"/>
        </w:rPr>
        <w:t xml:space="preserve"> = 0.44)</w:t>
      </w:r>
      <w:r w:rsidR="00DA2DC7" w:rsidRPr="007D7C37">
        <w:rPr>
          <w:rFonts w:cs="Times New Roman"/>
        </w:rPr>
        <w:t xml:space="preserve">, indicating that </w:t>
      </w:r>
      <w:r w:rsidR="00A21F80" w:rsidRPr="007D7C37">
        <w:rPr>
          <w:rFonts w:cs="Times New Roman"/>
        </w:rPr>
        <w:t xml:space="preserve">a </w:t>
      </w:r>
      <w:r w:rsidR="00DA2DC7" w:rsidRPr="007D7C37">
        <w:rPr>
          <w:rFonts w:cs="Times New Roman"/>
        </w:rPr>
        <w:t xml:space="preserve">higher degree of network homogeneity </w:t>
      </w:r>
      <w:r w:rsidR="00525637" w:rsidRPr="007D7C37">
        <w:rPr>
          <w:rFonts w:cs="Times New Roman"/>
        </w:rPr>
        <w:t>goes</w:t>
      </w:r>
      <w:r w:rsidR="00DA2DC7" w:rsidRPr="007D7C37">
        <w:rPr>
          <w:rFonts w:cs="Times New Roman"/>
        </w:rPr>
        <w:t xml:space="preserve"> together with stronger redistributive preferences</w:t>
      </w:r>
      <w:r w:rsidR="00F7380A" w:rsidRPr="007D7C37">
        <w:rPr>
          <w:rFonts w:cs="Times New Roman"/>
        </w:rPr>
        <w:t xml:space="preserve">. </w:t>
      </w:r>
      <w:r w:rsidR="00885FE5" w:rsidRPr="007D7C37">
        <w:rPr>
          <w:rFonts w:cs="Times New Roman"/>
        </w:rPr>
        <w:t>Furthermore</w:t>
      </w:r>
      <w:r w:rsidR="00593642" w:rsidRPr="007D7C37">
        <w:rPr>
          <w:rFonts w:cs="Times New Roman"/>
        </w:rPr>
        <w:t xml:space="preserve">, Panel </w:t>
      </w:r>
      <w:r w:rsidR="003E5AEE" w:rsidRPr="007D7C37">
        <w:rPr>
          <w:rFonts w:cs="Times New Roman"/>
        </w:rPr>
        <w:t>C</w:t>
      </w:r>
      <w:r w:rsidR="00593642" w:rsidRPr="007D7C37">
        <w:rPr>
          <w:rFonts w:cs="Times New Roman"/>
        </w:rPr>
        <w:t xml:space="preserve"> </w:t>
      </w:r>
      <w:r w:rsidR="00DA2DC7" w:rsidRPr="007D7C37">
        <w:rPr>
          <w:rFonts w:cs="Times New Roman"/>
        </w:rPr>
        <w:t>shows that</w:t>
      </w:r>
      <w:r w:rsidR="00593642" w:rsidRPr="007D7C37">
        <w:rPr>
          <w:rFonts w:cs="Times New Roman"/>
        </w:rPr>
        <w:t xml:space="preserve"> the differences in network homogeneity between the working class and the service class </w:t>
      </w:r>
      <w:r w:rsidR="00285DEA" w:rsidRPr="007D7C37">
        <w:rPr>
          <w:rFonts w:cs="Times New Roman"/>
        </w:rPr>
        <w:t>are</w:t>
      </w:r>
      <w:r w:rsidR="00DB58BA" w:rsidRPr="007D7C37">
        <w:rPr>
          <w:rFonts w:cs="Times New Roman"/>
        </w:rPr>
        <w:t xml:space="preserve"> higher</w:t>
      </w:r>
      <w:r w:rsidR="00593642" w:rsidRPr="007D7C37">
        <w:rPr>
          <w:rFonts w:cs="Times New Roman"/>
        </w:rPr>
        <w:t xml:space="preserve"> in countries with higher income inequality (</w:t>
      </w:r>
      <w:r w:rsidR="00593642" w:rsidRPr="007D7C37">
        <w:rPr>
          <w:rFonts w:cs="Times New Roman"/>
          <w:i/>
          <w:iCs/>
        </w:rPr>
        <w:t>r</w:t>
      </w:r>
      <w:r w:rsidR="00593642" w:rsidRPr="007D7C37">
        <w:rPr>
          <w:rFonts w:cs="Times New Roman"/>
        </w:rPr>
        <w:t xml:space="preserve"> = 0.3</w:t>
      </w:r>
      <w:r w:rsidR="009112ED" w:rsidRPr="007D7C37">
        <w:rPr>
          <w:rFonts w:cs="Times New Roman"/>
        </w:rPr>
        <w:t>1</w:t>
      </w:r>
      <w:r w:rsidR="00593642" w:rsidRPr="007D7C37">
        <w:rPr>
          <w:rFonts w:cs="Times New Roman"/>
        </w:rPr>
        <w:t>)</w:t>
      </w:r>
      <w:r w:rsidR="00DA2DC7" w:rsidRPr="007D7C37">
        <w:rPr>
          <w:rFonts w:cs="Times New Roman"/>
        </w:rPr>
        <w:t xml:space="preserve">. Thus, </w:t>
      </w:r>
      <w:r w:rsidR="00DC23EC" w:rsidRPr="007D7C37">
        <w:rPr>
          <w:rFonts w:cs="Times New Roman"/>
        </w:rPr>
        <w:t xml:space="preserve">in countries with higher income inequality, </w:t>
      </w:r>
      <w:r w:rsidR="00E468A7" w:rsidRPr="007D7C37">
        <w:rPr>
          <w:rFonts w:cs="Times New Roman"/>
        </w:rPr>
        <w:t xml:space="preserve">the working class </w:t>
      </w:r>
      <w:r w:rsidR="00DC23EC" w:rsidRPr="007D7C37">
        <w:rPr>
          <w:rFonts w:cs="Times New Roman"/>
        </w:rPr>
        <w:t>tends to be</w:t>
      </w:r>
      <w:r w:rsidR="00DA2DC7" w:rsidRPr="007D7C37">
        <w:rPr>
          <w:rFonts w:cs="Times New Roman"/>
        </w:rPr>
        <w:t xml:space="preserve"> more </w:t>
      </w:r>
      <w:r w:rsidR="00E468A7" w:rsidRPr="007D7C37">
        <w:rPr>
          <w:rFonts w:cs="Times New Roman"/>
        </w:rPr>
        <w:t xml:space="preserve">segregated than the </w:t>
      </w:r>
      <w:r w:rsidR="00DC23EC" w:rsidRPr="007D7C37">
        <w:rPr>
          <w:rFonts w:cs="Times New Roman"/>
        </w:rPr>
        <w:t>service class</w:t>
      </w:r>
      <w:r w:rsidR="00593642" w:rsidRPr="007D7C37">
        <w:rPr>
          <w:rFonts w:cs="Times New Roman"/>
        </w:rPr>
        <w:t xml:space="preserve">. Therefore, income inequality not only is associated with greater overall network homogeneity but also goes along with </w:t>
      </w:r>
      <w:r w:rsidR="00F81FFA" w:rsidRPr="007D7C37">
        <w:rPr>
          <w:rFonts w:cs="Times New Roman"/>
        </w:rPr>
        <w:t>a wider</w:t>
      </w:r>
      <w:r w:rsidR="00593642" w:rsidRPr="007D7C37">
        <w:rPr>
          <w:rFonts w:cs="Times New Roman"/>
        </w:rPr>
        <w:t xml:space="preserve"> social distance between social classes.</w:t>
      </w:r>
      <w:r w:rsidR="00885FE5" w:rsidRPr="007D7C37">
        <w:rPr>
          <w:rFonts w:cs="Times New Roman"/>
        </w:rPr>
        <w:t xml:space="preserve"> </w:t>
      </w:r>
      <w:r w:rsidR="00956DEF" w:rsidRPr="007D7C37">
        <w:rPr>
          <w:rFonts w:cs="Times New Roman"/>
        </w:rPr>
        <w:t xml:space="preserve">Additionally, Panel </w:t>
      </w:r>
      <w:r w:rsidR="00DF085F" w:rsidRPr="007D7C37">
        <w:rPr>
          <w:rFonts w:cs="Times New Roman"/>
        </w:rPr>
        <w:t>D</w:t>
      </w:r>
      <w:r w:rsidR="00956DEF" w:rsidRPr="007D7C37">
        <w:rPr>
          <w:rFonts w:cs="Times New Roman"/>
        </w:rPr>
        <w:t xml:space="preserve"> shows that </w:t>
      </w:r>
      <w:r w:rsidR="003F3BDA" w:rsidRPr="007D7C37">
        <w:rPr>
          <w:rFonts w:cs="Times New Roman"/>
        </w:rPr>
        <w:t>higher national levels of</w:t>
      </w:r>
      <w:r w:rsidRPr="007D7C37">
        <w:rPr>
          <w:rFonts w:cs="Times New Roman"/>
        </w:rPr>
        <w:t xml:space="preserve"> </w:t>
      </w:r>
      <w:r w:rsidR="00593642" w:rsidRPr="007D7C37">
        <w:rPr>
          <w:rFonts w:cs="Times New Roman"/>
        </w:rPr>
        <w:t xml:space="preserve">class differences between the working and service </w:t>
      </w:r>
      <w:r w:rsidR="00FC2894" w:rsidRPr="007D7C37">
        <w:rPr>
          <w:rFonts w:cs="Times New Roman"/>
        </w:rPr>
        <w:t>classes</w:t>
      </w:r>
      <w:r w:rsidR="00593642" w:rsidRPr="007D7C37">
        <w:rPr>
          <w:rFonts w:cs="Times New Roman"/>
        </w:rPr>
        <w:t xml:space="preserve"> </w:t>
      </w:r>
      <w:r w:rsidR="00FC2894" w:rsidRPr="007D7C37">
        <w:rPr>
          <w:rFonts w:cs="Times New Roman"/>
        </w:rPr>
        <w:t>are</w:t>
      </w:r>
      <w:r w:rsidR="00593642" w:rsidRPr="007D7C37">
        <w:rPr>
          <w:rFonts w:cs="Times New Roman"/>
        </w:rPr>
        <w:t xml:space="preserve"> </w:t>
      </w:r>
      <w:r w:rsidR="00DA2DC7" w:rsidRPr="007D7C37">
        <w:rPr>
          <w:rFonts w:cs="Times New Roman"/>
        </w:rPr>
        <w:t>pos</w:t>
      </w:r>
      <w:r w:rsidR="00D4351A" w:rsidRPr="007D7C37">
        <w:rPr>
          <w:rFonts w:cs="Times New Roman"/>
        </w:rPr>
        <w:t>itiv</w:t>
      </w:r>
      <w:r w:rsidR="00DA2DC7" w:rsidRPr="007D7C37">
        <w:rPr>
          <w:rFonts w:cs="Times New Roman"/>
        </w:rPr>
        <w:t>ely</w:t>
      </w:r>
      <w:r w:rsidR="00593642" w:rsidRPr="007D7C37">
        <w:rPr>
          <w:rFonts w:cs="Times New Roman"/>
        </w:rPr>
        <w:t xml:space="preserve"> associated with redistributive preferences (</w:t>
      </w:r>
      <w:r w:rsidR="00593642" w:rsidRPr="007D7C37">
        <w:rPr>
          <w:rFonts w:cs="Times New Roman"/>
          <w:i/>
          <w:iCs/>
        </w:rPr>
        <w:t>r</w:t>
      </w:r>
      <w:r w:rsidR="00593642" w:rsidRPr="007D7C37">
        <w:rPr>
          <w:rFonts w:cs="Times New Roman"/>
        </w:rPr>
        <w:t xml:space="preserve"> = 0.46)</w:t>
      </w:r>
      <w:r w:rsidR="00FC2894" w:rsidRPr="007D7C37">
        <w:rPr>
          <w:rFonts w:cs="Times New Roman"/>
        </w:rPr>
        <w:t xml:space="preserve">. This means that in countries where </w:t>
      </w:r>
      <w:r w:rsidR="00E557A2" w:rsidRPr="007D7C37">
        <w:rPr>
          <w:rFonts w:cs="Times New Roman"/>
        </w:rPr>
        <w:t xml:space="preserve">the working class </w:t>
      </w:r>
      <w:r w:rsidR="00DA2DC7" w:rsidRPr="007D7C37">
        <w:rPr>
          <w:rFonts w:cs="Times New Roman"/>
        </w:rPr>
        <w:t>has</w:t>
      </w:r>
      <w:r w:rsidR="00E557A2" w:rsidRPr="007D7C37">
        <w:rPr>
          <w:rFonts w:cs="Times New Roman"/>
        </w:rPr>
        <w:t xml:space="preserve"> more segregated networks than the service class</w:t>
      </w:r>
      <w:r w:rsidR="00A56BC3" w:rsidRPr="007D7C37">
        <w:rPr>
          <w:rFonts w:cs="Times New Roman"/>
        </w:rPr>
        <w:t>, redistributive preferences tend to be higher as well.</w:t>
      </w:r>
    </w:p>
    <w:p w14:paraId="60A0A844" w14:textId="77777777" w:rsidR="00E57259" w:rsidRDefault="00E57259">
      <w:pPr>
        <w:pStyle w:val="BodyText"/>
        <w:rPr>
          <w:rFonts w:cs="Times New Roman"/>
        </w:rPr>
      </w:pPr>
    </w:p>
    <w:p w14:paraId="1272DCF4" w14:textId="77777777" w:rsidR="00CC16BD" w:rsidRDefault="00CC16BD">
      <w:pPr>
        <w:pStyle w:val="BodyText"/>
        <w:rPr>
          <w:rFonts w:cs="Times New Roman"/>
        </w:rPr>
      </w:pPr>
    </w:p>
    <w:p w14:paraId="6D012B55" w14:textId="77777777" w:rsidR="00E57259" w:rsidRDefault="00E57259">
      <w:pPr>
        <w:pStyle w:val="BodyText"/>
        <w:rPr>
          <w:rFonts w:cs="Times New Roman"/>
        </w:rPr>
      </w:pPr>
    </w:p>
    <w:p w14:paraId="73EAB8B1" w14:textId="77777777" w:rsidR="00E57259" w:rsidRPr="007D7C37" w:rsidRDefault="00E57259">
      <w:pPr>
        <w:pStyle w:val="BodyText"/>
        <w:rPr>
          <w:rFonts w:cs="Times New Roman"/>
        </w:rPr>
      </w:pPr>
    </w:p>
    <w:p w14:paraId="766A48C0" w14:textId="100CCB02" w:rsidR="009C7817" w:rsidRPr="007D7C37" w:rsidRDefault="009C462E" w:rsidP="009C7817">
      <w:pPr>
        <w:pStyle w:val="Heading2"/>
        <w:rPr>
          <w:rFonts w:cs="Times New Roman"/>
        </w:rPr>
      </w:pPr>
      <w:bookmarkStart w:id="15" w:name="X98b23bc5e701956f6b44c22287f1fc85da53a9d"/>
      <w:bookmarkEnd w:id="14"/>
      <w:r w:rsidRPr="007D7C37">
        <w:rPr>
          <w:rFonts w:cs="Times New Roman"/>
        </w:rPr>
        <w:lastRenderedPageBreak/>
        <w:t>The segregation hypothesis on redistributive preferences</w:t>
      </w:r>
      <w:r w:rsidR="009C7817" w:rsidRPr="007D7C37">
        <w:rPr>
          <w:rFonts w:cs="Times New Roman"/>
        </w:rPr>
        <w:br/>
      </w:r>
    </w:p>
    <w:p w14:paraId="776EDC93" w14:textId="6FCC6375" w:rsidR="000D2A88" w:rsidRDefault="000D2A88" w:rsidP="000D2A88">
      <w:pPr>
        <w:pStyle w:val="FirstParagraph"/>
        <w:jc w:val="center"/>
        <w:rPr>
          <w:rFonts w:cs="Times New Roman"/>
        </w:rPr>
      </w:pPr>
      <w:r w:rsidRPr="007D7C37">
        <w:rPr>
          <w:rFonts w:cs="Times New Roman"/>
        </w:rPr>
        <w:t>[Table 1 about here]</w:t>
      </w:r>
    </w:p>
    <w:p w14:paraId="1510BC26" w14:textId="77777777" w:rsidR="00E45E22" w:rsidRPr="00E45E22" w:rsidRDefault="00E45E22" w:rsidP="00E45E22">
      <w:pPr>
        <w:pStyle w:val="BodyText"/>
      </w:pPr>
    </w:p>
    <w:p w14:paraId="0009F2D5" w14:textId="572D1441" w:rsidR="003C7D8F" w:rsidRPr="007D7C37" w:rsidRDefault="009C462E">
      <w:pPr>
        <w:pStyle w:val="FirstParagraph"/>
        <w:rPr>
          <w:rFonts w:cs="Times New Roman"/>
        </w:rPr>
      </w:pPr>
      <w:r w:rsidRPr="007D7C37">
        <w:rPr>
          <w:rFonts w:cs="Times New Roman"/>
        </w:rPr>
        <w:t xml:space="preserve">The results regarding the relationship between class-based network homogeneity and redistributive preferences using multilevel models are shown in Table </w:t>
      </w:r>
      <w:r w:rsidR="0070201E" w:rsidRPr="007D7C37">
        <w:rPr>
          <w:rFonts w:cs="Times New Roman"/>
        </w:rPr>
        <w:t>1</w:t>
      </w:r>
      <w:r w:rsidRPr="007D7C37">
        <w:rPr>
          <w:rFonts w:cs="Times New Roman"/>
        </w:rPr>
        <w:t>. Model 1 shows that individuals embedded in homogeneous social networks are more likely to support redistributi</w:t>
      </w:r>
      <w:r w:rsidR="00577968" w:rsidRPr="007D7C37">
        <w:rPr>
          <w:rFonts w:cs="Times New Roman"/>
        </w:rPr>
        <w:t>on</w:t>
      </w:r>
      <w:r w:rsidRPr="007D7C37">
        <w:rPr>
          <w:rFonts w:cs="Times New Roman"/>
        </w:rPr>
        <w:t xml:space="preserve">. In Model 2, the introduction of control variables and network size slightly reduces the effect of homogeneity. These results </w:t>
      </w:r>
      <w:r w:rsidR="00440CEA" w:rsidRPr="007D7C37">
        <w:rPr>
          <w:rFonts w:cs="Times New Roman"/>
        </w:rPr>
        <w:t xml:space="preserve">contrast with </w:t>
      </w:r>
      <w:r w:rsidRPr="007D7C37">
        <w:rPr>
          <w:rFonts w:cs="Times New Roman"/>
        </w:rPr>
        <w:t xml:space="preserve">previous findings, where being more segregated is associated with less attachment to society </w:t>
      </w:r>
      <w:r w:rsidR="003820B2" w:rsidRPr="007D7C37">
        <w:rPr>
          <w:rFonts w:cs="Times New Roman"/>
        </w:rPr>
        <w:fldChar w:fldCharType="begin"/>
      </w:r>
      <w:r w:rsidR="002216E3" w:rsidRPr="007D7C37">
        <w:rPr>
          <w:rFonts w:cs="Times New Roman"/>
        </w:rPr>
        <w:instrText xml:space="preserve"> ADDIN ZOTERO_ITEM CSL_CITATION {"citationID":"3uUKRaBf","properties":{"formattedCitation":"(Otero et al., 2022)","plainCitation":"(Otero et al., 2022)","noteIndex":0},"citationItems":[{"id":13399,"uris":["http://zotero.org/users/5414506/items/QY2N5NI2"],"itemData":{"id":13399,"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schema":"https://github.com/citation-style-language/schema/raw/master/csl-citation.json"} </w:instrText>
      </w:r>
      <w:r w:rsidR="003820B2" w:rsidRPr="007D7C37">
        <w:rPr>
          <w:rFonts w:cs="Times New Roman"/>
        </w:rPr>
        <w:fldChar w:fldCharType="separate"/>
      </w:r>
      <w:r w:rsidR="00405578" w:rsidRPr="007D7C37">
        <w:rPr>
          <w:rFonts w:cs="Times New Roman"/>
        </w:rPr>
        <w:t>(Otero et al., 2022)</w:t>
      </w:r>
      <w:r w:rsidR="003820B2" w:rsidRPr="007D7C37">
        <w:rPr>
          <w:rFonts w:cs="Times New Roman"/>
        </w:rPr>
        <w:fldChar w:fldCharType="end"/>
      </w:r>
      <w:r w:rsidRPr="007D7C37">
        <w:rPr>
          <w:rFonts w:cs="Times New Roman"/>
        </w:rPr>
        <w:t xml:space="preserve"> and stronger support for redistribution in more cohesive communities </w:t>
      </w:r>
      <w:r w:rsidR="003820B2" w:rsidRPr="007D7C37">
        <w:rPr>
          <w:rFonts w:cs="Times New Roman"/>
        </w:rPr>
        <w:fldChar w:fldCharType="begin"/>
      </w:r>
      <w:r w:rsidR="002216E3" w:rsidRPr="007D7C37">
        <w:rPr>
          <w:rFonts w:cs="Times New Roman"/>
        </w:rPr>
        <w:instrText xml:space="preserve"> ADDIN ZOTERO_ITEM CSL_CITATION {"citationID":"N7CQXQvb","properties":{"formattedCitation":"(Yamamura, 2012)","plainCitation":"(Yamamura, 2012)","noteIndex":0},"citationItems":[{"id":14390,"uris":["http://zotero.org/users/5414506/items/YZDMKBC2"],"itemData":{"id":14390,"type":"article-journal","abstract":"This paper explores how social capital influences individual preferences for income redistribution. Social capital is measured by participation in community activities. After controlling for individual characteristics, I find that people are more likely to express preferences for income redistribution in areas with higher rates of community participation. This is more clearly so in high-income groups than in low-income groups. I infer that individuals' preferences for income redistribution are influenced by psychological externalities. Because the data is from surveys, I also consider the role of expressive behavior. I also consider the hypothesis that behavior is influenced by social distance.","container-title":"European Journal of Political Economy","DOI":"10.1016/j.ejpoleco.2012.05.010","ISSN":"01762680","issue":"4","journalAbbreviation":"European Journal of Political Economy","language":"en","page":"498-511","source":"DOI.org (Crossref)","title":"Social capital, household income, and preferences for income redistribution","volume":"28","author":[{"family":"Yamamura","given":"Eiji"}],"issued":{"date-parts":[["2012",12]]},"citation-key":"yamamura_social_2012"}}],"schema":"https://github.com/citation-style-language/schema/raw/master/csl-citation.json"} </w:instrText>
      </w:r>
      <w:r w:rsidR="003820B2" w:rsidRPr="007D7C37">
        <w:rPr>
          <w:rFonts w:cs="Times New Roman"/>
        </w:rPr>
        <w:fldChar w:fldCharType="separate"/>
      </w:r>
      <w:r w:rsidR="00405578" w:rsidRPr="007D7C37">
        <w:rPr>
          <w:rFonts w:cs="Times New Roman"/>
        </w:rPr>
        <w:t>(Yamamura, 2012)</w:t>
      </w:r>
      <w:r w:rsidR="003820B2" w:rsidRPr="007D7C37">
        <w:rPr>
          <w:rFonts w:cs="Times New Roman"/>
        </w:rPr>
        <w:fldChar w:fldCharType="end"/>
      </w:r>
      <w:r w:rsidRPr="007D7C37">
        <w:rPr>
          <w:rFonts w:cs="Times New Roman"/>
        </w:rPr>
        <w:t>.</w:t>
      </w:r>
      <w:r w:rsidR="003C7D8F" w:rsidRPr="007D7C37">
        <w:rPr>
          <w:rStyle w:val="EndnoteReference"/>
          <w:rFonts w:cs="Times New Roman"/>
        </w:rPr>
        <w:endnoteReference w:id="6"/>
      </w:r>
    </w:p>
    <w:p w14:paraId="0009F2D6" w14:textId="6167CAE1" w:rsidR="000E3C44" w:rsidRPr="007D7C37" w:rsidRDefault="009C462E">
      <w:pPr>
        <w:pStyle w:val="BodyText"/>
        <w:rPr>
          <w:rFonts w:cs="Times New Roman"/>
        </w:rPr>
      </w:pPr>
      <w:r w:rsidRPr="007D7C37">
        <w:rPr>
          <w:rFonts w:cs="Times New Roman"/>
        </w:rPr>
        <w:t>Moving to hypothesis 1</w:t>
      </w:r>
      <w:r w:rsidR="00BC7019" w:rsidRPr="007D7C37">
        <w:rPr>
          <w:rFonts w:cs="Times New Roman"/>
        </w:rPr>
        <w:t xml:space="preserve"> – the </w:t>
      </w:r>
      <w:r w:rsidR="00BC7019" w:rsidRPr="007D7C37">
        <w:rPr>
          <w:rFonts w:cs="Times New Roman"/>
          <w:i/>
        </w:rPr>
        <w:t>segregation hypothesis</w:t>
      </w:r>
      <w:r w:rsidR="00BC7019" w:rsidRPr="007D7C37">
        <w:rPr>
          <w:rFonts w:cs="Times New Roman"/>
        </w:rPr>
        <w:t xml:space="preserve"> –</w:t>
      </w:r>
      <w:r w:rsidRPr="007D7C37">
        <w:rPr>
          <w:rFonts w:cs="Times New Roman"/>
        </w:rPr>
        <w:t xml:space="preserve">, the interaction terms of network homogeneity and social class in Model 3 </w:t>
      </w:r>
      <w:r w:rsidR="001D308E" w:rsidRPr="007D7C37">
        <w:rPr>
          <w:rFonts w:cs="Times New Roman"/>
        </w:rPr>
        <w:t>test</w:t>
      </w:r>
      <w:r w:rsidR="00A34B27" w:rsidRPr="007D7C37">
        <w:rPr>
          <w:rFonts w:cs="Times New Roman"/>
        </w:rPr>
        <w:t xml:space="preserve"> for the conditional effect of network homogeneity on individuals’ social class. The results </w:t>
      </w:r>
      <w:r w:rsidRPr="007D7C37">
        <w:rPr>
          <w:rFonts w:cs="Times New Roman"/>
        </w:rPr>
        <w:t xml:space="preserve">show that </w:t>
      </w:r>
      <w:r w:rsidR="00BC520B" w:rsidRPr="007D7C37">
        <w:rPr>
          <w:rFonts w:cs="Times New Roman"/>
        </w:rPr>
        <w:t xml:space="preserve">the association of class-based network homogeneity is conditional </w:t>
      </w:r>
      <w:r w:rsidR="00BC7019" w:rsidRPr="007D7C37">
        <w:rPr>
          <w:rFonts w:cs="Times New Roman"/>
        </w:rPr>
        <w:t xml:space="preserve">on </w:t>
      </w:r>
      <w:r w:rsidR="00BC520B" w:rsidRPr="007D7C37">
        <w:rPr>
          <w:rFonts w:cs="Times New Roman"/>
        </w:rPr>
        <w:t>ego’s class position</w:t>
      </w:r>
      <w:r w:rsidRPr="007D7C37">
        <w:rPr>
          <w:rFonts w:cs="Times New Roman"/>
        </w:rPr>
        <w:t>.</w:t>
      </w:r>
      <w:r w:rsidR="00ED570B" w:rsidRPr="007D7C37">
        <w:rPr>
          <w:rFonts w:cs="Times New Roman"/>
        </w:rPr>
        <w:t xml:space="preserve"> For the working</w:t>
      </w:r>
      <w:r w:rsidR="00BC7019" w:rsidRPr="007D7C37">
        <w:rPr>
          <w:rFonts w:cs="Times New Roman"/>
        </w:rPr>
        <w:t xml:space="preserve"> class</w:t>
      </w:r>
      <w:r w:rsidR="00ED570B" w:rsidRPr="007D7C37">
        <w:rPr>
          <w:rFonts w:cs="Times New Roman"/>
        </w:rPr>
        <w:t xml:space="preserve"> </w:t>
      </w:r>
      <w:r w:rsidR="00C64ACF" w:rsidRPr="007D7C37">
        <w:rPr>
          <w:rFonts w:cs="Times New Roman"/>
        </w:rPr>
        <w:t>(</w:t>
      </w:r>
      <w:r w:rsidR="001900A9" w:rsidRPr="007D7C37">
        <w:rPr>
          <w:rFonts w:cs="Times New Roman"/>
        </w:rPr>
        <w:t>β=</w:t>
      </w:r>
      <w:r w:rsidR="00C64ACF" w:rsidRPr="007D7C37">
        <w:rPr>
          <w:rFonts w:cs="Times New Roman"/>
        </w:rPr>
        <w:t>8.74</w:t>
      </w:r>
      <w:r w:rsidR="001900A9" w:rsidRPr="007D7C37">
        <w:rPr>
          <w:rFonts w:cs="Times New Roman"/>
        </w:rPr>
        <w:t>,</w:t>
      </w:r>
      <w:r w:rsidR="00AB0118" w:rsidRPr="007D7C37">
        <w:rPr>
          <w:rFonts w:cs="Times New Roman"/>
        </w:rPr>
        <w:t xml:space="preserve"> </w:t>
      </w:r>
      <w:r w:rsidR="0027593D" w:rsidRPr="007D7C37">
        <w:rPr>
          <w:rFonts w:cs="Times New Roman"/>
          <w:i/>
          <w:iCs/>
        </w:rPr>
        <w:t>p</w:t>
      </w:r>
      <w:r w:rsidR="0027593D" w:rsidRPr="007D7C37">
        <w:rPr>
          <w:rFonts w:cs="Times New Roman"/>
        </w:rPr>
        <w:t xml:space="preserve"> &lt; 0.001</w:t>
      </w:r>
      <w:r w:rsidR="00C64ACF" w:rsidRPr="007D7C37">
        <w:rPr>
          <w:rFonts w:cs="Times New Roman"/>
        </w:rPr>
        <w:t>)</w:t>
      </w:r>
      <w:r w:rsidR="0027593D" w:rsidRPr="007D7C37">
        <w:rPr>
          <w:rFonts w:cs="Times New Roman"/>
        </w:rPr>
        <w:t xml:space="preserve"> </w:t>
      </w:r>
      <w:r w:rsidR="00475EAC" w:rsidRPr="007D7C37">
        <w:rPr>
          <w:rFonts w:cs="Times New Roman"/>
        </w:rPr>
        <w:t>and the intermediate class</w:t>
      </w:r>
      <w:r w:rsidR="00493D2C" w:rsidRPr="007D7C37">
        <w:rPr>
          <w:rFonts w:cs="Times New Roman"/>
        </w:rPr>
        <w:t>e</w:t>
      </w:r>
      <w:r w:rsidR="0027593D" w:rsidRPr="007D7C37">
        <w:rPr>
          <w:rFonts w:cs="Times New Roman"/>
        </w:rPr>
        <w:t>s</w:t>
      </w:r>
      <w:r w:rsidR="00AB0118" w:rsidRPr="007D7C37">
        <w:rPr>
          <w:rFonts w:cs="Times New Roman"/>
        </w:rPr>
        <w:t xml:space="preserve"> (β=10.35, </w:t>
      </w:r>
      <w:r w:rsidR="00AB0118" w:rsidRPr="007D7C37">
        <w:rPr>
          <w:rFonts w:cs="Times New Roman"/>
          <w:i/>
          <w:iCs/>
        </w:rPr>
        <w:t>p</w:t>
      </w:r>
      <w:r w:rsidR="00AB0118" w:rsidRPr="007D7C37">
        <w:rPr>
          <w:rFonts w:cs="Times New Roman"/>
        </w:rPr>
        <w:t xml:space="preserve"> &lt; 0.001)</w:t>
      </w:r>
      <w:r w:rsidR="0027593D" w:rsidRPr="007D7C37">
        <w:rPr>
          <w:rFonts w:cs="Times New Roman"/>
        </w:rPr>
        <w:t>,</w:t>
      </w:r>
      <w:r w:rsidR="00493D2C" w:rsidRPr="007D7C37">
        <w:rPr>
          <w:rFonts w:cs="Times New Roman"/>
        </w:rPr>
        <w:t xml:space="preserve"> network</w:t>
      </w:r>
      <w:r w:rsidR="00475EAC" w:rsidRPr="007D7C37">
        <w:rPr>
          <w:rFonts w:cs="Times New Roman"/>
        </w:rPr>
        <w:t xml:space="preserve"> homogeneity </w:t>
      </w:r>
      <w:r w:rsidR="00BC7019" w:rsidRPr="007D7C37">
        <w:rPr>
          <w:rFonts w:cs="Times New Roman"/>
        </w:rPr>
        <w:t>is</w:t>
      </w:r>
      <w:r w:rsidR="00493D2C" w:rsidRPr="007D7C37">
        <w:rPr>
          <w:rFonts w:cs="Times New Roman"/>
        </w:rPr>
        <w:t xml:space="preserve"> positive</w:t>
      </w:r>
      <w:r w:rsidR="00BC7019" w:rsidRPr="007D7C37">
        <w:rPr>
          <w:rFonts w:cs="Times New Roman"/>
        </w:rPr>
        <w:t>ly</w:t>
      </w:r>
      <w:r w:rsidR="00493D2C" w:rsidRPr="007D7C37">
        <w:rPr>
          <w:rFonts w:cs="Times New Roman"/>
        </w:rPr>
        <w:t xml:space="preserve"> associat</w:t>
      </w:r>
      <w:r w:rsidR="00BC7019" w:rsidRPr="007D7C37">
        <w:rPr>
          <w:rFonts w:cs="Times New Roman"/>
        </w:rPr>
        <w:t>ed</w:t>
      </w:r>
      <w:r w:rsidR="00493D2C" w:rsidRPr="007D7C37">
        <w:rPr>
          <w:rFonts w:cs="Times New Roman"/>
        </w:rPr>
        <w:t xml:space="preserve"> with redistributive preferences, in contrast to </w:t>
      </w:r>
      <w:r w:rsidR="00BC7019" w:rsidRPr="007D7C37">
        <w:rPr>
          <w:rFonts w:cs="Times New Roman"/>
        </w:rPr>
        <w:t>a</w:t>
      </w:r>
      <w:r w:rsidR="00493D2C" w:rsidRPr="007D7C37">
        <w:rPr>
          <w:rFonts w:cs="Times New Roman"/>
        </w:rPr>
        <w:t xml:space="preserve"> negative association </w:t>
      </w:r>
      <w:r w:rsidR="00FA70BE">
        <w:rPr>
          <w:rFonts w:cs="Times New Roman"/>
        </w:rPr>
        <w:t>of</w:t>
      </w:r>
      <w:r w:rsidR="00BC7019" w:rsidRPr="007D7C37">
        <w:rPr>
          <w:rFonts w:cs="Times New Roman"/>
        </w:rPr>
        <w:t xml:space="preserve"> </w:t>
      </w:r>
      <w:r w:rsidR="00C64ACF" w:rsidRPr="007D7C37">
        <w:rPr>
          <w:rFonts w:cs="Times New Roman"/>
        </w:rPr>
        <w:t>the service class (</w:t>
      </w:r>
      <w:r w:rsidR="0027593D" w:rsidRPr="007D7C37">
        <w:rPr>
          <w:rFonts w:cs="Times New Roman"/>
        </w:rPr>
        <w:t>β=</w:t>
      </w:r>
      <w:r w:rsidR="00AB0118" w:rsidRPr="007D7C37">
        <w:rPr>
          <w:rFonts w:cs="Times New Roman"/>
        </w:rPr>
        <w:t>-7.45</w:t>
      </w:r>
      <w:r w:rsidR="0027593D" w:rsidRPr="007D7C37">
        <w:rPr>
          <w:rFonts w:cs="Times New Roman"/>
        </w:rPr>
        <w:t>,</w:t>
      </w:r>
      <w:r w:rsidR="00AB0118" w:rsidRPr="007D7C37">
        <w:rPr>
          <w:rFonts w:cs="Times New Roman"/>
        </w:rPr>
        <w:t xml:space="preserve"> </w:t>
      </w:r>
      <w:r w:rsidR="0027593D" w:rsidRPr="007D7C37">
        <w:rPr>
          <w:rFonts w:cs="Times New Roman"/>
          <w:i/>
          <w:iCs/>
        </w:rPr>
        <w:t>p</w:t>
      </w:r>
      <w:r w:rsidR="0027593D" w:rsidRPr="007D7C37">
        <w:rPr>
          <w:rFonts w:cs="Times New Roman"/>
        </w:rPr>
        <w:t xml:space="preserve"> &lt; 0.001</w:t>
      </w:r>
      <w:r w:rsidR="00C64ACF" w:rsidRPr="007D7C37">
        <w:rPr>
          <w:rFonts w:cs="Times New Roman"/>
        </w:rPr>
        <w:t>)</w:t>
      </w:r>
      <w:r w:rsidR="00446D93" w:rsidRPr="007D7C37">
        <w:rPr>
          <w:rFonts w:cs="Times New Roman"/>
        </w:rPr>
        <w:t>.</w:t>
      </w:r>
      <w:r w:rsidRPr="007D7C37">
        <w:rPr>
          <w:rFonts w:cs="Times New Roman"/>
        </w:rPr>
        <w:t xml:space="preserve"> To illustrate this result further, </w:t>
      </w:r>
      <w:r w:rsidR="00BC7019" w:rsidRPr="007D7C37">
        <w:rPr>
          <w:rFonts w:cs="Times New Roman"/>
        </w:rPr>
        <w:t>based on</w:t>
      </w:r>
      <w:r w:rsidR="00C123E0" w:rsidRPr="007D7C37">
        <w:rPr>
          <w:rFonts w:cs="Times New Roman"/>
        </w:rPr>
        <w:t xml:space="preserve"> Model 3, </w:t>
      </w:r>
      <w:r w:rsidRPr="007D7C37">
        <w:rPr>
          <w:rFonts w:cs="Times New Roman"/>
        </w:rPr>
        <w:t>Figure 5 depicts that the changes in redistributive preferences from low</w:t>
      </w:r>
      <w:r w:rsidR="008130BE" w:rsidRPr="007D7C37">
        <w:rPr>
          <w:rFonts w:cs="Times New Roman"/>
        </w:rPr>
        <w:t xml:space="preserve">er to higher levels of class-based network homogeneity </w:t>
      </w:r>
      <w:r w:rsidRPr="007D7C37">
        <w:rPr>
          <w:rFonts w:cs="Times New Roman"/>
        </w:rPr>
        <w:t xml:space="preserve">are </w:t>
      </w:r>
      <w:r w:rsidR="00BC7019" w:rsidRPr="007D7C37">
        <w:rPr>
          <w:rFonts w:cs="Times New Roman"/>
        </w:rPr>
        <w:t>relatively modest</w:t>
      </w:r>
      <w:r w:rsidRPr="007D7C37">
        <w:rPr>
          <w:rFonts w:cs="Times New Roman"/>
        </w:rPr>
        <w:t xml:space="preserve">, </w:t>
      </w:r>
      <w:r w:rsidR="00BC7019" w:rsidRPr="007D7C37">
        <w:rPr>
          <w:rFonts w:cs="Times New Roman"/>
        </w:rPr>
        <w:t xml:space="preserve">with </w:t>
      </w:r>
      <w:r w:rsidRPr="007D7C37">
        <w:rPr>
          <w:rFonts w:cs="Times New Roman"/>
        </w:rPr>
        <w:t xml:space="preserve">the differences in </w:t>
      </w:r>
      <w:r w:rsidR="00B051F2" w:rsidRPr="007D7C37">
        <w:rPr>
          <w:rFonts w:cs="Times New Roman"/>
        </w:rPr>
        <w:t xml:space="preserve">the predicted </w:t>
      </w:r>
      <w:r w:rsidR="0073663B" w:rsidRPr="007D7C37">
        <w:rPr>
          <w:rFonts w:cs="Times New Roman"/>
        </w:rPr>
        <w:t xml:space="preserve">average estimates </w:t>
      </w:r>
      <w:r w:rsidR="00551967" w:rsidRPr="007D7C37">
        <w:rPr>
          <w:rFonts w:cs="Times New Roman"/>
        </w:rPr>
        <w:t xml:space="preserve">in </w:t>
      </w:r>
      <w:r w:rsidRPr="007D7C37">
        <w:rPr>
          <w:rFonts w:cs="Times New Roman"/>
        </w:rPr>
        <w:t xml:space="preserve">redistributive preferences </w:t>
      </w:r>
      <w:r w:rsidR="00DD4818" w:rsidRPr="007D7C37">
        <w:rPr>
          <w:rFonts w:cs="Times New Roman"/>
        </w:rPr>
        <w:t xml:space="preserve">– on a scale of 0 to 100 – </w:t>
      </w:r>
      <w:r w:rsidRPr="007D7C37">
        <w:rPr>
          <w:rFonts w:cs="Times New Roman"/>
        </w:rPr>
        <w:t>go</w:t>
      </w:r>
      <w:r w:rsidR="00BC7019" w:rsidRPr="007D7C37">
        <w:rPr>
          <w:rFonts w:cs="Times New Roman"/>
        </w:rPr>
        <w:t>ing</w:t>
      </w:r>
      <w:r w:rsidRPr="007D7C37">
        <w:rPr>
          <w:rFonts w:cs="Times New Roman"/>
        </w:rPr>
        <w:t xml:space="preserve"> from 69.8 to 72.8 </w:t>
      </w:r>
      <w:r w:rsidR="00721125" w:rsidRPr="007D7C37">
        <w:rPr>
          <w:rFonts w:cs="Times New Roman"/>
        </w:rPr>
        <w:t xml:space="preserve">in the working class </w:t>
      </w:r>
      <w:r w:rsidRPr="007D7C37">
        <w:rPr>
          <w:rFonts w:cs="Times New Roman"/>
        </w:rPr>
        <w:t>and from 69.4 to 70.47</w:t>
      </w:r>
      <w:r w:rsidR="00721125" w:rsidRPr="007D7C37">
        <w:rPr>
          <w:rFonts w:cs="Times New Roman"/>
        </w:rPr>
        <w:t xml:space="preserve"> in the intermediate class</w:t>
      </w:r>
      <w:r w:rsidRPr="007D7C37">
        <w:rPr>
          <w:rFonts w:cs="Times New Roman"/>
        </w:rPr>
        <w:t xml:space="preserve">. In contrast, the changes in </w:t>
      </w:r>
      <w:r w:rsidR="00CF4D99" w:rsidRPr="007D7C37">
        <w:rPr>
          <w:rFonts w:cs="Times New Roman"/>
        </w:rPr>
        <w:t xml:space="preserve">the predicted </w:t>
      </w:r>
      <w:r w:rsidR="0073663B" w:rsidRPr="007D7C37">
        <w:rPr>
          <w:rFonts w:cs="Times New Roman"/>
        </w:rPr>
        <w:t>average estimates</w:t>
      </w:r>
      <w:r w:rsidR="00CF4D99" w:rsidRPr="007D7C37">
        <w:rPr>
          <w:rFonts w:cs="Times New Roman"/>
        </w:rPr>
        <w:t xml:space="preserve"> of </w:t>
      </w:r>
      <w:r w:rsidRPr="007D7C37">
        <w:rPr>
          <w:rFonts w:cs="Times New Roman"/>
        </w:rPr>
        <w:t>redistributive preferences in homogeneous services class networks are more pronounced, changing from 70 when homogeneity is at its lowest point to 62.8 in fully homogeneous networks.</w:t>
      </w:r>
    </w:p>
    <w:p w14:paraId="0009F2D7" w14:textId="75484B31" w:rsidR="000E3C44" w:rsidRPr="007D7C37" w:rsidRDefault="009C462E">
      <w:pPr>
        <w:pStyle w:val="BodyText"/>
        <w:rPr>
          <w:rFonts w:cs="Times New Roman"/>
        </w:rPr>
      </w:pPr>
      <w:r w:rsidRPr="007D7C37">
        <w:rPr>
          <w:rFonts w:cs="Times New Roman"/>
        </w:rPr>
        <w:t xml:space="preserve">These results confirm previous findings on how social influence processes through class-based network ties affect attitudes in the economic domain </w:t>
      </w:r>
      <w:r w:rsidR="00D9208D" w:rsidRPr="007D7C37">
        <w:rPr>
          <w:rFonts w:cs="Times New Roman"/>
        </w:rPr>
        <w:fldChar w:fldCharType="begin"/>
      </w:r>
      <w:r w:rsidR="00405578" w:rsidRPr="007D7C37">
        <w:rPr>
          <w:rFonts w:cs="Times New Roman"/>
        </w:rPr>
        <w:instrText xml:space="preserve"> ADDIN ZOTERO_ITEM CSL_CITATION {"citationID":"21GHznve","properties":{"formattedCitation":"(Lindh et al., 2021; Otero and Mendoza, 2023)","plainCitation":"(Lindh et al., 2021; Otero and Mendoza, 2023)","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schema":"https://github.com/citation-style-language/schema/raw/master/csl-citation.json"} </w:instrText>
      </w:r>
      <w:r w:rsidR="00D9208D" w:rsidRPr="007D7C37">
        <w:rPr>
          <w:rFonts w:cs="Times New Roman"/>
        </w:rPr>
        <w:fldChar w:fldCharType="separate"/>
      </w:r>
      <w:r w:rsidR="00405578" w:rsidRPr="007D7C37">
        <w:rPr>
          <w:rFonts w:cs="Times New Roman"/>
        </w:rPr>
        <w:t>(Lindh et al., 2021; Otero and Mendoza, 2023)</w:t>
      </w:r>
      <w:r w:rsidR="00D9208D" w:rsidRPr="007D7C37">
        <w:rPr>
          <w:rFonts w:cs="Times New Roman"/>
        </w:rPr>
        <w:fldChar w:fldCharType="end"/>
      </w:r>
      <w:r w:rsidRPr="007D7C37">
        <w:rPr>
          <w:rFonts w:cs="Times New Roman"/>
        </w:rPr>
        <w:t>. Additionally, they echo previous arguments on how sharing similar class positions with partner or family ties tends to intensify redistributive preferences depending on individual class positions</w:t>
      </w:r>
      <w:r w:rsidR="00D66206">
        <w:rPr>
          <w:rFonts w:cs="Times New Roman"/>
        </w:rPr>
        <w:t xml:space="preserve"> </w:t>
      </w:r>
      <w:r w:rsidR="002F437F" w:rsidRPr="007D7C37">
        <w:rPr>
          <w:rFonts w:cs="Times New Roman"/>
        </w:rPr>
        <w:fldChar w:fldCharType="begin"/>
      </w:r>
      <w:r w:rsidR="00405578" w:rsidRPr="007D7C37">
        <w:rPr>
          <w:rFonts w:cs="Times New Roman"/>
        </w:rPr>
        <w:instrText xml:space="preserve"> ADDIN ZOTERO_ITEM CSL_CITATION {"citationID":"KfJIYtIg","properties":{"formattedCitation":"(Lee, 2023; Paskov and Weisstanner, 2022)","plainCitation":"(Lee, 2023; Paskov and Weisstanner, 2022)","noteIndex":0},"citationItems":[{"id":14110,"uris":["http://zotero.org/users/5414506/items/4IFC6NEE"],"itemData":{"id":14110,"type":"article-journal","abstract":"Capitalizing on the newly available and consistent coding of detailed occupations for the General Social Surveys (GSS), this article examines the link between class origins and public support for redistribution in the United States from 1977 through 2018. The findings reveal significant net associations between class origins and preferences for redistribution. Individuals with farming-class or working-class origins are more supportive of government action to reduce inequality than individuals with salariat-class origins. These class-origin differences are associated with individuals’ current socioeconomic characteristics but are not fully accounted for by these factors. In addition, individuals in more privileged class positions have increased their support for redistribution over time. Attitudes toward federal income taxes are also analyzed as an additional measure of redistribution preferences. Overall, the findings suggest a continuing role of class origin in determining support for redistribution.","container-title":"Social Science Research","DOI":"10.1016/j.ssresearch.2022.102840","ISSN":"0049-089X","journalAbbreviation":"Social Science Research","language":"en","page":"102840","source":"ScienceDirect","title":"Consider your origins: Parental social class and preferences for redistribution in the United States from 1977 to 2018","title-short":"Consider your origins","volume":"110","author":[{"family":"Lee","given":"Jiwon"}],"issued":{"date-parts":[["2023",2,1]]},"citation-key":"lee_consider_2023"}},{"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2F437F" w:rsidRPr="007D7C37">
        <w:rPr>
          <w:rFonts w:cs="Times New Roman"/>
        </w:rPr>
        <w:fldChar w:fldCharType="separate"/>
      </w:r>
      <w:r w:rsidR="00405578" w:rsidRPr="007D7C37">
        <w:rPr>
          <w:rFonts w:cs="Times New Roman"/>
        </w:rPr>
        <w:t>(Lee, 2023; Paskov and Weisstanner, 2022)</w:t>
      </w:r>
      <w:r w:rsidR="002F437F" w:rsidRPr="007D7C37">
        <w:rPr>
          <w:rFonts w:cs="Times New Roman"/>
        </w:rPr>
        <w:fldChar w:fldCharType="end"/>
      </w:r>
      <w:r w:rsidRPr="007D7C37">
        <w:rPr>
          <w:rFonts w:cs="Times New Roman"/>
        </w:rPr>
        <w:t xml:space="preserve">. Altogether, these results support the </w:t>
      </w:r>
      <w:r w:rsidRPr="007D7C37">
        <w:rPr>
          <w:rFonts w:cs="Times New Roman"/>
          <w:i/>
          <w:iCs/>
        </w:rPr>
        <w:t>segregation hypothesis</w:t>
      </w:r>
      <w:r w:rsidRPr="007D7C37">
        <w:rPr>
          <w:rFonts w:cs="Times New Roman"/>
        </w:rPr>
        <w:t xml:space="preserve"> (H1), where</w:t>
      </w:r>
      <w:r w:rsidR="00BC7019" w:rsidRPr="007D7C37">
        <w:rPr>
          <w:rFonts w:cs="Times New Roman"/>
        </w:rPr>
        <w:t>by</w:t>
      </w:r>
      <w:r w:rsidRPr="007D7C37">
        <w:rPr>
          <w:rFonts w:cs="Times New Roman"/>
        </w:rPr>
        <w:t xml:space="preserve"> the class differences in redistributive preferences become wider </w:t>
      </w:r>
      <w:r w:rsidR="000C1ADE" w:rsidRPr="007D7C37">
        <w:rPr>
          <w:rFonts w:cs="Times New Roman"/>
        </w:rPr>
        <w:t xml:space="preserve">as </w:t>
      </w:r>
      <w:r w:rsidRPr="007D7C37">
        <w:rPr>
          <w:rFonts w:cs="Times New Roman"/>
        </w:rPr>
        <w:t xml:space="preserve">network homogeneity </w:t>
      </w:r>
      <w:r w:rsidR="000C1ADE" w:rsidRPr="007D7C37">
        <w:rPr>
          <w:rFonts w:cs="Times New Roman"/>
        </w:rPr>
        <w:t>increases</w:t>
      </w:r>
      <w:r w:rsidRPr="007D7C37">
        <w:rPr>
          <w:rFonts w:cs="Times New Roman"/>
        </w:rPr>
        <w:t>.</w:t>
      </w:r>
    </w:p>
    <w:p w14:paraId="0009F2DA" w14:textId="1CB8D20E" w:rsidR="000E3C44" w:rsidRDefault="000D2A88" w:rsidP="00EB7B28">
      <w:pPr>
        <w:pStyle w:val="FirstParagraph"/>
        <w:jc w:val="center"/>
        <w:rPr>
          <w:rFonts w:cs="Times New Roman"/>
        </w:rPr>
      </w:pPr>
      <w:r w:rsidRPr="007D7C37">
        <w:rPr>
          <w:rFonts w:cs="Times New Roman"/>
        </w:rPr>
        <w:t>[Figure 5 about here]</w:t>
      </w:r>
    </w:p>
    <w:p w14:paraId="0DF8B92E" w14:textId="77777777" w:rsidR="00CD4479" w:rsidRDefault="00CD4479" w:rsidP="00CD4479">
      <w:pPr>
        <w:pStyle w:val="BodyText"/>
      </w:pPr>
    </w:p>
    <w:p w14:paraId="7A3035A4" w14:textId="77777777" w:rsidR="00CD4479" w:rsidRDefault="00CD4479" w:rsidP="00CD4479">
      <w:pPr>
        <w:pStyle w:val="BodyText"/>
      </w:pPr>
    </w:p>
    <w:p w14:paraId="10ABB0FF" w14:textId="77777777" w:rsidR="00CD4479" w:rsidRPr="00CD4479" w:rsidRDefault="00CD4479" w:rsidP="00CD4479">
      <w:pPr>
        <w:pStyle w:val="BodyText"/>
      </w:pPr>
    </w:p>
    <w:p w14:paraId="0009F2DB" w14:textId="77777777" w:rsidR="000E3C44" w:rsidRPr="007D7C37" w:rsidRDefault="009C462E">
      <w:pPr>
        <w:pStyle w:val="Heading2"/>
        <w:rPr>
          <w:rFonts w:cs="Times New Roman"/>
        </w:rPr>
      </w:pPr>
      <w:bookmarkStart w:id="16" w:name="Xf0c95c569f7167de8c659605db86b19ef8e901a"/>
      <w:bookmarkEnd w:id="15"/>
      <w:r w:rsidRPr="007D7C37">
        <w:rPr>
          <w:rFonts w:cs="Times New Roman"/>
        </w:rPr>
        <w:lastRenderedPageBreak/>
        <w:t>The mitigation hypothesis on network segregation and redistributive preferences</w:t>
      </w:r>
    </w:p>
    <w:p w14:paraId="70A9952C" w14:textId="5ED44BF7" w:rsidR="00E5377E" w:rsidRPr="007D7C37" w:rsidRDefault="009C462E" w:rsidP="00EB7B28">
      <w:pPr>
        <w:pStyle w:val="FirstParagraph"/>
        <w:rPr>
          <w:rFonts w:cs="Times New Roman"/>
        </w:rPr>
      </w:pPr>
      <w:r w:rsidRPr="007D7C37">
        <w:rPr>
          <w:rFonts w:cs="Times New Roman"/>
        </w:rPr>
        <w:t xml:space="preserve">Table </w:t>
      </w:r>
      <w:r w:rsidR="0025642D" w:rsidRPr="007D7C37">
        <w:rPr>
          <w:rFonts w:cs="Times New Roman"/>
        </w:rPr>
        <w:t>2</w:t>
      </w:r>
      <w:r w:rsidRPr="007D7C37">
        <w:rPr>
          <w:rFonts w:cs="Times New Roman"/>
        </w:rPr>
        <w:t xml:space="preserve"> presents the results of the multilevel models for </w:t>
      </w:r>
      <w:r w:rsidR="00946073" w:rsidRPr="007D7C37">
        <w:rPr>
          <w:rFonts w:cs="Times New Roman"/>
        </w:rPr>
        <w:t xml:space="preserve">the </w:t>
      </w:r>
      <w:r w:rsidR="00980A9A" w:rsidRPr="007D7C37">
        <w:rPr>
          <w:rFonts w:cs="Times New Roman"/>
        </w:rPr>
        <w:t>moderating role</w:t>
      </w:r>
      <w:r w:rsidR="00946073" w:rsidRPr="007D7C37">
        <w:rPr>
          <w:rFonts w:cs="Times New Roman"/>
        </w:rPr>
        <w:t xml:space="preserve"> of </w:t>
      </w:r>
      <w:r w:rsidRPr="007D7C37">
        <w:rPr>
          <w:rFonts w:cs="Times New Roman"/>
        </w:rPr>
        <w:t>income inequality</w:t>
      </w:r>
      <w:r w:rsidR="00946073" w:rsidRPr="007D7C37">
        <w:rPr>
          <w:rFonts w:cs="Times New Roman"/>
        </w:rPr>
        <w:t xml:space="preserve"> on the interaction between social class and network homogeneity</w:t>
      </w:r>
      <w:r w:rsidRPr="007D7C37">
        <w:rPr>
          <w:rFonts w:cs="Times New Roman"/>
        </w:rPr>
        <w:t xml:space="preserve">. </w:t>
      </w:r>
      <w:r w:rsidR="00A21C1B" w:rsidRPr="007D7C37">
        <w:rPr>
          <w:rFonts w:cs="Times New Roman"/>
        </w:rPr>
        <w:t xml:space="preserve"> </w:t>
      </w:r>
      <w:r w:rsidR="00E5377E" w:rsidRPr="007D7C37">
        <w:rPr>
          <w:rFonts w:cs="Times New Roman"/>
        </w:rPr>
        <w:t xml:space="preserve">Looking at the impact of </w:t>
      </w:r>
      <w:r w:rsidR="00B03AAB" w:rsidRPr="007D7C37">
        <w:rPr>
          <w:rFonts w:cs="Times New Roman"/>
        </w:rPr>
        <w:t>country</w:t>
      </w:r>
      <w:r w:rsidR="00E5377E" w:rsidRPr="007D7C37">
        <w:rPr>
          <w:rFonts w:cs="Times New Roman"/>
        </w:rPr>
        <w:t>-level indicators, we see that redistributive preferences are unrelated to national levels of income inequality (Model 1)</w:t>
      </w:r>
      <w:r w:rsidR="009978C5" w:rsidRPr="007D7C37">
        <w:rPr>
          <w:rFonts w:cs="Times New Roman"/>
        </w:rPr>
        <w:t xml:space="preserve">, </w:t>
      </w:r>
      <w:r w:rsidR="00605D3D" w:rsidRPr="007D7C37">
        <w:rPr>
          <w:rFonts w:cs="Times New Roman"/>
        </w:rPr>
        <w:t xml:space="preserve">are </w:t>
      </w:r>
      <w:r w:rsidR="00CA0A5D" w:rsidRPr="007D7C37">
        <w:rPr>
          <w:rFonts w:cs="Times New Roman"/>
        </w:rPr>
        <w:t>lower</w:t>
      </w:r>
      <w:r w:rsidR="00F942BB" w:rsidRPr="007D7C37">
        <w:rPr>
          <w:rFonts w:cs="Times New Roman"/>
        </w:rPr>
        <w:t xml:space="preserve"> </w:t>
      </w:r>
      <w:r w:rsidR="00605D3D" w:rsidRPr="007D7C37">
        <w:rPr>
          <w:rFonts w:cs="Times New Roman"/>
        </w:rPr>
        <w:t>in economically</w:t>
      </w:r>
      <w:r w:rsidR="00F942BB" w:rsidRPr="007D7C37">
        <w:rPr>
          <w:rFonts w:cs="Times New Roman"/>
        </w:rPr>
        <w:t xml:space="preserve"> </w:t>
      </w:r>
      <w:r w:rsidR="00605D3D" w:rsidRPr="007D7C37">
        <w:rPr>
          <w:rFonts w:cs="Times New Roman"/>
        </w:rPr>
        <w:t xml:space="preserve">prosperous countries </w:t>
      </w:r>
      <w:r w:rsidR="00E5377E" w:rsidRPr="007D7C37">
        <w:rPr>
          <w:rFonts w:cs="Times New Roman"/>
        </w:rPr>
        <w:t>(Model 2)</w:t>
      </w:r>
      <w:r w:rsidR="00374F77" w:rsidRPr="007D7C37">
        <w:rPr>
          <w:rFonts w:cs="Times New Roman"/>
        </w:rPr>
        <w:t>,</w:t>
      </w:r>
      <w:r w:rsidR="00E5377E" w:rsidRPr="007D7C37">
        <w:rPr>
          <w:rFonts w:cs="Times New Roman"/>
        </w:rPr>
        <w:t xml:space="preserve"> and </w:t>
      </w:r>
      <w:r w:rsidR="00F942BB" w:rsidRPr="007D7C37">
        <w:rPr>
          <w:rFonts w:cs="Times New Roman"/>
        </w:rPr>
        <w:t xml:space="preserve">higher in </w:t>
      </w:r>
      <w:r w:rsidR="00E5377E" w:rsidRPr="007D7C37">
        <w:rPr>
          <w:rFonts w:cs="Times New Roman"/>
        </w:rPr>
        <w:t>more generous welfare states (Model 3)</w:t>
      </w:r>
      <w:r w:rsidR="009978C5" w:rsidRPr="007D7C37">
        <w:rPr>
          <w:rFonts w:cs="Times New Roman"/>
        </w:rPr>
        <w:t>.</w:t>
      </w:r>
    </w:p>
    <w:p w14:paraId="0BF99753" w14:textId="224FF787" w:rsidR="00A67275" w:rsidRPr="007D7C37" w:rsidRDefault="00EB7B28" w:rsidP="00EB7B28">
      <w:pPr>
        <w:pStyle w:val="FirstParagraph"/>
        <w:jc w:val="center"/>
        <w:rPr>
          <w:rFonts w:cs="Times New Roman"/>
        </w:rPr>
      </w:pPr>
      <w:r w:rsidRPr="007D7C37">
        <w:rPr>
          <w:rFonts w:cs="Times New Roman"/>
        </w:rPr>
        <w:t>[Table 2 about here]</w:t>
      </w:r>
    </w:p>
    <w:p w14:paraId="0009F2DD" w14:textId="5FFC3450" w:rsidR="000E3C44" w:rsidRPr="007D7C37" w:rsidRDefault="00521179">
      <w:pPr>
        <w:pStyle w:val="BodyText"/>
        <w:rPr>
          <w:rFonts w:cs="Times New Roman"/>
        </w:rPr>
      </w:pPr>
      <w:r w:rsidRPr="007D7C37">
        <w:rPr>
          <w:rFonts w:cs="Times New Roman"/>
        </w:rPr>
        <w:t>Model 4 tests</w:t>
      </w:r>
      <w:r w:rsidR="007B1E9F" w:rsidRPr="007D7C37">
        <w:rPr>
          <w:rFonts w:cs="Times New Roman"/>
        </w:rPr>
        <w:t xml:space="preserve"> the </w:t>
      </w:r>
      <w:r w:rsidR="005859C9" w:rsidRPr="007D7C37">
        <w:rPr>
          <w:rFonts w:cs="Times New Roman"/>
          <w:i/>
          <w:iCs/>
        </w:rPr>
        <w:t>mitigation hypothesis</w:t>
      </w:r>
      <w:r w:rsidR="005859C9" w:rsidRPr="007D7C37">
        <w:rPr>
          <w:rFonts w:cs="Times New Roman"/>
        </w:rPr>
        <w:t xml:space="preserve"> </w:t>
      </w:r>
      <w:r w:rsidRPr="007D7C37">
        <w:rPr>
          <w:rFonts w:cs="Times New Roman"/>
        </w:rPr>
        <w:t>that posits that the greater the level of income inequality in a country, the weaker the conditional association of network segregation by social class with redistributive preferences</w:t>
      </w:r>
      <w:r w:rsidR="00AB32E4" w:rsidRPr="007D7C37">
        <w:rPr>
          <w:rFonts w:cs="Times New Roman"/>
        </w:rPr>
        <w:t>.</w:t>
      </w:r>
      <w:r w:rsidR="00CA0A5D" w:rsidRPr="007D7C37">
        <w:rPr>
          <w:rFonts w:cs="Times New Roman"/>
        </w:rPr>
        <w:t xml:space="preserve"> </w:t>
      </w:r>
      <w:r w:rsidR="009C462E" w:rsidRPr="007D7C37">
        <w:rPr>
          <w:rFonts w:cs="Times New Roman"/>
        </w:rPr>
        <w:t xml:space="preserve">The results suggest that </w:t>
      </w:r>
      <w:r w:rsidR="00946073" w:rsidRPr="007D7C37">
        <w:rPr>
          <w:rFonts w:cs="Times New Roman"/>
        </w:rPr>
        <w:t xml:space="preserve">in societies with </w:t>
      </w:r>
      <w:r w:rsidR="009C462E" w:rsidRPr="007D7C37">
        <w:rPr>
          <w:rFonts w:cs="Times New Roman"/>
        </w:rPr>
        <w:t xml:space="preserve">higher </w:t>
      </w:r>
      <w:r w:rsidR="00946073" w:rsidRPr="007D7C37">
        <w:rPr>
          <w:rFonts w:cs="Times New Roman"/>
        </w:rPr>
        <w:t xml:space="preserve">levels of </w:t>
      </w:r>
      <w:r w:rsidR="009C462E" w:rsidRPr="007D7C37">
        <w:rPr>
          <w:rFonts w:cs="Times New Roman"/>
        </w:rPr>
        <w:t>economic inequality</w:t>
      </w:r>
      <w:r w:rsidR="00946073" w:rsidRPr="007D7C37">
        <w:rPr>
          <w:rFonts w:cs="Times New Roman"/>
        </w:rPr>
        <w:t>,</w:t>
      </w:r>
      <w:r w:rsidR="009C462E" w:rsidRPr="007D7C37">
        <w:rPr>
          <w:rFonts w:cs="Times New Roman"/>
        </w:rPr>
        <w:t xml:space="preserve"> the interaction of network homogeneity and social class – especially in the service class</w:t>
      </w:r>
      <w:r w:rsidR="00946073" w:rsidRPr="007D7C37">
        <w:rPr>
          <w:rFonts w:cs="Times New Roman"/>
        </w:rPr>
        <w:t xml:space="preserve"> – </w:t>
      </w:r>
      <w:r w:rsidR="00F43023" w:rsidRPr="007D7C37">
        <w:rPr>
          <w:rFonts w:cs="Times New Roman"/>
        </w:rPr>
        <w:t xml:space="preserve">becomes less </w:t>
      </w:r>
      <w:r w:rsidR="00AA2A33" w:rsidRPr="007D7C37">
        <w:rPr>
          <w:rFonts w:cs="Times New Roman"/>
        </w:rPr>
        <w:t>pronounced</w:t>
      </w:r>
      <w:r w:rsidR="00B10110" w:rsidRPr="007D7C37">
        <w:rPr>
          <w:rFonts w:cs="Times New Roman"/>
        </w:rPr>
        <w:t xml:space="preserve"> </w:t>
      </w:r>
      <w:r w:rsidR="00946073" w:rsidRPr="007D7C37">
        <w:rPr>
          <w:rFonts w:cs="Times New Roman"/>
        </w:rPr>
        <w:t>than in societies with lower levels of economic inequality</w:t>
      </w:r>
      <w:r w:rsidR="009C462E" w:rsidRPr="007D7C37">
        <w:rPr>
          <w:rFonts w:cs="Times New Roman"/>
        </w:rPr>
        <w:t xml:space="preserve">. To illustrate this result, Figure 6 depicts how the interaction of network homogeneity and social class is gradually mitigated as income inequality increases. </w:t>
      </w:r>
      <w:r w:rsidR="00946073" w:rsidRPr="007D7C37">
        <w:rPr>
          <w:rFonts w:cs="Times New Roman"/>
        </w:rPr>
        <w:t>T</w:t>
      </w:r>
      <w:r w:rsidR="009C462E" w:rsidRPr="007D7C37">
        <w:rPr>
          <w:rFonts w:cs="Times New Roman"/>
        </w:rPr>
        <w:t>he left panel in Figure 6 illustrates that when inequality is low, the conditional association of network homogeneity and social class on redistributive preferences is more pronounced than in contexts of middle and high inequality.</w:t>
      </w:r>
    </w:p>
    <w:p w14:paraId="5D0784E1" w14:textId="3A453388" w:rsidR="00941550" w:rsidRPr="007D7C37" w:rsidRDefault="009C462E">
      <w:pPr>
        <w:pStyle w:val="BodyText"/>
        <w:rPr>
          <w:rFonts w:cs="Times New Roman"/>
        </w:rPr>
      </w:pPr>
      <w:r w:rsidRPr="007D7C37">
        <w:rPr>
          <w:rFonts w:cs="Times New Roman"/>
        </w:rPr>
        <w:t>Taking a closer look, differences in redistributive preferences between the working and service classes are smaller when network homogeneity is low, regardless of income inequality.</w:t>
      </w:r>
      <w:r w:rsidR="000F1986" w:rsidRPr="007D7C37">
        <w:rPr>
          <w:rFonts w:cs="Times New Roman"/>
        </w:rPr>
        <w:t xml:space="preserve"> Greater network</w:t>
      </w:r>
      <w:r w:rsidRPr="007D7C37">
        <w:rPr>
          <w:rFonts w:cs="Times New Roman"/>
        </w:rPr>
        <w:t xml:space="preserve"> homogeneity is associated with wider class differences in redistributive </w:t>
      </w:r>
      <w:r w:rsidR="00F376BF" w:rsidRPr="007D7C37">
        <w:rPr>
          <w:rFonts w:cs="Times New Roman"/>
        </w:rPr>
        <w:t>preferences,</w:t>
      </w:r>
      <w:r w:rsidR="000F1986" w:rsidRPr="007D7C37">
        <w:rPr>
          <w:rFonts w:cs="Times New Roman"/>
        </w:rPr>
        <w:t xml:space="preserve"> especially in countries with low levels of inequality. These differences, however, gradually become smaller </w:t>
      </w:r>
      <w:r w:rsidR="00BA271B" w:rsidRPr="007D7C37">
        <w:rPr>
          <w:rFonts w:cs="Times New Roman"/>
        </w:rPr>
        <w:t xml:space="preserve">in contexts with higher </w:t>
      </w:r>
      <w:r w:rsidRPr="007D7C37">
        <w:rPr>
          <w:rFonts w:cs="Times New Roman"/>
        </w:rPr>
        <w:t xml:space="preserve">inequality. These results resonate with previous studies that have argued that the upper classes are more sensitive to income inequality, whereas the working class shows relatively stable attitudes regardless of the contextual levels of income inequality </w:t>
      </w:r>
      <w:r w:rsidR="000D2059" w:rsidRPr="007D7C37">
        <w:rPr>
          <w:rFonts w:cs="Times New Roman"/>
        </w:rPr>
        <w:fldChar w:fldCharType="begin"/>
      </w:r>
      <w:r w:rsidR="00405578" w:rsidRPr="007D7C37">
        <w:rPr>
          <w:rFonts w:cs="Times New Roman"/>
        </w:rPr>
        <w:instrText xml:space="preserve"> ADDIN ZOTERO_ITEM CSL_CITATION {"citationID":"8Jvzgy4r","properties":{"formattedCitation":"(Curtis and Andersen, 2015; Dimick et al., 2017; Edlund and Lindh, 2015)","plainCitation":"(Curtis and Andersen, 2015; Dimick et al., 2017; Edlund and Lindh, 2015)","noteIndex":0},"citationItems":[{"id":14387,"uris":["http://zotero.org/users/5414506/items/83LUFS7Q"],"itemData":{"id":14387,"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15445,"uris":["http://zotero.org/users/5414506/items/MCS8ZKYD"],"itemData":{"id":15445,"type":"article-journal","container-title":"Quarterly Journal of Political Science","DOI":"10.1561/100.00015099","ISSN":"15540634","issue":"4","journalAbbreviation":"QJPS","page":"385-439","source":"DOI.org (Crossref)","title":"The Altruistic Rich? Inequality and Other-Regarding Preferences for Redistribution","title-short":"The Altruistic Rich?","volume":"11","author":[{"family":"Dimick","given":"Matthew"},{"family":"Rueda","given":"David"},{"family":"Stegmueller","given":"Daniel"}],"issued":{"date-parts":[["2017",2,20]]},"citation-key":"dimick_altruistic_2017"}},{"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0D2059" w:rsidRPr="007D7C37">
        <w:rPr>
          <w:rFonts w:cs="Times New Roman"/>
        </w:rPr>
        <w:fldChar w:fldCharType="separate"/>
      </w:r>
      <w:r w:rsidR="00405578" w:rsidRPr="007D7C37">
        <w:rPr>
          <w:rFonts w:cs="Times New Roman"/>
        </w:rPr>
        <w:t>(Curtis and Andersen, 2015; Dimick et al., 2017; Edlund and Lindh, 2015)</w:t>
      </w:r>
      <w:r w:rsidR="000D2059" w:rsidRPr="007D7C37">
        <w:rPr>
          <w:rFonts w:cs="Times New Roman"/>
        </w:rPr>
        <w:fldChar w:fldCharType="end"/>
      </w:r>
      <w:r w:rsidRPr="007D7C37">
        <w:rPr>
          <w:rFonts w:cs="Times New Roman"/>
        </w:rPr>
        <w:t xml:space="preserve">. </w:t>
      </w:r>
      <w:r w:rsidR="00A309A1" w:rsidRPr="007D7C37">
        <w:rPr>
          <w:rFonts w:cs="Times New Roman"/>
        </w:rPr>
        <w:t xml:space="preserve">This also contrasts with previous research that has argued </w:t>
      </w:r>
      <w:r w:rsidR="00552586" w:rsidRPr="007D7C37">
        <w:rPr>
          <w:rFonts w:cs="Times New Roman"/>
        </w:rPr>
        <w:t xml:space="preserve">that individuals in unequal societies support a stronger meritocratic distribution of resources and become less concerned about income differences than those of more egalitarian societies </w:t>
      </w:r>
      <w:r w:rsidR="00C7437A" w:rsidRPr="007D7C37">
        <w:rPr>
          <w:rFonts w:cs="Times New Roman"/>
        </w:rPr>
        <w:fldChar w:fldCharType="begin"/>
      </w:r>
      <w:r w:rsidR="002216E3" w:rsidRPr="007D7C37">
        <w:rPr>
          <w:rFonts w:cs="Times New Roman"/>
        </w:rPr>
        <w:instrText xml:space="preserve"> ADDIN ZOTERO_ITEM CSL_CITATION {"citationID":"2G74yZCb","properties":{"formattedCitation":"(Mijs, 2021)","plainCitation":"(Mijs, 2021)","noteIndex":0},"citationItems":[{"id":9701,"uris":["http://zotero.org/users/5414506/items/KGSW27IU"],"itemData":{"id":9701,"type":"article-journal","abstract":"Abstract\n            Inequality is on the rise: gains have been concentrated with a small elite, while most have seen their fortunes stagnate or fall. Despite what scholars and journalists consider a worrying trend, there is no evidence of growing popular concern about inequality. In fact, research suggests that citizens in unequal societies are less concerned than those in more egalitarian societies. How to make sense of this paradox? I argue that citizens’ consent to inequality is explained by their growing conviction that societal success is reflective of a meritocratic process. Drawing on 25 years of International Social Survey Program data, I show that rising inequality is legitimated by the popular belief that the income gap is meritocratically deserved: the more unequal a society, the more likely its citizens are to explain success in meritocratic terms, and the less important they deem nonmeritocratic factors such as a person’s family wealth and connections.","container-title":"Socio-Economic Review","DOI":"10.1093/ser/mwy051","ISSN":"1475-1461, 1475-147X","issue":"1","language":"en","page":"7-35","source":"DOI.org (Crossref)","title":"The paradox of inequality: income inequality and belief in meritocracy go hand in hand","title-short":"The paradox of inequality","volume":"19","author":[{"family":"Mijs","given":"Jonathan"}],"issued":{"date-parts":[["2021",7,14]]},"citation-key":"mijs_paradox_2021"}}],"schema":"https://github.com/citation-style-language/schema/raw/master/csl-citation.json"} </w:instrText>
      </w:r>
      <w:r w:rsidR="00C7437A" w:rsidRPr="007D7C37">
        <w:rPr>
          <w:rFonts w:cs="Times New Roman"/>
        </w:rPr>
        <w:fldChar w:fldCharType="separate"/>
      </w:r>
      <w:r w:rsidR="00405578" w:rsidRPr="007D7C37">
        <w:rPr>
          <w:rFonts w:cs="Times New Roman"/>
        </w:rPr>
        <w:t>(Mijs, 2021)</w:t>
      </w:r>
      <w:r w:rsidR="00C7437A" w:rsidRPr="007D7C37">
        <w:rPr>
          <w:rFonts w:cs="Times New Roman"/>
        </w:rPr>
        <w:fldChar w:fldCharType="end"/>
      </w:r>
      <w:r w:rsidR="00552586" w:rsidRPr="007D7C37">
        <w:rPr>
          <w:rFonts w:cs="Times New Roman"/>
        </w:rPr>
        <w:t>.</w:t>
      </w:r>
      <w:r w:rsidR="00751CCE" w:rsidRPr="007D7C37">
        <w:rPr>
          <w:rFonts w:cs="Times New Roman"/>
        </w:rPr>
        <w:t xml:space="preserve"> </w:t>
      </w:r>
    </w:p>
    <w:p w14:paraId="0009F2DF" w14:textId="3B449FF9" w:rsidR="000E3C44" w:rsidRPr="007D7C37" w:rsidRDefault="007427C7">
      <w:pPr>
        <w:pStyle w:val="BodyText"/>
        <w:rPr>
          <w:rFonts w:cs="Times New Roman"/>
        </w:rPr>
      </w:pPr>
      <w:r w:rsidRPr="007D7C37">
        <w:rPr>
          <w:rFonts w:cs="Times New Roman"/>
        </w:rPr>
        <w:t>Also</w:t>
      </w:r>
      <w:r w:rsidR="000B1FED" w:rsidRPr="007D7C37">
        <w:rPr>
          <w:rFonts w:cs="Times New Roman"/>
        </w:rPr>
        <w:t xml:space="preserve">, these results echo the findings of Lindh and Andersson </w:t>
      </w:r>
      <w:r w:rsidR="00E62E14" w:rsidRPr="007D7C37">
        <w:rPr>
          <w:rFonts w:cs="Times New Roman"/>
        </w:rPr>
        <w:fldChar w:fldCharType="begin"/>
      </w:r>
      <w:r w:rsidR="002216E3" w:rsidRPr="007D7C37">
        <w:rPr>
          <w:rFonts w:cs="Times New Roman"/>
        </w:rPr>
        <w:instrText xml:space="preserve"> ADDIN ZOTERO_ITEM CSL_CITATION {"citationID":"0rObauDN","properties":{"formattedCitation":"(2024)","plainCitation":"(2024)","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label":"page","suppress-author":true}],"schema":"https://github.com/citation-style-language/schema/raw/master/csl-citation.json"} </w:instrText>
      </w:r>
      <w:r w:rsidR="00E62E14" w:rsidRPr="007D7C37">
        <w:rPr>
          <w:rFonts w:cs="Times New Roman"/>
        </w:rPr>
        <w:fldChar w:fldCharType="separate"/>
      </w:r>
      <w:r w:rsidR="00405578" w:rsidRPr="007D7C37">
        <w:rPr>
          <w:rFonts w:cs="Times New Roman"/>
        </w:rPr>
        <w:t>(2024)</w:t>
      </w:r>
      <w:r w:rsidR="00E62E14" w:rsidRPr="007D7C37">
        <w:rPr>
          <w:rFonts w:cs="Times New Roman"/>
        </w:rPr>
        <w:fldChar w:fldCharType="end"/>
      </w:r>
      <w:r w:rsidR="000B1FED" w:rsidRPr="007D7C37">
        <w:rPr>
          <w:rFonts w:cs="Times New Roman"/>
        </w:rPr>
        <w:t xml:space="preserve"> </w:t>
      </w:r>
      <w:r w:rsidR="009D2348" w:rsidRPr="007D7C37">
        <w:rPr>
          <w:rFonts w:cs="Times New Roman"/>
        </w:rPr>
        <w:t>w</w:t>
      </w:r>
      <w:r w:rsidR="000B1FED" w:rsidRPr="007D7C37">
        <w:rPr>
          <w:rFonts w:cs="Times New Roman"/>
        </w:rPr>
        <w:t>h</w:t>
      </w:r>
      <w:r w:rsidR="009D2348" w:rsidRPr="007D7C37">
        <w:rPr>
          <w:rFonts w:cs="Times New Roman"/>
        </w:rPr>
        <w:t>o</w:t>
      </w:r>
      <w:r w:rsidR="000B1FED" w:rsidRPr="007D7C37">
        <w:rPr>
          <w:rFonts w:cs="Times New Roman"/>
        </w:rPr>
        <w:t xml:space="preserve"> show</w:t>
      </w:r>
      <w:r w:rsidR="00AB4D8D" w:rsidRPr="007D7C37">
        <w:rPr>
          <w:rFonts w:cs="Times New Roman"/>
        </w:rPr>
        <w:t>ed</w:t>
      </w:r>
      <w:r w:rsidR="000B1FED" w:rsidRPr="007D7C37">
        <w:rPr>
          <w:rFonts w:cs="Times New Roman"/>
        </w:rPr>
        <w:t xml:space="preserve"> that </w:t>
      </w:r>
      <w:r w:rsidR="00AA2A33" w:rsidRPr="007D7C37">
        <w:rPr>
          <w:rFonts w:cs="Times New Roman"/>
        </w:rPr>
        <w:t xml:space="preserve">individuals in </w:t>
      </w:r>
      <w:r w:rsidR="000B1FED" w:rsidRPr="007D7C37">
        <w:rPr>
          <w:rFonts w:cs="Times New Roman"/>
        </w:rPr>
        <w:t xml:space="preserve">working </w:t>
      </w:r>
      <w:r w:rsidR="006736B5" w:rsidRPr="007D7C37">
        <w:rPr>
          <w:rFonts w:cs="Times New Roman"/>
        </w:rPr>
        <w:t xml:space="preserve">(upper-middle) </w:t>
      </w:r>
      <w:r w:rsidR="000B1FED" w:rsidRPr="007D7C37">
        <w:rPr>
          <w:rFonts w:cs="Times New Roman"/>
        </w:rPr>
        <w:t xml:space="preserve">class positions </w:t>
      </w:r>
      <w:r w:rsidR="006736B5" w:rsidRPr="007D7C37">
        <w:rPr>
          <w:rFonts w:cs="Times New Roman"/>
        </w:rPr>
        <w:t xml:space="preserve">with predominantly working (upper-middle) class ties </w:t>
      </w:r>
      <w:r w:rsidR="000B1FED" w:rsidRPr="007D7C37">
        <w:rPr>
          <w:rFonts w:cs="Times New Roman"/>
        </w:rPr>
        <w:t xml:space="preserve">support more </w:t>
      </w:r>
      <w:r w:rsidR="009D2348" w:rsidRPr="007D7C37">
        <w:rPr>
          <w:rFonts w:cs="Times New Roman"/>
        </w:rPr>
        <w:t xml:space="preserve">(less) </w:t>
      </w:r>
      <w:r w:rsidR="000B1FED" w:rsidRPr="007D7C37">
        <w:rPr>
          <w:rFonts w:cs="Times New Roman"/>
        </w:rPr>
        <w:t>income inequality reduction in countries where redistribution is high</w:t>
      </w:r>
      <w:r w:rsidR="009D2348" w:rsidRPr="007D7C37">
        <w:rPr>
          <w:rFonts w:cs="Times New Roman"/>
        </w:rPr>
        <w:t xml:space="preserve">. </w:t>
      </w:r>
      <w:r w:rsidR="00565233" w:rsidRPr="007D7C37">
        <w:rPr>
          <w:rFonts w:cs="Times New Roman"/>
        </w:rPr>
        <w:t>Additionally</w:t>
      </w:r>
      <w:r w:rsidRPr="007D7C37">
        <w:rPr>
          <w:rFonts w:cs="Times New Roman"/>
        </w:rPr>
        <w:t xml:space="preserve">, </w:t>
      </w:r>
      <w:r w:rsidR="0072504F" w:rsidRPr="007D7C37">
        <w:rPr>
          <w:rFonts w:cs="Times New Roman"/>
        </w:rPr>
        <w:t xml:space="preserve">their results on the role of </w:t>
      </w:r>
      <w:r w:rsidR="0074682A" w:rsidRPr="007D7C37">
        <w:rPr>
          <w:rFonts w:cs="Times New Roman"/>
        </w:rPr>
        <w:t xml:space="preserve">market </w:t>
      </w:r>
      <w:r w:rsidR="0072504F" w:rsidRPr="007D7C37">
        <w:rPr>
          <w:rFonts w:cs="Times New Roman"/>
        </w:rPr>
        <w:t xml:space="preserve">income inequality </w:t>
      </w:r>
      <w:r w:rsidR="00B574AB" w:rsidRPr="007D7C37">
        <w:rPr>
          <w:rFonts w:cs="Times New Roman"/>
        </w:rPr>
        <w:t xml:space="preserve">(pre-tax and transfer) show </w:t>
      </w:r>
      <w:r w:rsidR="000818F0" w:rsidRPr="007D7C37">
        <w:rPr>
          <w:rFonts w:cs="Times New Roman"/>
        </w:rPr>
        <w:t>a null moderating ef</w:t>
      </w:r>
      <w:r w:rsidR="00AC7F11" w:rsidRPr="007D7C37">
        <w:rPr>
          <w:rFonts w:cs="Times New Roman"/>
        </w:rPr>
        <w:t>f</w:t>
      </w:r>
      <w:r w:rsidR="000818F0" w:rsidRPr="007D7C37">
        <w:rPr>
          <w:rFonts w:cs="Times New Roman"/>
        </w:rPr>
        <w:t>ect</w:t>
      </w:r>
      <w:r w:rsidR="004C7551" w:rsidRPr="007D7C37">
        <w:rPr>
          <w:rFonts w:cs="Times New Roman"/>
        </w:rPr>
        <w:t xml:space="preserve"> when including </w:t>
      </w:r>
      <w:r w:rsidR="00283567" w:rsidRPr="007D7C37">
        <w:rPr>
          <w:rFonts w:cs="Times New Roman"/>
        </w:rPr>
        <w:t xml:space="preserve">the cross-level interaction </w:t>
      </w:r>
      <w:r w:rsidR="00184336" w:rsidRPr="007D7C37">
        <w:rPr>
          <w:rFonts w:cs="Times New Roman"/>
        </w:rPr>
        <w:t xml:space="preserve">of </w:t>
      </w:r>
      <w:r w:rsidR="006A4AA0">
        <w:rPr>
          <w:rFonts w:cs="Times New Roman"/>
        </w:rPr>
        <w:t xml:space="preserve">the rate of </w:t>
      </w:r>
      <w:r w:rsidR="00283567" w:rsidRPr="007D7C37">
        <w:rPr>
          <w:rFonts w:cs="Times New Roman"/>
        </w:rPr>
        <w:t>redistribution</w:t>
      </w:r>
      <w:r w:rsidR="006D4CB6" w:rsidRPr="007D7C37">
        <w:rPr>
          <w:rFonts w:cs="Times New Roman"/>
        </w:rPr>
        <w:t xml:space="preserve"> simultaneously</w:t>
      </w:r>
      <w:r w:rsidR="00283567" w:rsidRPr="007D7C37">
        <w:rPr>
          <w:rFonts w:cs="Times New Roman"/>
        </w:rPr>
        <w:t xml:space="preserve">. </w:t>
      </w:r>
      <w:r w:rsidR="00F83D4F" w:rsidRPr="007D7C37">
        <w:rPr>
          <w:rFonts w:cs="Times New Roman"/>
        </w:rPr>
        <w:t xml:space="preserve">Even though the inclusion of both interactions follows a theoretical rationale, employing </w:t>
      </w:r>
      <w:r w:rsidR="00A07092" w:rsidRPr="007D7C37">
        <w:rPr>
          <w:rFonts w:cs="Times New Roman"/>
        </w:rPr>
        <w:t>29</w:t>
      </w:r>
      <w:r w:rsidR="00F83D4F" w:rsidRPr="007D7C37">
        <w:rPr>
          <w:rFonts w:cs="Times New Roman"/>
        </w:rPr>
        <w:t xml:space="preserve"> clusters without a restricted maximum likelihood estimation (see Lindh and Andersson  </w:t>
      </w:r>
      <w:r w:rsidR="00F83D4F" w:rsidRPr="007D7C37">
        <w:rPr>
          <w:rFonts w:cs="Times New Roman"/>
        </w:rPr>
        <w:fldChar w:fldCharType="begin"/>
      </w:r>
      <w:r w:rsidR="00F83D4F" w:rsidRPr="007D7C37">
        <w:rPr>
          <w:rFonts w:cs="Times New Roman"/>
        </w:rPr>
        <w:instrText xml:space="preserve"> ADDIN ZOTERO_ITEM CSL_CITATION {"citationID":"Z0qJ0ySf","properties":{"formattedCitation":"(2024, p. 12)","plainCitation":"(2024, p. 12)","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locator":"12","label":"page","suppress-author":true}],"schema":"https://github.com/citation-style-language/schema/raw/master/csl-citation.json"} </w:instrText>
      </w:r>
      <w:r w:rsidR="00F83D4F" w:rsidRPr="007D7C37">
        <w:rPr>
          <w:rFonts w:cs="Times New Roman"/>
        </w:rPr>
        <w:fldChar w:fldCharType="separate"/>
      </w:r>
      <w:r w:rsidR="00405578" w:rsidRPr="007D7C37">
        <w:rPr>
          <w:rFonts w:cs="Times New Roman"/>
        </w:rPr>
        <w:t>(2024, p. 12)</w:t>
      </w:r>
      <w:r w:rsidR="00F83D4F" w:rsidRPr="007D7C37">
        <w:rPr>
          <w:rFonts w:cs="Times New Roman"/>
        </w:rPr>
        <w:fldChar w:fldCharType="end"/>
      </w:r>
      <w:r w:rsidR="00F83D4F" w:rsidRPr="007D7C37">
        <w:rPr>
          <w:rFonts w:cs="Times New Roman"/>
        </w:rPr>
        <w:t xml:space="preserve">) can lead to uncertainty in the estimation of the coefficients, as well as problems with the size of the variances and standard errors </w:t>
      </w:r>
      <w:r w:rsidR="00F83D4F" w:rsidRPr="007D7C37">
        <w:rPr>
          <w:rFonts w:cs="Times New Roman"/>
        </w:rPr>
        <w:fldChar w:fldCharType="begin"/>
      </w:r>
      <w:r w:rsidR="00405578" w:rsidRPr="007D7C37">
        <w:rPr>
          <w:rFonts w:cs="Times New Roman"/>
        </w:rPr>
        <w:instrText xml:space="preserve"> ADDIN ZOTERO_ITEM CSL_CITATION {"citationID":"OOSxh3iO","properties":{"formattedCitation":"(Bryan and Jenkins, 2016)","plainCitation":"(Bryan and Jenkins, 2016)","noteIndex":0},"citationItems":[{"id":15923,"uris":["http://zotero.org/users/5414506/items/FVUVTVL2"],"itemData":{"id":15923,"type":"article-journal","container-title":"European Sociological Review","DOI":"10.1093/esr/jcv059","ISSN":"0266-7215, 1468-2672","issue":"1","journalAbbreviation":"Eur Sociol Rev","language":"en","page":"3-22","source":"DOI.org (Crossref)","title":"Multilevel Modelling of Country Effects: A Cautionary Tale","title-short":"Multilevel Modelling of Country Effects","volume":"32","author":[{"family":"Bryan","given":"Mark L."},{"family":"Jenkins","given":"Stephen P."}],"issued":{"date-parts":[["2016",2]]},"citation-key":"bryan_multilevel_2016"}}],"schema":"https://github.com/citation-style-language/schema/raw/master/csl-citation.json"} </w:instrText>
      </w:r>
      <w:r w:rsidR="00F83D4F" w:rsidRPr="007D7C37">
        <w:rPr>
          <w:rFonts w:cs="Times New Roman"/>
        </w:rPr>
        <w:fldChar w:fldCharType="separate"/>
      </w:r>
      <w:r w:rsidR="00405578" w:rsidRPr="007D7C37">
        <w:rPr>
          <w:rFonts w:cs="Times New Roman"/>
        </w:rPr>
        <w:t>(Bryan and Jenkins, 2016)</w:t>
      </w:r>
      <w:r w:rsidR="00F83D4F" w:rsidRPr="007D7C37">
        <w:rPr>
          <w:rFonts w:cs="Times New Roman"/>
        </w:rPr>
        <w:fldChar w:fldCharType="end"/>
      </w:r>
      <w:r w:rsidR="00F83D4F" w:rsidRPr="007D7C37">
        <w:rPr>
          <w:rFonts w:cs="Times New Roman"/>
        </w:rPr>
        <w:t>.</w:t>
      </w:r>
      <w:r w:rsidR="006447EF" w:rsidRPr="007D7C37">
        <w:rPr>
          <w:rFonts w:cs="Times New Roman"/>
        </w:rPr>
        <w:t xml:space="preserve"> </w:t>
      </w:r>
      <w:r w:rsidR="000A3E54" w:rsidRPr="007D7C37">
        <w:rPr>
          <w:rFonts w:cs="Times New Roman"/>
        </w:rPr>
        <w:t xml:space="preserve">Instead, I </w:t>
      </w:r>
      <w:r w:rsidR="00F83D4F" w:rsidRPr="007D7C37">
        <w:rPr>
          <w:rFonts w:cs="Times New Roman"/>
        </w:rPr>
        <w:t xml:space="preserve">build on top of their findings and </w:t>
      </w:r>
      <w:r w:rsidR="000A3E54" w:rsidRPr="007D7C37">
        <w:rPr>
          <w:rFonts w:cs="Times New Roman"/>
        </w:rPr>
        <w:t xml:space="preserve">provide evidence that </w:t>
      </w:r>
      <w:r w:rsidR="00166360" w:rsidRPr="007D7C37">
        <w:rPr>
          <w:rFonts w:cs="Times New Roman"/>
        </w:rPr>
        <w:t xml:space="preserve">income inequality </w:t>
      </w:r>
      <w:r w:rsidR="000A3E54" w:rsidRPr="007D7C37">
        <w:rPr>
          <w:rFonts w:cs="Times New Roman"/>
        </w:rPr>
        <w:t xml:space="preserve">entails robust results </w:t>
      </w:r>
      <w:r w:rsidR="00003102" w:rsidRPr="007D7C37">
        <w:rPr>
          <w:rFonts w:cs="Times New Roman"/>
        </w:rPr>
        <w:t>while</w:t>
      </w:r>
      <w:r w:rsidR="000A3E54" w:rsidRPr="007D7C37">
        <w:rPr>
          <w:rFonts w:cs="Times New Roman"/>
        </w:rPr>
        <w:t xml:space="preserve"> holding the size of the welfare state and economic prosperity constant.</w:t>
      </w:r>
      <w:r w:rsidR="006447EF" w:rsidRPr="007D7C37">
        <w:rPr>
          <w:rFonts w:cs="Times New Roman"/>
        </w:rPr>
        <w:t xml:space="preserve"> </w:t>
      </w:r>
      <w:r w:rsidR="005C65BE" w:rsidRPr="007D7C37">
        <w:rPr>
          <w:rFonts w:cs="Times New Roman"/>
        </w:rPr>
        <w:t>In sum</w:t>
      </w:r>
      <w:r w:rsidR="00751CCE" w:rsidRPr="007D7C37">
        <w:rPr>
          <w:rFonts w:cs="Times New Roman"/>
        </w:rPr>
        <w:t xml:space="preserve">, my results </w:t>
      </w:r>
      <w:r w:rsidR="009C462E" w:rsidRPr="007D7C37">
        <w:rPr>
          <w:rFonts w:cs="Times New Roman"/>
        </w:rPr>
        <w:t xml:space="preserve">jointly suggest that network segregation matters in contexts of low and middle economic inequality but loses relevance </w:t>
      </w:r>
      <w:r w:rsidR="009C462E" w:rsidRPr="007D7C37">
        <w:rPr>
          <w:rFonts w:cs="Times New Roman"/>
        </w:rPr>
        <w:lastRenderedPageBreak/>
        <w:t>when inequality is high</w:t>
      </w:r>
      <w:r w:rsidR="005651D3" w:rsidRPr="007D7C37">
        <w:rPr>
          <w:rFonts w:cs="Times New Roman"/>
        </w:rPr>
        <w:t>.</w:t>
      </w:r>
      <w:r w:rsidR="00AF0E24" w:rsidRPr="007D7C37">
        <w:rPr>
          <w:rFonts w:cs="Times New Roman"/>
        </w:rPr>
        <w:t xml:space="preserve"> </w:t>
      </w:r>
      <w:r w:rsidR="009C462E" w:rsidRPr="007D7C37">
        <w:rPr>
          <w:rFonts w:cs="Times New Roman"/>
        </w:rPr>
        <w:t xml:space="preserve">Overall, the results </w:t>
      </w:r>
      <w:r w:rsidR="00B130FF" w:rsidRPr="007D7C37">
        <w:rPr>
          <w:rFonts w:cs="Times New Roman"/>
        </w:rPr>
        <w:t>above support the mitigation hypothesis (H2) claims</w:t>
      </w:r>
      <w:r w:rsidR="009C462E" w:rsidRPr="007D7C37">
        <w:rPr>
          <w:rFonts w:cs="Times New Roman"/>
        </w:rPr>
        <w:t xml:space="preserve">, where the wider class divide </w:t>
      </w:r>
      <w:proofErr w:type="gramStart"/>
      <w:r w:rsidR="009C462E" w:rsidRPr="007D7C37">
        <w:rPr>
          <w:rFonts w:cs="Times New Roman"/>
        </w:rPr>
        <w:t>in</w:t>
      </w:r>
      <w:proofErr w:type="gramEnd"/>
      <w:r w:rsidR="009C462E" w:rsidRPr="007D7C37">
        <w:rPr>
          <w:rFonts w:cs="Times New Roman"/>
        </w:rPr>
        <w:t xml:space="preserve"> redistributive preferences in homogeneous class-based networks weakens as income inequality increases.</w:t>
      </w:r>
    </w:p>
    <w:p w14:paraId="7A6E4960" w14:textId="402A09BA" w:rsidR="000B60AA" w:rsidRPr="007D7C37" w:rsidRDefault="000B60AA" w:rsidP="00641B64">
      <w:pPr>
        <w:pStyle w:val="FirstParagraph"/>
        <w:jc w:val="center"/>
        <w:rPr>
          <w:rFonts w:cs="Times New Roman"/>
        </w:rPr>
      </w:pPr>
      <w:r w:rsidRPr="007D7C37">
        <w:rPr>
          <w:rFonts w:cs="Times New Roman"/>
        </w:rPr>
        <w:t>[Figure 6 about here]</w:t>
      </w:r>
    </w:p>
    <w:p w14:paraId="0009F2E2" w14:textId="77777777" w:rsidR="000E3C44" w:rsidRPr="007D7C37" w:rsidRDefault="009C462E">
      <w:pPr>
        <w:pStyle w:val="Heading1"/>
        <w:rPr>
          <w:rFonts w:cs="Times New Roman"/>
        </w:rPr>
      </w:pPr>
      <w:bookmarkStart w:id="17" w:name="discussion-and-conclusion"/>
      <w:bookmarkEnd w:id="13"/>
      <w:bookmarkEnd w:id="16"/>
      <w:r w:rsidRPr="007D7C37">
        <w:rPr>
          <w:rFonts w:cs="Times New Roman"/>
        </w:rPr>
        <w:t>Discussion and conclusion</w:t>
      </w:r>
    </w:p>
    <w:p w14:paraId="0009F2E3" w14:textId="77E3B1C1" w:rsidR="000E3C44" w:rsidRPr="007D7C37" w:rsidRDefault="009C462E" w:rsidP="0042483B">
      <w:pPr>
        <w:pStyle w:val="FirstParagraph"/>
        <w:rPr>
          <w:rFonts w:cs="Times New Roman"/>
        </w:rPr>
      </w:pPr>
      <w:r w:rsidRPr="007D7C37">
        <w:rPr>
          <w:rFonts w:cs="Times New Roman"/>
        </w:rPr>
        <w:t xml:space="preserve">This </w:t>
      </w:r>
      <w:r w:rsidR="005715A8" w:rsidRPr="007D7C37">
        <w:rPr>
          <w:rFonts w:cs="Times New Roman"/>
        </w:rPr>
        <w:t xml:space="preserve">paper has examined </w:t>
      </w:r>
      <w:r w:rsidRPr="007D7C37">
        <w:rPr>
          <w:rFonts w:cs="Times New Roman"/>
        </w:rPr>
        <w:t>how class-based network segregation is associated with redistributive preferences and how income inequality mitigates this relationship from a cross-national perspective.</w:t>
      </w:r>
      <w:r w:rsidR="0042483B" w:rsidRPr="007D7C37">
        <w:rPr>
          <w:rFonts w:cs="Times New Roman"/>
        </w:rPr>
        <w:t xml:space="preserve"> </w:t>
      </w:r>
      <w:r w:rsidR="00250434" w:rsidRPr="007D7C37">
        <w:rPr>
          <w:rFonts w:cs="Times New Roman"/>
        </w:rPr>
        <w:t>M</w:t>
      </w:r>
      <w:r w:rsidR="00145B07" w:rsidRPr="007D7C37">
        <w:rPr>
          <w:rFonts w:cs="Times New Roman"/>
        </w:rPr>
        <w:t xml:space="preserve">y first </w:t>
      </w:r>
      <w:r w:rsidR="000C0A33" w:rsidRPr="007D7C37">
        <w:rPr>
          <w:rFonts w:cs="Times New Roman"/>
        </w:rPr>
        <w:t xml:space="preserve">expectation </w:t>
      </w:r>
      <w:r w:rsidR="00145B07" w:rsidRPr="007D7C37">
        <w:rPr>
          <w:rFonts w:cs="Times New Roman"/>
        </w:rPr>
        <w:t xml:space="preserve">was that class differences in redistributive preferences should not only consider individual class positions, but the structure of social networks as sources of preference formation. </w:t>
      </w:r>
      <w:r w:rsidR="000C0A33" w:rsidRPr="007D7C37">
        <w:rPr>
          <w:rFonts w:cs="Times New Roman"/>
        </w:rPr>
        <w:t xml:space="preserve"> Therefore</w:t>
      </w:r>
      <w:r w:rsidR="00B978D7" w:rsidRPr="007D7C37">
        <w:rPr>
          <w:rFonts w:cs="Times New Roman"/>
        </w:rPr>
        <w:t>,</w:t>
      </w:r>
      <w:r w:rsidR="000C0A33" w:rsidRPr="007D7C37">
        <w:rPr>
          <w:rFonts w:cs="Times New Roman"/>
        </w:rPr>
        <w:t xml:space="preserve"> </w:t>
      </w:r>
      <w:r w:rsidR="00B978D7" w:rsidRPr="007D7C37">
        <w:rPr>
          <w:rFonts w:cs="Times New Roman"/>
        </w:rPr>
        <w:t xml:space="preserve">my first hypothesis was </w:t>
      </w:r>
      <w:r w:rsidR="000C0A33" w:rsidRPr="007D7C37">
        <w:rPr>
          <w:rFonts w:cs="Times New Roman"/>
        </w:rPr>
        <w:t xml:space="preserve">that class-based segregated networks in the lower (upper) classes are associated with higher (lower) redistributive preferences. </w:t>
      </w:r>
      <w:r w:rsidR="009E5F3C" w:rsidRPr="007D7C37">
        <w:rPr>
          <w:rFonts w:cs="Times New Roman"/>
        </w:rPr>
        <w:t>In this regard</w:t>
      </w:r>
      <w:r w:rsidR="00145B07" w:rsidRPr="007D7C37">
        <w:rPr>
          <w:rFonts w:cs="Times New Roman"/>
        </w:rPr>
        <w:t>, my finding supports the claims that social influence and particularly segregation in interpersonal networks strengthen class differences in redistributive preferences</w:t>
      </w:r>
      <w:r w:rsidR="00C67F4F" w:rsidRPr="007D7C37">
        <w:rPr>
          <w:rFonts w:cs="Times New Roman"/>
        </w:rPr>
        <w:t xml:space="preserve"> </w:t>
      </w:r>
      <w:r w:rsidR="00444368" w:rsidRPr="007D7C37">
        <w:rPr>
          <w:rFonts w:cs="Times New Roman"/>
        </w:rPr>
        <w:fldChar w:fldCharType="begin"/>
      </w:r>
      <w:r w:rsidR="00405578" w:rsidRPr="007D7C37">
        <w:rPr>
          <w:rFonts w:cs="Times New Roman"/>
        </w:rPr>
        <w:instrText xml:space="preserve"> ADDIN ZOTERO_ITEM CSL_CITATION {"citationID":"tYTq3d9u","properties":{"formattedCitation":"(Lindh et al., 2021; Paskov and Weisstanner, 2022)","plainCitation":"(Lindh et al., 2021; Paskov and Weisstanner, 2022)","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444368" w:rsidRPr="007D7C37">
        <w:rPr>
          <w:rFonts w:cs="Times New Roman"/>
        </w:rPr>
        <w:fldChar w:fldCharType="separate"/>
      </w:r>
      <w:r w:rsidR="00405578" w:rsidRPr="007D7C37">
        <w:rPr>
          <w:rFonts w:cs="Times New Roman"/>
        </w:rPr>
        <w:t>(Lindh et al., 2021; Paskov and Weisstanner, 2022)</w:t>
      </w:r>
      <w:r w:rsidR="00444368" w:rsidRPr="007D7C37">
        <w:rPr>
          <w:rFonts w:cs="Times New Roman"/>
        </w:rPr>
        <w:fldChar w:fldCharType="end"/>
      </w:r>
      <w:r w:rsidR="00145B07" w:rsidRPr="007D7C37">
        <w:rPr>
          <w:rFonts w:cs="Times New Roman"/>
        </w:rPr>
        <w:t xml:space="preserve">. </w:t>
      </w:r>
      <w:r w:rsidR="000D7AA7" w:rsidRPr="007D7C37">
        <w:rPr>
          <w:rFonts w:cs="Times New Roman"/>
        </w:rPr>
        <w:t>Additionally</w:t>
      </w:r>
      <w:r w:rsidR="00145B07" w:rsidRPr="007D7C37">
        <w:rPr>
          <w:rFonts w:cs="Times New Roman"/>
        </w:rPr>
        <w:t xml:space="preserve">, these results support the idea that low cross-class </w:t>
      </w:r>
      <w:r w:rsidR="000D7AA7" w:rsidRPr="007D7C37">
        <w:rPr>
          <w:rFonts w:cs="Times New Roman"/>
        </w:rPr>
        <w:t xml:space="preserve">embeddedness </w:t>
      </w:r>
      <w:r w:rsidR="00145B07" w:rsidRPr="007D7C37">
        <w:rPr>
          <w:rFonts w:cs="Times New Roman"/>
        </w:rPr>
        <w:t xml:space="preserve">can reduce collective solidarity as they limit awareness about the </w:t>
      </w:r>
      <w:r w:rsidR="005F0F5D" w:rsidRPr="007D7C37">
        <w:rPr>
          <w:rFonts w:cs="Times New Roman"/>
        </w:rPr>
        <w:t xml:space="preserve">living conditions </w:t>
      </w:r>
      <w:r w:rsidR="00145B07" w:rsidRPr="007D7C37">
        <w:rPr>
          <w:rFonts w:cs="Times New Roman"/>
        </w:rPr>
        <w:t xml:space="preserve">of other classes </w:t>
      </w:r>
      <w:r w:rsidR="00B447D4" w:rsidRPr="007D7C37">
        <w:rPr>
          <w:rFonts w:cs="Times New Roman"/>
        </w:rPr>
        <w:t xml:space="preserve"> </w:t>
      </w:r>
      <w:r w:rsidR="00B447D4" w:rsidRPr="007D7C37">
        <w:rPr>
          <w:rFonts w:cs="Times New Roman"/>
        </w:rPr>
        <w:fldChar w:fldCharType="begin"/>
      </w:r>
      <w:r w:rsidR="00E478AE" w:rsidRPr="007D7C37">
        <w:rPr>
          <w:rFonts w:cs="Times New Roman"/>
        </w:rPr>
        <w:instrText xml:space="preserve"> ADDIN ZOTERO_ITEM CSL_CITATION {"citationID":"1aFutfTe","properties":{"formattedCitation":"(Blau, 1977; Otero et al., 2022)","plainCitation":"(Blau, 1977; Otero et al., 2022)","noteIndex":0},"citationItems":[{"id":14112,"uris":["http://zotero.org/users/5414506/items/TWQWFJRF"],"itemData":{"id":14112,"type":"article-journal","abstract":"Social structure is conceptualized as the distributions of a population among social positions in a multidimensional space of positions. This quantitative conception of social structure is the basis for a deductive theory of the macrostructure of social associations in society. The likelihood that people engage in intergroup associations under specifiable structural conditions can bededuced from analaytic propositions about structural properties without any assumption about sociopsychological dispositions to establish intergroup associations, indeed, on the assumption that people prefer ingroup relations. Group size governs the probability of intergroup relations, a fact that has paradoxical implications for discrimination by a majority against a minority. Inequality impedes and heterogeneity promotes intergroup relations. The major structural condition that governs intergroup relations is the degree of connection of parameters. Intersecting parameters exert structural constraints to participate in intergroup relations; consolidated parameters impede them. The more differentiation of any kind penetrates into the substructures of society, the greater is the probability that extensive social relations integrate various segments in society.","container-title":"American Journal of Sociology","ISSN":"0002-9602","issue":"1","note":"publisher: University of Chicago Press","page":"26-54","source":"JSTOR","title":"A Macrosociological Theory of Social Structure","volume":"83","author":[{"family":"Blau","given":"Peter"}],"issued":{"date-parts":[["1977"]]},"citation-key":"blau_macrosociological_1977"},"label":"page"},{"id":13399,"uris":["http://zotero.org/users/5414506/items/QY2N5NI2"],"itemData":{"id":13399,"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schema":"https://github.com/citation-style-language/schema/raw/master/csl-citation.json"} </w:instrText>
      </w:r>
      <w:r w:rsidR="00B447D4" w:rsidRPr="007D7C37">
        <w:rPr>
          <w:rFonts w:cs="Times New Roman"/>
        </w:rPr>
        <w:fldChar w:fldCharType="separate"/>
      </w:r>
      <w:r w:rsidR="00405578" w:rsidRPr="007D7C37">
        <w:rPr>
          <w:rFonts w:cs="Times New Roman"/>
        </w:rPr>
        <w:t>(Blau, 1977; Otero et al., 2022)</w:t>
      </w:r>
      <w:r w:rsidR="00B447D4" w:rsidRPr="007D7C37">
        <w:rPr>
          <w:rFonts w:cs="Times New Roman"/>
        </w:rPr>
        <w:fldChar w:fldCharType="end"/>
      </w:r>
      <w:r w:rsidR="00145B07" w:rsidRPr="007D7C37">
        <w:rPr>
          <w:rFonts w:cs="Times New Roman"/>
        </w:rPr>
        <w:t xml:space="preserve">. Furthermore, the claimed ‘empathy gulf’ is more evident in how the service class is less willing to act against inequality as a collective commitment when they are highly segregated in homogeneous upper-class environments, in contrast to the increasing redistributive demands of the marginalized working class </w:t>
      </w:r>
      <w:r w:rsidR="00E478AE" w:rsidRPr="007D7C37">
        <w:rPr>
          <w:rFonts w:cs="Times New Roman"/>
        </w:rPr>
        <w:fldChar w:fldCharType="begin"/>
      </w:r>
      <w:r w:rsidR="00405578" w:rsidRPr="007D7C37">
        <w:rPr>
          <w:rFonts w:cs="Times New Roman"/>
        </w:rPr>
        <w:instrText xml:space="preserve"> ADDIN ZOTERO_ITEM CSL_CITATION {"citationID":"PD3JisOb","properties":{"formattedCitation":"(Otero and Mendoza, 2023; Sachweh, 2012)","plainCitation":"(Otero and Mendoza, 2023; Sachweh, 2012)","noteIndex":0},"citationItems":[{"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id":1759,"uris":["http://zotero.org/users/5414506/items/Y29AFMET"],"itemData":{"id":1759,"type":"article-journal","abstract":"This article asks how ordinary people in Germany perceive and legitimize economic disparities in an era of rising income inequality. Based on in-depth qualitative interviews with respondents from higher and lower social classes, the paper reconstructs the ‘moral economy’ that underlies popular views of inequality. While respondents agree with abstract inegalitarian principles—i.e. income differentiation based on merit—they are concerned with specific instances of inequality, especially poverty and wealth. These are criticized because they are seen to imply intolerable deviations, both upwards and downwards, from a way of living presumed as universal, thereby fostering a segregation of life-worlds and social disintegration. Thus, perceptions of injustice do not seem to be based on the existence of income inequality as such, but rather on the view that economic disparities threaten the social bond.","container-title":"Socio-Economic Review","DOI":"10.1093/ser/mwr023","ISSN":"1475-1461, 1475-147X","issue":"3","journalAbbreviation":"Socioecon Rev","language":"en","note":"number: 3","page":"419-445","source":"ser.oxfordjournals.org","title":"The moral economy of inequality: popular views on income differentiation, poverty and wealth","title-short":"The moral economy of inequality","volume":"10","author":[{"family":"Sachweh","given":"Patrick"}],"issued":{"date-parts":[["2012"]]},"citation-key":"sachweh_moral_2012"}}],"schema":"https://github.com/citation-style-language/schema/raw/master/csl-citation.json"} </w:instrText>
      </w:r>
      <w:r w:rsidR="00E478AE" w:rsidRPr="007D7C37">
        <w:rPr>
          <w:rFonts w:cs="Times New Roman"/>
        </w:rPr>
        <w:fldChar w:fldCharType="separate"/>
      </w:r>
      <w:r w:rsidR="00405578" w:rsidRPr="007D7C37">
        <w:rPr>
          <w:rFonts w:cs="Times New Roman"/>
        </w:rPr>
        <w:t>(Otero and Mendoza, 2023; Sachweh, 2012)</w:t>
      </w:r>
      <w:r w:rsidR="00E478AE" w:rsidRPr="007D7C37">
        <w:rPr>
          <w:rFonts w:cs="Times New Roman"/>
        </w:rPr>
        <w:fldChar w:fldCharType="end"/>
      </w:r>
      <w:r w:rsidR="00145B07" w:rsidRPr="007D7C37">
        <w:rPr>
          <w:rFonts w:cs="Times New Roman"/>
        </w:rPr>
        <w:t>.</w:t>
      </w:r>
      <w:r w:rsidR="00206B64" w:rsidRPr="007D7C37">
        <w:rPr>
          <w:rFonts w:cs="Times New Roman"/>
        </w:rPr>
        <w:t xml:space="preserve"> Thus, m</w:t>
      </w:r>
      <w:r w:rsidRPr="007D7C37">
        <w:rPr>
          <w:rFonts w:cs="Times New Roman"/>
        </w:rPr>
        <w:t xml:space="preserve">y first finding </w:t>
      </w:r>
      <w:r w:rsidR="00D663EE" w:rsidRPr="007D7C37">
        <w:rPr>
          <w:rFonts w:cs="Times New Roman"/>
        </w:rPr>
        <w:t>supports the expectation that</w:t>
      </w:r>
      <w:r w:rsidR="005715A8" w:rsidRPr="007D7C37">
        <w:rPr>
          <w:rFonts w:cs="Times New Roman"/>
        </w:rPr>
        <w:t xml:space="preserve"> </w:t>
      </w:r>
      <w:r w:rsidR="00D663EE" w:rsidRPr="007D7C37">
        <w:rPr>
          <w:rFonts w:cs="Times New Roman"/>
        </w:rPr>
        <w:t>the </w:t>
      </w:r>
      <w:r w:rsidR="005715A8" w:rsidRPr="007D7C37">
        <w:rPr>
          <w:rFonts w:cs="Times New Roman"/>
        </w:rPr>
        <w:t>relation between</w:t>
      </w:r>
      <w:r w:rsidRPr="007D7C37">
        <w:rPr>
          <w:rFonts w:cs="Times New Roman"/>
        </w:rPr>
        <w:t xml:space="preserve"> </w:t>
      </w:r>
      <w:r w:rsidR="00FC17B9" w:rsidRPr="007D7C37">
        <w:rPr>
          <w:rFonts w:cs="Times New Roman"/>
        </w:rPr>
        <w:t xml:space="preserve">class-based </w:t>
      </w:r>
      <w:r w:rsidRPr="007D7C37">
        <w:rPr>
          <w:rFonts w:cs="Times New Roman"/>
        </w:rPr>
        <w:t xml:space="preserve">network segregation </w:t>
      </w:r>
      <w:r w:rsidR="005715A8" w:rsidRPr="007D7C37">
        <w:rPr>
          <w:rFonts w:cs="Times New Roman"/>
        </w:rPr>
        <w:t>and redistributive preferences is</w:t>
      </w:r>
      <w:r w:rsidRPr="007D7C37">
        <w:rPr>
          <w:rFonts w:cs="Times New Roman"/>
        </w:rPr>
        <w:t xml:space="preserve"> conditional </w:t>
      </w:r>
      <w:r w:rsidR="005715A8" w:rsidRPr="007D7C37">
        <w:rPr>
          <w:rFonts w:cs="Times New Roman"/>
        </w:rPr>
        <w:t xml:space="preserve">on social </w:t>
      </w:r>
      <w:r w:rsidRPr="007D7C37">
        <w:rPr>
          <w:rFonts w:cs="Times New Roman"/>
        </w:rPr>
        <w:t xml:space="preserve">class. </w:t>
      </w:r>
      <w:r w:rsidR="005715A8" w:rsidRPr="007D7C37">
        <w:rPr>
          <w:rFonts w:cs="Times New Roman"/>
        </w:rPr>
        <w:t>H</w:t>
      </w:r>
      <w:r w:rsidRPr="007D7C37">
        <w:rPr>
          <w:rFonts w:cs="Times New Roman"/>
        </w:rPr>
        <w:t xml:space="preserve">igher network homogeneity in the working class </w:t>
      </w:r>
      <w:r w:rsidR="000C1ADE" w:rsidRPr="007D7C37">
        <w:rPr>
          <w:rFonts w:cs="Times New Roman"/>
        </w:rPr>
        <w:t xml:space="preserve">is associated with higher </w:t>
      </w:r>
      <w:r w:rsidRPr="007D7C37">
        <w:rPr>
          <w:rFonts w:cs="Times New Roman"/>
        </w:rPr>
        <w:t xml:space="preserve">redistributive preferences, while homogeneous networks in the service class </w:t>
      </w:r>
      <w:r w:rsidR="008D02B2" w:rsidRPr="007D7C37">
        <w:rPr>
          <w:rFonts w:cs="Times New Roman"/>
        </w:rPr>
        <w:t>are</w:t>
      </w:r>
      <w:r w:rsidR="00E770AE" w:rsidRPr="007D7C37">
        <w:rPr>
          <w:rFonts w:cs="Times New Roman"/>
        </w:rPr>
        <w:t xml:space="preserve"> associated with lower</w:t>
      </w:r>
      <w:r w:rsidRPr="007D7C37">
        <w:rPr>
          <w:rFonts w:cs="Times New Roman"/>
        </w:rPr>
        <w:t xml:space="preserve"> support for redistribution.</w:t>
      </w:r>
      <w:r w:rsidR="005715A8" w:rsidRPr="007D7C37">
        <w:rPr>
          <w:rFonts w:cs="Times New Roman"/>
        </w:rPr>
        <w:t xml:space="preserve"> Overall, </w:t>
      </w:r>
      <w:r w:rsidR="004B477B" w:rsidRPr="007D7C37">
        <w:rPr>
          <w:rFonts w:cs="Times New Roman"/>
        </w:rPr>
        <w:t>greater</w:t>
      </w:r>
      <w:r w:rsidR="00475961" w:rsidRPr="007D7C37">
        <w:rPr>
          <w:rFonts w:cs="Times New Roman"/>
        </w:rPr>
        <w:t xml:space="preserve"> </w:t>
      </w:r>
      <w:r w:rsidR="005715A8" w:rsidRPr="007D7C37">
        <w:rPr>
          <w:rFonts w:cs="Times New Roman"/>
        </w:rPr>
        <w:t xml:space="preserve">network homogeneity thus </w:t>
      </w:r>
      <w:r w:rsidR="00890F20" w:rsidRPr="007D7C37">
        <w:rPr>
          <w:rFonts w:cs="Times New Roman"/>
        </w:rPr>
        <w:t>is associated</w:t>
      </w:r>
      <w:r w:rsidR="005715A8" w:rsidRPr="007D7C37">
        <w:rPr>
          <w:rFonts w:cs="Times New Roman"/>
        </w:rPr>
        <w:t xml:space="preserve"> with </w:t>
      </w:r>
      <w:r w:rsidR="00475961" w:rsidRPr="007D7C37">
        <w:rPr>
          <w:rFonts w:cs="Times New Roman"/>
        </w:rPr>
        <w:t xml:space="preserve">a wider </w:t>
      </w:r>
      <w:r w:rsidR="003B598C" w:rsidRPr="007D7C37">
        <w:rPr>
          <w:rFonts w:cs="Times New Roman"/>
        </w:rPr>
        <w:t>divide</w:t>
      </w:r>
      <w:r w:rsidR="00735D47" w:rsidRPr="007D7C37">
        <w:rPr>
          <w:rFonts w:cs="Times New Roman"/>
        </w:rPr>
        <w:t xml:space="preserve"> in redistributive preferences</w:t>
      </w:r>
      <w:r w:rsidR="003B598C" w:rsidRPr="007D7C37">
        <w:rPr>
          <w:rFonts w:cs="Times New Roman"/>
        </w:rPr>
        <w:t xml:space="preserve"> </w:t>
      </w:r>
      <w:r w:rsidR="005715A8" w:rsidRPr="007D7C37">
        <w:rPr>
          <w:rFonts w:cs="Times New Roman"/>
        </w:rPr>
        <w:t xml:space="preserve">between the working and the service </w:t>
      </w:r>
      <w:r w:rsidR="007840E0" w:rsidRPr="007D7C37">
        <w:rPr>
          <w:rFonts w:cs="Times New Roman"/>
        </w:rPr>
        <w:t>class</w:t>
      </w:r>
      <w:r w:rsidR="00735D47" w:rsidRPr="007D7C37">
        <w:rPr>
          <w:rFonts w:cs="Times New Roman"/>
        </w:rPr>
        <w:t>es</w:t>
      </w:r>
      <w:r w:rsidR="005715A8" w:rsidRPr="007D7C37">
        <w:rPr>
          <w:rFonts w:cs="Times New Roman"/>
        </w:rPr>
        <w:t>.</w:t>
      </w:r>
    </w:p>
    <w:p w14:paraId="2527296B" w14:textId="7BB9E326" w:rsidR="00122E34" w:rsidRPr="007D7C37" w:rsidRDefault="005715A8" w:rsidP="00122E34">
      <w:pPr>
        <w:pStyle w:val="BodyText"/>
        <w:rPr>
          <w:rFonts w:cs="Times New Roman"/>
        </w:rPr>
      </w:pPr>
      <w:r w:rsidRPr="007D7C37">
        <w:rPr>
          <w:rFonts w:cs="Times New Roman"/>
        </w:rPr>
        <w:t>My</w:t>
      </w:r>
      <w:r w:rsidR="009C462E" w:rsidRPr="007D7C37">
        <w:rPr>
          <w:rFonts w:cs="Times New Roman"/>
        </w:rPr>
        <w:t xml:space="preserve"> second hypothesis was that economic inequality mitigates the conditional association of network homogeneity by social class </w:t>
      </w:r>
      <w:r w:rsidR="00D00023" w:rsidRPr="007D7C37">
        <w:rPr>
          <w:rFonts w:cs="Times New Roman"/>
        </w:rPr>
        <w:t xml:space="preserve">on </w:t>
      </w:r>
      <w:r w:rsidR="009C462E" w:rsidRPr="007D7C37">
        <w:rPr>
          <w:rFonts w:cs="Times New Roman"/>
        </w:rPr>
        <w:t xml:space="preserve">redistributive preferences. </w:t>
      </w:r>
      <w:r w:rsidR="00EA6E9F" w:rsidRPr="007D7C37">
        <w:rPr>
          <w:rFonts w:cs="Times New Roman"/>
        </w:rPr>
        <w:t xml:space="preserve">Theoretically, I understand economic inequality </w:t>
      </w:r>
      <w:r w:rsidR="00C46BE8" w:rsidRPr="007D7C37">
        <w:rPr>
          <w:rFonts w:cs="Times New Roman"/>
        </w:rPr>
        <w:t>as the context</w:t>
      </w:r>
      <w:r w:rsidR="00B420CF" w:rsidRPr="007D7C37">
        <w:rPr>
          <w:rFonts w:cs="Times New Roman"/>
        </w:rPr>
        <w:t xml:space="preserve"> where</w:t>
      </w:r>
      <w:r w:rsidR="00EA6E9F" w:rsidRPr="007D7C37">
        <w:rPr>
          <w:rFonts w:cs="Times New Roman"/>
        </w:rPr>
        <w:t xml:space="preserve"> </w:t>
      </w:r>
      <w:r w:rsidR="00BD474F" w:rsidRPr="007D7C37">
        <w:rPr>
          <w:rFonts w:cs="Times New Roman"/>
        </w:rPr>
        <w:t>class</w:t>
      </w:r>
      <w:r w:rsidR="0087261C" w:rsidRPr="007D7C37">
        <w:rPr>
          <w:rFonts w:cs="Times New Roman"/>
        </w:rPr>
        <w:t>-based</w:t>
      </w:r>
      <w:r w:rsidR="00BD474F" w:rsidRPr="007D7C37">
        <w:rPr>
          <w:rFonts w:cs="Times New Roman"/>
        </w:rPr>
        <w:t xml:space="preserve"> </w:t>
      </w:r>
      <w:r w:rsidR="00BF5C96" w:rsidRPr="007D7C37">
        <w:rPr>
          <w:rFonts w:cs="Times New Roman"/>
        </w:rPr>
        <w:t>inequalities</w:t>
      </w:r>
      <w:r w:rsidR="00A920AF" w:rsidRPr="007D7C37">
        <w:rPr>
          <w:rFonts w:cs="Times New Roman"/>
        </w:rPr>
        <w:t xml:space="preserve"> in the economic domain</w:t>
      </w:r>
      <w:r w:rsidR="00EA6E9F" w:rsidRPr="007D7C37">
        <w:rPr>
          <w:rFonts w:cs="Times New Roman"/>
        </w:rPr>
        <w:t xml:space="preserve"> </w:t>
      </w:r>
      <w:r w:rsidR="007121E4" w:rsidRPr="007D7C37">
        <w:rPr>
          <w:rFonts w:cs="Times New Roman"/>
        </w:rPr>
        <w:t>are</w:t>
      </w:r>
      <w:r w:rsidR="00EA6E9F" w:rsidRPr="007D7C37">
        <w:rPr>
          <w:rFonts w:cs="Times New Roman"/>
        </w:rPr>
        <w:t xml:space="preserve"> crystallized in attitudes toward redistribution </w:t>
      </w:r>
      <w:r w:rsidR="00576305" w:rsidRPr="007D7C37">
        <w:rPr>
          <w:rFonts w:cs="Times New Roman"/>
        </w:rPr>
        <w:fldChar w:fldCharType="begin"/>
      </w:r>
      <w:r w:rsidR="00405578" w:rsidRPr="007D7C37">
        <w:rPr>
          <w:rFonts w:cs="Times New Roman"/>
        </w:rPr>
        <w:instrText xml:space="preserve"> ADDIN ZOTERO_ITEM CSL_CITATION {"citationID":"ffMMQxn6","properties":{"formattedCitation":"(Edlund and Lindh, 2015)","plainCitation":"(Edlund and Lindh, 2015)","noteIndex":0},"citationItems":[{"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576305" w:rsidRPr="007D7C37">
        <w:rPr>
          <w:rFonts w:cs="Times New Roman"/>
        </w:rPr>
        <w:fldChar w:fldCharType="separate"/>
      </w:r>
      <w:r w:rsidR="00405578" w:rsidRPr="007D7C37">
        <w:rPr>
          <w:rFonts w:cs="Times New Roman"/>
        </w:rPr>
        <w:t>(Edlund and Lindh, 2015)</w:t>
      </w:r>
      <w:r w:rsidR="00576305" w:rsidRPr="007D7C37">
        <w:rPr>
          <w:rFonts w:cs="Times New Roman"/>
        </w:rPr>
        <w:fldChar w:fldCharType="end"/>
      </w:r>
      <w:r w:rsidR="00EA6E9F" w:rsidRPr="007D7C37">
        <w:rPr>
          <w:rFonts w:cs="Times New Roman"/>
        </w:rPr>
        <w:t xml:space="preserve">. </w:t>
      </w:r>
      <w:r w:rsidR="00FF7855" w:rsidRPr="007D7C37">
        <w:rPr>
          <w:rFonts w:cs="Times New Roman"/>
        </w:rPr>
        <w:t xml:space="preserve">I argued </w:t>
      </w:r>
      <w:r w:rsidR="0067113F" w:rsidRPr="007D7C37">
        <w:rPr>
          <w:rFonts w:cs="Times New Roman"/>
        </w:rPr>
        <w:t xml:space="preserve">that </w:t>
      </w:r>
      <w:r w:rsidR="00EA6E9F" w:rsidRPr="007D7C37">
        <w:rPr>
          <w:rFonts w:cs="Times New Roman"/>
        </w:rPr>
        <w:t xml:space="preserve">social influence is linked to redistributive preferences as it explains how class positions </w:t>
      </w:r>
      <w:r w:rsidR="009A1801" w:rsidRPr="007D7C37">
        <w:rPr>
          <w:rFonts w:cs="Times New Roman"/>
        </w:rPr>
        <w:t>intensify their attitudes</w:t>
      </w:r>
      <w:r w:rsidR="00EA6E9F" w:rsidRPr="007D7C37">
        <w:rPr>
          <w:rFonts w:cs="Times New Roman"/>
        </w:rPr>
        <w:t xml:space="preserve"> as </w:t>
      </w:r>
      <w:r w:rsidR="001F578D" w:rsidRPr="007D7C37">
        <w:rPr>
          <w:rFonts w:cs="Times New Roman"/>
        </w:rPr>
        <w:t xml:space="preserve">network </w:t>
      </w:r>
      <w:r w:rsidR="00EA6E9F" w:rsidRPr="007D7C37">
        <w:rPr>
          <w:rFonts w:cs="Times New Roman"/>
        </w:rPr>
        <w:t>segregation increases</w:t>
      </w:r>
      <w:r w:rsidR="009D6674" w:rsidRPr="007D7C37">
        <w:rPr>
          <w:rFonts w:cs="Times New Roman"/>
        </w:rPr>
        <w:t xml:space="preserve"> </w:t>
      </w:r>
      <w:r w:rsidR="00576305" w:rsidRPr="007D7C37">
        <w:rPr>
          <w:rFonts w:cs="Times New Roman"/>
        </w:rPr>
        <w:fldChar w:fldCharType="begin"/>
      </w:r>
      <w:r w:rsidR="00576305" w:rsidRPr="007D7C37">
        <w:rPr>
          <w:rFonts w:cs="Times New Roman"/>
        </w:rPr>
        <w:instrText xml:space="preserve"> ADDIN ZOTERO_ITEM CSL_CITATION {"citationID":"4xcqR5hH","properties":{"formattedCitation":"(Lindh et al., 2021)","plainCitation":"(Lindh et al., 2021)","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576305" w:rsidRPr="007D7C37">
        <w:rPr>
          <w:rFonts w:cs="Times New Roman"/>
        </w:rPr>
        <w:fldChar w:fldCharType="separate"/>
      </w:r>
      <w:r w:rsidR="00405578" w:rsidRPr="007D7C37">
        <w:rPr>
          <w:rFonts w:cs="Times New Roman"/>
        </w:rPr>
        <w:t>(Lindh et al., 2021)</w:t>
      </w:r>
      <w:r w:rsidR="00576305" w:rsidRPr="007D7C37">
        <w:rPr>
          <w:rFonts w:cs="Times New Roman"/>
        </w:rPr>
        <w:fldChar w:fldCharType="end"/>
      </w:r>
      <w:r w:rsidR="00EA6E9F" w:rsidRPr="007D7C37">
        <w:rPr>
          <w:rFonts w:cs="Times New Roman"/>
        </w:rPr>
        <w:t xml:space="preserve">. </w:t>
      </w:r>
      <w:r w:rsidR="00E3699B" w:rsidRPr="007D7C37">
        <w:rPr>
          <w:rFonts w:cs="Times New Roman"/>
        </w:rPr>
        <w:t>Likewise</w:t>
      </w:r>
      <w:r w:rsidR="00C80D62" w:rsidRPr="007D7C37">
        <w:rPr>
          <w:rFonts w:cs="Times New Roman"/>
        </w:rPr>
        <w:t xml:space="preserve">, </w:t>
      </w:r>
      <w:r w:rsidR="00B03490" w:rsidRPr="007D7C37">
        <w:rPr>
          <w:rFonts w:cs="Times New Roman"/>
        </w:rPr>
        <w:t>recent evidence shows</w:t>
      </w:r>
      <w:r w:rsidR="00C80D62" w:rsidRPr="007D7C37">
        <w:rPr>
          <w:rFonts w:cs="Times New Roman"/>
        </w:rPr>
        <w:t xml:space="preserve"> that the association between network class</w:t>
      </w:r>
      <w:r w:rsidR="009424D9" w:rsidRPr="007D7C37">
        <w:rPr>
          <w:rFonts w:cs="Times New Roman"/>
        </w:rPr>
        <w:t xml:space="preserve"> </w:t>
      </w:r>
      <w:r w:rsidR="00C80D62" w:rsidRPr="007D7C37">
        <w:rPr>
          <w:rFonts w:cs="Times New Roman"/>
        </w:rPr>
        <w:t>profiles</w:t>
      </w:r>
      <w:r w:rsidR="009424D9" w:rsidRPr="007D7C37">
        <w:rPr>
          <w:rFonts w:cs="Times New Roman"/>
        </w:rPr>
        <w:t xml:space="preserve"> </w:t>
      </w:r>
      <w:r w:rsidR="00E3699B" w:rsidRPr="007D7C37">
        <w:rPr>
          <w:rFonts w:cs="Times New Roman"/>
        </w:rPr>
        <w:t xml:space="preserve">with redistributive preferences </w:t>
      </w:r>
      <w:r w:rsidR="00C80D62" w:rsidRPr="007D7C37">
        <w:rPr>
          <w:rFonts w:cs="Times New Roman"/>
        </w:rPr>
        <w:t>follow</w:t>
      </w:r>
      <w:r w:rsidR="00F77F5E" w:rsidRPr="007D7C37">
        <w:rPr>
          <w:rFonts w:cs="Times New Roman"/>
        </w:rPr>
        <w:t>s</w:t>
      </w:r>
      <w:r w:rsidR="00C80D62" w:rsidRPr="007D7C37">
        <w:rPr>
          <w:rFonts w:cs="Times New Roman"/>
        </w:rPr>
        <w:t xml:space="preserve"> a similar pattern as individual class position</w:t>
      </w:r>
      <w:r w:rsidR="00F77F5E" w:rsidRPr="007D7C37">
        <w:rPr>
          <w:rFonts w:cs="Times New Roman"/>
        </w:rPr>
        <w:t>s</w:t>
      </w:r>
      <w:r w:rsidR="00455896" w:rsidRPr="007D7C37">
        <w:rPr>
          <w:rFonts w:cs="Times New Roman"/>
        </w:rPr>
        <w:t xml:space="preserve"> </w:t>
      </w:r>
      <w:r w:rsidR="000D6A5B" w:rsidRPr="007D7C37">
        <w:rPr>
          <w:rFonts w:cs="Times New Roman"/>
        </w:rPr>
        <w:t>and this relationship is strengthen</w:t>
      </w:r>
      <w:r w:rsidR="00AE30EB" w:rsidRPr="007D7C37">
        <w:rPr>
          <w:rFonts w:cs="Times New Roman"/>
        </w:rPr>
        <w:t>ed</w:t>
      </w:r>
      <w:r w:rsidR="000D6A5B" w:rsidRPr="007D7C37">
        <w:rPr>
          <w:rFonts w:cs="Times New Roman"/>
        </w:rPr>
        <w:t xml:space="preserve"> as </w:t>
      </w:r>
      <w:r w:rsidR="00803F86" w:rsidRPr="007D7C37">
        <w:rPr>
          <w:rFonts w:cs="Times New Roman"/>
        </w:rPr>
        <w:t xml:space="preserve">welfare state redistribution </w:t>
      </w:r>
      <w:r w:rsidR="004F561D" w:rsidRPr="007D7C37">
        <w:rPr>
          <w:rFonts w:cs="Times New Roman"/>
        </w:rPr>
        <w:t>increases</w:t>
      </w:r>
      <w:r w:rsidR="00AE30EB" w:rsidRPr="007D7C37">
        <w:rPr>
          <w:rFonts w:cs="Times New Roman"/>
        </w:rPr>
        <w:t xml:space="preserve"> at the country level </w:t>
      </w:r>
      <w:r w:rsidR="009D6674" w:rsidRPr="007D7C37">
        <w:rPr>
          <w:rFonts w:cs="Times New Roman"/>
        </w:rPr>
        <w:fldChar w:fldCharType="begin"/>
      </w:r>
      <w:r w:rsidR="00405578" w:rsidRPr="007D7C37">
        <w:rPr>
          <w:rFonts w:cs="Times New Roman"/>
        </w:rPr>
        <w:instrText xml:space="preserve"> ADDIN ZOTERO_ITEM CSL_CITATION {"citationID":"IeRFW7k7","properties":{"formattedCitation":"(Lindh and Andersson, 2024)","plainCitation":"(Lindh and Andersson, 2024)","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schema":"https://github.com/citation-style-language/schema/raw/master/csl-citation.json"} </w:instrText>
      </w:r>
      <w:r w:rsidR="009D6674" w:rsidRPr="007D7C37">
        <w:rPr>
          <w:rFonts w:cs="Times New Roman"/>
        </w:rPr>
        <w:fldChar w:fldCharType="separate"/>
      </w:r>
      <w:r w:rsidR="00405578" w:rsidRPr="007D7C37">
        <w:rPr>
          <w:rFonts w:cs="Times New Roman"/>
        </w:rPr>
        <w:t>(Lindh and Andersson, 2024)</w:t>
      </w:r>
      <w:r w:rsidR="009D6674" w:rsidRPr="007D7C37">
        <w:rPr>
          <w:rFonts w:cs="Times New Roman"/>
        </w:rPr>
        <w:fldChar w:fldCharType="end"/>
      </w:r>
      <w:r w:rsidR="00AE30EB" w:rsidRPr="007D7C37">
        <w:rPr>
          <w:rFonts w:cs="Times New Roman"/>
        </w:rPr>
        <w:t xml:space="preserve">. </w:t>
      </w:r>
      <w:r w:rsidR="00E45B97" w:rsidRPr="007D7C37">
        <w:rPr>
          <w:rFonts w:cs="Times New Roman"/>
        </w:rPr>
        <w:t>M</w:t>
      </w:r>
      <w:r w:rsidR="00F31F49" w:rsidRPr="007D7C37">
        <w:rPr>
          <w:rFonts w:cs="Times New Roman"/>
        </w:rPr>
        <w:t xml:space="preserve">y findings </w:t>
      </w:r>
      <w:r w:rsidR="009C462E" w:rsidRPr="007D7C37">
        <w:rPr>
          <w:rFonts w:cs="Times New Roman"/>
        </w:rPr>
        <w:t xml:space="preserve">indicate that income inequality indeed </w:t>
      </w:r>
      <w:r w:rsidR="009C462E" w:rsidRPr="007D7C37">
        <w:rPr>
          <w:rFonts w:cs="Times New Roman"/>
          <w:i/>
          <w:iCs/>
        </w:rPr>
        <w:t>mitigates</w:t>
      </w:r>
      <w:r w:rsidR="009C462E" w:rsidRPr="007D7C37">
        <w:rPr>
          <w:rFonts w:cs="Times New Roman"/>
        </w:rPr>
        <w:t xml:space="preserve"> </w:t>
      </w:r>
      <w:r w:rsidR="00F31F49" w:rsidRPr="007D7C37">
        <w:rPr>
          <w:rFonts w:cs="Times New Roman"/>
        </w:rPr>
        <w:t xml:space="preserve">the conditional association of </w:t>
      </w:r>
      <w:r w:rsidR="00520185" w:rsidRPr="007D7C37">
        <w:rPr>
          <w:rFonts w:cs="Times New Roman"/>
        </w:rPr>
        <w:t xml:space="preserve">class-based </w:t>
      </w:r>
      <w:r w:rsidR="00F31F49" w:rsidRPr="007D7C37">
        <w:rPr>
          <w:rFonts w:cs="Times New Roman"/>
        </w:rPr>
        <w:t>network homogeneity and social class on redistributive preferences</w:t>
      </w:r>
      <w:r w:rsidR="000026E7" w:rsidRPr="007D7C37">
        <w:rPr>
          <w:rFonts w:cs="Times New Roman"/>
        </w:rPr>
        <w:t>, independently of the size of the welfare state and economic prosperity</w:t>
      </w:r>
      <w:r w:rsidR="001152A0" w:rsidRPr="007D7C37">
        <w:rPr>
          <w:rFonts w:cs="Times New Roman"/>
        </w:rPr>
        <w:t xml:space="preserve"> of the country</w:t>
      </w:r>
      <w:r w:rsidR="009C462E" w:rsidRPr="007D7C37">
        <w:rPr>
          <w:rFonts w:cs="Times New Roman"/>
        </w:rPr>
        <w:t xml:space="preserve">. In other words, the role of network segregation observed in the interaction of homogeneity and class is less pronounced in </w:t>
      </w:r>
      <w:r w:rsidR="006E13A5" w:rsidRPr="007D7C37">
        <w:rPr>
          <w:rFonts w:cs="Times New Roman"/>
        </w:rPr>
        <w:t>countries with higher income inequality</w:t>
      </w:r>
      <w:r w:rsidR="009C462E" w:rsidRPr="007D7C37">
        <w:rPr>
          <w:rFonts w:cs="Times New Roman"/>
        </w:rPr>
        <w:t>. Particularly, the most notable differences in redistributive preferences are observed in homogeneous service class networks. In contrast, preferences in homogeneous working-class networks are relatively unaffected by inequality.</w:t>
      </w:r>
      <w:r w:rsidR="005842C8" w:rsidRPr="007D7C37">
        <w:rPr>
          <w:rFonts w:cs="Times New Roman"/>
        </w:rPr>
        <w:t xml:space="preserve"> </w:t>
      </w:r>
      <w:r w:rsidR="00E51374" w:rsidRPr="007D7C37">
        <w:rPr>
          <w:rFonts w:cs="Times New Roman"/>
        </w:rPr>
        <w:t xml:space="preserve">Also, </w:t>
      </w:r>
      <w:r w:rsidR="00122E34" w:rsidRPr="007D7C37">
        <w:rPr>
          <w:rFonts w:cs="Times New Roman"/>
        </w:rPr>
        <w:t xml:space="preserve">the conditional </w:t>
      </w:r>
      <w:r w:rsidR="00122E34" w:rsidRPr="007D7C37">
        <w:rPr>
          <w:rFonts w:cs="Times New Roman"/>
        </w:rPr>
        <w:lastRenderedPageBreak/>
        <w:t>association of class-based network homogeneity by social class prevails mostly in countries with low and middle levels of income inequality. These</w:t>
      </w:r>
      <w:r w:rsidR="005842C8" w:rsidRPr="007D7C37">
        <w:rPr>
          <w:rFonts w:cs="Times New Roman"/>
        </w:rPr>
        <w:t xml:space="preserve"> findings are in line with previous cross-national studies that have pointed out that the upper classes are more reactive to the levels of contextual economic inequality which is associated with a </w:t>
      </w:r>
      <w:r w:rsidR="00122E34" w:rsidRPr="007D7C37">
        <w:rPr>
          <w:rFonts w:cs="Times New Roman"/>
        </w:rPr>
        <w:t>reduced class divide in redistributive preferences</w:t>
      </w:r>
      <w:r w:rsidR="009D6674" w:rsidRPr="007D7C37">
        <w:rPr>
          <w:rFonts w:cs="Times New Roman"/>
        </w:rPr>
        <w:t xml:space="preserve"> </w:t>
      </w:r>
      <w:r w:rsidR="009D6674" w:rsidRPr="007D7C37">
        <w:rPr>
          <w:rFonts w:cs="Times New Roman"/>
        </w:rPr>
        <w:fldChar w:fldCharType="begin"/>
      </w:r>
      <w:r w:rsidR="00405578" w:rsidRPr="007D7C37">
        <w:rPr>
          <w:rFonts w:cs="Times New Roman"/>
        </w:rPr>
        <w:instrText xml:space="preserve"> ADDIN ZOTERO_ITEM CSL_CITATION {"citationID":"xKieSb4Z","properties":{"formattedCitation":"(Curtis and Andersen, 2015; Dimick et al., 2017; Edlund and Lindh, 2015)","plainCitation":"(Curtis and Andersen, 2015; Dimick et al., 2017; Edlund and Lindh, 2015)","noteIndex":0},"citationItems":[{"id":14387,"uris":["http://zotero.org/users/5414506/items/83LUFS7Q"],"itemData":{"id":14387,"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15445,"uris":["http://zotero.org/users/5414506/items/MCS8ZKYD"],"itemData":{"id":15445,"type":"article-journal","container-title":"Quarterly Journal of Political Science","DOI":"10.1561/100.00015099","ISSN":"15540634","issue":"4","journalAbbreviation":"QJPS","page":"385-439","source":"DOI.org (Crossref)","title":"The Altruistic Rich? Inequality and Other-Regarding Preferences for Redistribution","title-short":"The Altruistic Rich?","volume":"11","author":[{"family":"Dimick","given":"Matthew"},{"family":"Rueda","given":"David"},{"family":"Stegmueller","given":"Daniel"}],"issued":{"date-parts":[["2017",2,20]]},"citation-key":"dimick_altruistic_2017"}},{"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9D6674" w:rsidRPr="007D7C37">
        <w:rPr>
          <w:rFonts w:cs="Times New Roman"/>
        </w:rPr>
        <w:fldChar w:fldCharType="separate"/>
      </w:r>
      <w:r w:rsidR="00405578" w:rsidRPr="007D7C37">
        <w:rPr>
          <w:rFonts w:cs="Times New Roman"/>
        </w:rPr>
        <w:t>(Curtis and Andersen, 2015; Dimick et al., 2017; Edlund and Lindh, 2015)</w:t>
      </w:r>
      <w:r w:rsidR="009D6674" w:rsidRPr="007D7C37">
        <w:rPr>
          <w:rFonts w:cs="Times New Roman"/>
        </w:rPr>
        <w:fldChar w:fldCharType="end"/>
      </w:r>
      <w:r w:rsidR="00122E34" w:rsidRPr="007D7C37">
        <w:rPr>
          <w:rFonts w:cs="Times New Roman"/>
        </w:rPr>
        <w:t xml:space="preserve">. </w:t>
      </w:r>
    </w:p>
    <w:p w14:paraId="73E71A98" w14:textId="017FC0D4" w:rsidR="00501679" w:rsidRPr="007D7C37" w:rsidRDefault="009C462E" w:rsidP="00122E34">
      <w:pPr>
        <w:pStyle w:val="BodyText"/>
        <w:rPr>
          <w:rFonts w:cs="Times New Roman"/>
        </w:rPr>
      </w:pPr>
      <w:r w:rsidRPr="007D7C37">
        <w:rPr>
          <w:rFonts w:cs="Times New Roman"/>
        </w:rPr>
        <w:t xml:space="preserve">I interpret the </w:t>
      </w:r>
      <w:r w:rsidR="001E00DF" w:rsidRPr="007D7C37">
        <w:rPr>
          <w:rFonts w:cs="Times New Roman"/>
        </w:rPr>
        <w:t xml:space="preserve">role of income inequality on the conditional association of network homogeneity to social class on redistributive preferences in </w:t>
      </w:r>
      <w:r w:rsidRPr="007D7C37">
        <w:rPr>
          <w:rFonts w:cs="Times New Roman"/>
        </w:rPr>
        <w:t xml:space="preserve">two ways. </w:t>
      </w:r>
      <w:r w:rsidR="008C4C67" w:rsidRPr="007D7C37">
        <w:rPr>
          <w:rFonts w:cs="Times New Roman"/>
        </w:rPr>
        <w:t xml:space="preserve">First, an important related fact is that unequal societies have smaller </w:t>
      </w:r>
      <w:r w:rsidR="002747D7" w:rsidRPr="007D7C37">
        <w:rPr>
          <w:rFonts w:cs="Times New Roman"/>
        </w:rPr>
        <w:t xml:space="preserve">attitudinal </w:t>
      </w:r>
      <w:r w:rsidR="008C4C67" w:rsidRPr="007D7C37">
        <w:rPr>
          <w:rFonts w:cs="Times New Roman"/>
        </w:rPr>
        <w:t xml:space="preserve">class differences mainly because of the </w:t>
      </w:r>
      <w:r w:rsidR="00FF05FC" w:rsidRPr="007D7C37">
        <w:rPr>
          <w:rFonts w:cs="Times New Roman"/>
        </w:rPr>
        <w:t>comparatively higher</w:t>
      </w:r>
      <w:r w:rsidR="008C4C67" w:rsidRPr="007D7C37">
        <w:rPr>
          <w:rFonts w:cs="Times New Roman"/>
        </w:rPr>
        <w:t xml:space="preserve"> redistributive preferences in the upper classes. Thus, the consequences of segregated class relations on redistributive preferences become </w:t>
      </w:r>
      <w:r w:rsidR="004B477B" w:rsidRPr="007D7C37">
        <w:rPr>
          <w:rFonts w:cs="Times New Roman"/>
        </w:rPr>
        <w:t>attenuated</w:t>
      </w:r>
      <w:r w:rsidR="008C4C67" w:rsidRPr="007D7C37">
        <w:rPr>
          <w:rFonts w:cs="Times New Roman"/>
        </w:rPr>
        <w:t xml:space="preserve"> as the class </w:t>
      </w:r>
      <w:proofErr w:type="gramStart"/>
      <w:r w:rsidR="008C4C67" w:rsidRPr="007D7C37">
        <w:rPr>
          <w:rFonts w:cs="Times New Roman"/>
        </w:rPr>
        <w:t>divide</w:t>
      </w:r>
      <w:proofErr w:type="gramEnd"/>
      <w:r w:rsidR="008C4C67" w:rsidRPr="007D7C37">
        <w:rPr>
          <w:rFonts w:cs="Times New Roman"/>
        </w:rPr>
        <w:t xml:space="preserve"> in political attitudes also loses strength in unequal societies.</w:t>
      </w:r>
      <w:r w:rsidR="000040B1" w:rsidRPr="007D7C37">
        <w:rPr>
          <w:rFonts w:cs="Times New Roman"/>
        </w:rPr>
        <w:t xml:space="preserve"> </w:t>
      </w:r>
      <w:r w:rsidR="004B477B" w:rsidRPr="007D7C37">
        <w:rPr>
          <w:rFonts w:cs="Times New Roman"/>
        </w:rPr>
        <w:t>Along</w:t>
      </w:r>
      <w:r w:rsidR="006A55EC" w:rsidRPr="007D7C37">
        <w:rPr>
          <w:rFonts w:cs="Times New Roman"/>
        </w:rPr>
        <w:t xml:space="preserve"> </w:t>
      </w:r>
      <w:r w:rsidR="000D59FE" w:rsidRPr="007D7C37">
        <w:rPr>
          <w:rFonts w:cs="Times New Roman"/>
        </w:rPr>
        <w:t>these</w:t>
      </w:r>
      <w:r w:rsidR="006A55EC" w:rsidRPr="007D7C37">
        <w:rPr>
          <w:rFonts w:cs="Times New Roman"/>
        </w:rPr>
        <w:t xml:space="preserve"> line</w:t>
      </w:r>
      <w:r w:rsidR="004B477B" w:rsidRPr="007D7C37">
        <w:rPr>
          <w:rFonts w:cs="Times New Roman"/>
        </w:rPr>
        <w:t>s</w:t>
      </w:r>
      <w:r w:rsidR="006A55EC" w:rsidRPr="007D7C37">
        <w:rPr>
          <w:rFonts w:cs="Times New Roman"/>
        </w:rPr>
        <w:t>, i</w:t>
      </w:r>
      <w:r w:rsidR="00501679" w:rsidRPr="007D7C37">
        <w:rPr>
          <w:rFonts w:cs="Times New Roman"/>
        </w:rPr>
        <w:t xml:space="preserve">t could also be that class </w:t>
      </w:r>
      <w:r w:rsidR="00236F12" w:rsidRPr="007D7C37">
        <w:rPr>
          <w:rFonts w:cs="Times New Roman"/>
        </w:rPr>
        <w:t>segregation</w:t>
      </w:r>
      <w:r w:rsidR="00501679" w:rsidRPr="007D7C37">
        <w:rPr>
          <w:rFonts w:cs="Times New Roman"/>
        </w:rPr>
        <w:t xml:space="preserve"> reinforces the class divide in contexts where social classes have a stronger political meaning reflected in wider class differences in redistributive preferences</w:t>
      </w:r>
      <w:r w:rsidR="006D3A5F" w:rsidRPr="007D7C37">
        <w:rPr>
          <w:rFonts w:cs="Times New Roman"/>
        </w:rPr>
        <w:t xml:space="preserve"> </w:t>
      </w:r>
      <w:r w:rsidR="000D59FE" w:rsidRPr="007D7C37">
        <w:rPr>
          <w:rFonts w:cs="Times New Roman"/>
        </w:rPr>
        <w:fldChar w:fldCharType="begin"/>
      </w:r>
      <w:r w:rsidR="00405578" w:rsidRPr="007D7C37">
        <w:rPr>
          <w:rFonts w:cs="Times New Roman"/>
        </w:rPr>
        <w:instrText xml:space="preserve"> ADDIN ZOTERO_ITEM CSL_CITATION {"citationID":"0LuHEGHX","properties":{"formattedCitation":"(Lindh and Andersson, 2024)","plainCitation":"(Lindh and Andersson, 2024)","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schema":"https://github.com/citation-style-language/schema/raw/master/csl-citation.json"} </w:instrText>
      </w:r>
      <w:r w:rsidR="000D59FE" w:rsidRPr="007D7C37">
        <w:rPr>
          <w:rFonts w:cs="Times New Roman"/>
        </w:rPr>
        <w:fldChar w:fldCharType="separate"/>
      </w:r>
      <w:r w:rsidR="00405578" w:rsidRPr="007D7C37">
        <w:rPr>
          <w:rFonts w:cs="Times New Roman"/>
        </w:rPr>
        <w:t>(Lindh and Andersson, 2024)</w:t>
      </w:r>
      <w:r w:rsidR="000D59FE" w:rsidRPr="007D7C37">
        <w:rPr>
          <w:rFonts w:cs="Times New Roman"/>
        </w:rPr>
        <w:fldChar w:fldCharType="end"/>
      </w:r>
      <w:r w:rsidR="00501679" w:rsidRPr="007D7C37">
        <w:rPr>
          <w:rFonts w:cs="Times New Roman"/>
        </w:rPr>
        <w:t xml:space="preserve">. </w:t>
      </w:r>
      <w:r w:rsidR="000040B1" w:rsidRPr="007D7C37">
        <w:rPr>
          <w:rFonts w:cs="Times New Roman"/>
        </w:rPr>
        <w:t xml:space="preserve">Second, another possible explanation </w:t>
      </w:r>
      <w:r w:rsidR="00A0436E" w:rsidRPr="007D7C37">
        <w:rPr>
          <w:rFonts w:cs="Times New Roman"/>
        </w:rPr>
        <w:t xml:space="preserve">– still open to empirical </w:t>
      </w:r>
      <w:r w:rsidR="000040B1" w:rsidRPr="007D7C37">
        <w:rPr>
          <w:rFonts w:cs="Times New Roman"/>
        </w:rPr>
        <w:t xml:space="preserve">scrutiny </w:t>
      </w:r>
      <w:r w:rsidR="00A0436E" w:rsidRPr="007D7C37">
        <w:rPr>
          <w:rFonts w:cs="Times New Roman"/>
        </w:rPr>
        <w:t>– is that</w:t>
      </w:r>
      <w:r w:rsidRPr="007D7C37">
        <w:rPr>
          <w:rFonts w:cs="Times New Roman"/>
        </w:rPr>
        <w:t xml:space="preserve"> social networks </w:t>
      </w:r>
      <w:r w:rsidR="00B94960" w:rsidRPr="007D7C37">
        <w:rPr>
          <w:rFonts w:cs="Times New Roman"/>
        </w:rPr>
        <w:t xml:space="preserve">are </w:t>
      </w:r>
      <w:r w:rsidRPr="007D7C37">
        <w:rPr>
          <w:rFonts w:cs="Times New Roman"/>
        </w:rPr>
        <w:t>more stratified</w:t>
      </w:r>
      <w:r w:rsidR="00C27090" w:rsidRPr="007D7C37">
        <w:rPr>
          <w:rFonts w:cs="Times New Roman"/>
        </w:rPr>
        <w:t xml:space="preserve"> in more unequal contexts</w:t>
      </w:r>
      <w:r w:rsidRPr="007D7C37">
        <w:rPr>
          <w:rFonts w:cs="Times New Roman"/>
        </w:rPr>
        <w:t xml:space="preserve">, increasing cross-class contacts and lowering </w:t>
      </w:r>
      <w:r w:rsidR="002A7936" w:rsidRPr="007D7C37">
        <w:rPr>
          <w:rFonts w:cs="Times New Roman"/>
        </w:rPr>
        <w:t xml:space="preserve">segregation </w:t>
      </w:r>
      <w:r w:rsidRPr="007D7C37">
        <w:rPr>
          <w:rFonts w:cs="Times New Roman"/>
        </w:rPr>
        <w:t>mainly in the upper class</w:t>
      </w:r>
      <w:r w:rsidR="00D44A48" w:rsidRPr="007D7C37">
        <w:rPr>
          <w:rFonts w:cs="Times New Roman"/>
        </w:rPr>
        <w:t xml:space="preserve"> </w:t>
      </w:r>
      <w:r w:rsidR="00287616" w:rsidRPr="007D7C37">
        <w:rPr>
          <w:rFonts w:cs="Times New Roman"/>
        </w:rPr>
        <w:fldChar w:fldCharType="begin"/>
      </w:r>
      <w:r w:rsidR="00287616" w:rsidRPr="007D7C37">
        <w:rPr>
          <w:rFonts w:cs="Times New Roman"/>
        </w:rPr>
        <w:instrText xml:space="preserve"> ADDIN ZOTERO_ITEM CSL_CITATION {"citationID":"U9IqGfRR","properties":{"formattedCitation":"(Otero et al., 2024)","plainCitation":"(Otero et al., 2024)","noteIndex":0},"citationItems":[{"id":14401,"uris":["http://zotero.org/users/5414506/items/3UWTR5FG"],"itemData":{"id":14401,"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schema":"https://github.com/citation-style-language/schema/raw/master/csl-citation.json"} </w:instrText>
      </w:r>
      <w:r w:rsidR="00287616" w:rsidRPr="007D7C37">
        <w:rPr>
          <w:rFonts w:cs="Times New Roman"/>
        </w:rPr>
        <w:fldChar w:fldCharType="separate"/>
      </w:r>
      <w:r w:rsidR="00405578" w:rsidRPr="007D7C37">
        <w:rPr>
          <w:rFonts w:cs="Times New Roman"/>
        </w:rPr>
        <w:t>(Otero et al., 2024)</w:t>
      </w:r>
      <w:r w:rsidR="00287616" w:rsidRPr="007D7C37">
        <w:rPr>
          <w:rFonts w:cs="Times New Roman"/>
        </w:rPr>
        <w:fldChar w:fldCharType="end"/>
      </w:r>
      <w:r w:rsidRPr="007D7C37">
        <w:rPr>
          <w:rFonts w:cs="Times New Roman"/>
        </w:rPr>
        <w:t xml:space="preserve">. Here, it could be possible that </w:t>
      </w:r>
      <w:r w:rsidR="00BD51E2" w:rsidRPr="007D7C37">
        <w:rPr>
          <w:rFonts w:cs="Times New Roman"/>
        </w:rPr>
        <w:t>higher</w:t>
      </w:r>
      <w:r w:rsidR="00D92D06" w:rsidRPr="007D7C37">
        <w:rPr>
          <w:rFonts w:cs="Times New Roman"/>
        </w:rPr>
        <w:t xml:space="preserve"> </w:t>
      </w:r>
      <w:r w:rsidR="00BD51E2" w:rsidRPr="007D7C37">
        <w:rPr>
          <w:rFonts w:cs="Times New Roman"/>
        </w:rPr>
        <w:t>cross-class</w:t>
      </w:r>
      <w:r w:rsidRPr="007D7C37">
        <w:rPr>
          <w:rFonts w:cs="Times New Roman"/>
        </w:rPr>
        <w:t xml:space="preserve"> ties </w:t>
      </w:r>
      <w:r w:rsidR="00D92D06" w:rsidRPr="007D7C37">
        <w:rPr>
          <w:rFonts w:cs="Times New Roman"/>
        </w:rPr>
        <w:t>in the upper</w:t>
      </w:r>
      <w:r w:rsidR="00AE7985" w:rsidRPr="007D7C37">
        <w:rPr>
          <w:rFonts w:cs="Times New Roman"/>
        </w:rPr>
        <w:t xml:space="preserve"> </w:t>
      </w:r>
      <w:r w:rsidR="00D92D06" w:rsidRPr="007D7C37">
        <w:rPr>
          <w:rFonts w:cs="Times New Roman"/>
        </w:rPr>
        <w:t xml:space="preserve">class </w:t>
      </w:r>
      <w:r w:rsidRPr="007D7C37">
        <w:rPr>
          <w:rFonts w:cs="Times New Roman"/>
        </w:rPr>
        <w:t xml:space="preserve">toward the intermediate </w:t>
      </w:r>
      <w:r w:rsidR="0037752E" w:rsidRPr="007D7C37">
        <w:rPr>
          <w:rFonts w:cs="Times New Roman"/>
        </w:rPr>
        <w:t>or</w:t>
      </w:r>
      <w:r w:rsidRPr="007D7C37">
        <w:rPr>
          <w:rFonts w:cs="Times New Roman"/>
        </w:rPr>
        <w:t xml:space="preserve"> </w:t>
      </w:r>
      <w:r w:rsidR="00B37FA1" w:rsidRPr="007D7C37">
        <w:rPr>
          <w:rFonts w:cs="Times New Roman"/>
        </w:rPr>
        <w:t>lower-class</w:t>
      </w:r>
      <w:r w:rsidRPr="007D7C37">
        <w:rPr>
          <w:rFonts w:cs="Times New Roman"/>
        </w:rPr>
        <w:t xml:space="preserve"> positions </w:t>
      </w:r>
      <w:r w:rsidR="0073696E" w:rsidRPr="007D7C37">
        <w:rPr>
          <w:rFonts w:cs="Times New Roman"/>
        </w:rPr>
        <w:t>are</w:t>
      </w:r>
      <w:r w:rsidR="00AE1E05" w:rsidRPr="007D7C37">
        <w:rPr>
          <w:rFonts w:cs="Times New Roman"/>
        </w:rPr>
        <w:t xml:space="preserve"> associated with greater </w:t>
      </w:r>
      <w:r w:rsidRPr="007D7C37">
        <w:rPr>
          <w:rFonts w:cs="Times New Roman"/>
        </w:rPr>
        <w:t xml:space="preserve">empathy </w:t>
      </w:r>
      <w:r w:rsidR="00AE1E05" w:rsidRPr="007D7C37">
        <w:rPr>
          <w:rFonts w:cs="Times New Roman"/>
        </w:rPr>
        <w:t xml:space="preserve">that motivates </w:t>
      </w:r>
      <w:r w:rsidRPr="007D7C37">
        <w:rPr>
          <w:rFonts w:cs="Times New Roman"/>
        </w:rPr>
        <w:t>solidarity toward other</w:t>
      </w:r>
      <w:r w:rsidR="00901CEE" w:rsidRPr="007D7C37">
        <w:rPr>
          <w:rFonts w:cs="Times New Roman"/>
        </w:rPr>
        <w:t xml:space="preserve">s in more </w:t>
      </w:r>
      <w:r w:rsidR="00EE6A4A" w:rsidRPr="007D7C37">
        <w:rPr>
          <w:rFonts w:cs="Times New Roman"/>
        </w:rPr>
        <w:t xml:space="preserve">relatively </w:t>
      </w:r>
      <w:r w:rsidR="00901CEE" w:rsidRPr="007D7C37">
        <w:rPr>
          <w:rFonts w:cs="Times New Roman"/>
        </w:rPr>
        <w:t>disadvantaged socioeconomic conditions</w:t>
      </w:r>
      <w:r w:rsidRPr="007D7C37">
        <w:rPr>
          <w:rFonts w:cs="Times New Roman"/>
        </w:rPr>
        <w:t>.</w:t>
      </w:r>
    </w:p>
    <w:p w14:paraId="3CAD336D" w14:textId="75CCE303" w:rsidR="003277A5" w:rsidRPr="007D7C37" w:rsidRDefault="009C462E">
      <w:pPr>
        <w:pStyle w:val="BodyText"/>
        <w:rPr>
          <w:rFonts w:cs="Times New Roman"/>
        </w:rPr>
      </w:pPr>
      <w:r w:rsidRPr="007D7C37">
        <w:rPr>
          <w:rFonts w:cs="Times New Roman"/>
        </w:rPr>
        <w:t>The contribution</w:t>
      </w:r>
      <w:r w:rsidR="00223C80" w:rsidRPr="007D7C37">
        <w:rPr>
          <w:rFonts w:cs="Times New Roman"/>
        </w:rPr>
        <w:t>s</w:t>
      </w:r>
      <w:r w:rsidRPr="007D7C37">
        <w:rPr>
          <w:rFonts w:cs="Times New Roman"/>
        </w:rPr>
        <w:t xml:space="preserve"> of this study can be summarized as follows. First, I demonstrated that class-based network segregation can reinforce the previously documented class divide in redistributive preferences. Unlike previous studies focusing on </w:t>
      </w:r>
      <w:r w:rsidR="009B5454" w:rsidRPr="007D7C37">
        <w:rPr>
          <w:rFonts w:cs="Times New Roman"/>
        </w:rPr>
        <w:t xml:space="preserve">class profiles </w:t>
      </w:r>
      <w:r w:rsidR="00287616" w:rsidRPr="007D7C37">
        <w:rPr>
          <w:rFonts w:cs="Times New Roman"/>
        </w:rPr>
        <w:fldChar w:fldCharType="begin"/>
      </w:r>
      <w:r w:rsidR="00405578" w:rsidRPr="007D7C37">
        <w:rPr>
          <w:rFonts w:cs="Times New Roman"/>
        </w:rPr>
        <w:instrText xml:space="preserve"> ADDIN ZOTERO_ITEM CSL_CITATION {"citationID":"KvDalQ9Z","properties":{"formattedCitation":"(Lindh and Andersson, 2024; Lindh et al., 2021)","plainCitation":"(Lindh and Andersson, 2024; Lindh et al., 2021)","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287616" w:rsidRPr="007D7C37">
        <w:rPr>
          <w:rFonts w:cs="Times New Roman"/>
        </w:rPr>
        <w:fldChar w:fldCharType="separate"/>
      </w:r>
      <w:r w:rsidR="00405578" w:rsidRPr="007D7C37">
        <w:rPr>
          <w:rFonts w:cs="Times New Roman"/>
        </w:rPr>
        <w:t>(Lindh and Andersson, 2024; Lindh et al., 2021)</w:t>
      </w:r>
      <w:r w:rsidR="00287616" w:rsidRPr="007D7C37">
        <w:rPr>
          <w:rFonts w:cs="Times New Roman"/>
        </w:rPr>
        <w:fldChar w:fldCharType="end"/>
      </w:r>
      <w:r w:rsidRPr="007D7C37">
        <w:rPr>
          <w:rFonts w:cs="Times New Roman"/>
        </w:rPr>
        <w:t xml:space="preserve">, the attention </w:t>
      </w:r>
      <w:r w:rsidR="00642611" w:rsidRPr="007D7C37">
        <w:rPr>
          <w:rFonts w:cs="Times New Roman"/>
        </w:rPr>
        <w:t xml:space="preserve">to how network segregation is conditional to </w:t>
      </w:r>
      <w:r w:rsidR="007819A8" w:rsidRPr="007D7C37">
        <w:rPr>
          <w:rFonts w:cs="Times New Roman"/>
        </w:rPr>
        <w:t xml:space="preserve">individual </w:t>
      </w:r>
      <w:r w:rsidR="00642611" w:rsidRPr="007D7C37">
        <w:rPr>
          <w:rFonts w:cs="Times New Roman"/>
        </w:rPr>
        <w:t xml:space="preserve">class </w:t>
      </w:r>
      <w:r w:rsidR="007819A8" w:rsidRPr="007D7C37">
        <w:rPr>
          <w:rFonts w:cs="Times New Roman"/>
        </w:rPr>
        <w:t xml:space="preserve">location </w:t>
      </w:r>
      <w:r w:rsidR="0092372E" w:rsidRPr="007D7C37">
        <w:rPr>
          <w:rFonts w:cs="Times New Roman"/>
        </w:rPr>
        <w:t>allowed me </w:t>
      </w:r>
      <w:r w:rsidR="00642611" w:rsidRPr="007D7C37">
        <w:rPr>
          <w:rFonts w:cs="Times New Roman"/>
        </w:rPr>
        <w:t xml:space="preserve">to empirically address how the different social classes </w:t>
      </w:r>
      <w:r w:rsidR="0092372E" w:rsidRPr="007D7C37">
        <w:rPr>
          <w:rFonts w:cs="Times New Roman"/>
        </w:rPr>
        <w:t>change their r</w:t>
      </w:r>
      <w:r w:rsidR="00800549" w:rsidRPr="007D7C37">
        <w:rPr>
          <w:rFonts w:cs="Times New Roman"/>
        </w:rPr>
        <w:t xml:space="preserve">edistributive preferences </w:t>
      </w:r>
      <w:r w:rsidR="0092372E" w:rsidRPr="007D7C37">
        <w:rPr>
          <w:rFonts w:cs="Times New Roman"/>
        </w:rPr>
        <w:t xml:space="preserve">according to the degree of class-based </w:t>
      </w:r>
      <w:r w:rsidR="007B5D5A" w:rsidRPr="007D7C37">
        <w:rPr>
          <w:rFonts w:cs="Times New Roman"/>
        </w:rPr>
        <w:t xml:space="preserve">network </w:t>
      </w:r>
      <w:r w:rsidR="0092372E" w:rsidRPr="007D7C37">
        <w:rPr>
          <w:rFonts w:cs="Times New Roman"/>
        </w:rPr>
        <w:t>homogeneity.</w:t>
      </w:r>
      <w:r w:rsidR="00E04572" w:rsidRPr="007D7C37">
        <w:rPr>
          <w:rFonts w:cs="Times New Roman"/>
        </w:rPr>
        <w:t xml:space="preserve"> </w:t>
      </w:r>
      <w:r w:rsidRPr="007D7C37">
        <w:rPr>
          <w:rFonts w:cs="Times New Roman"/>
        </w:rPr>
        <w:t xml:space="preserve">Second, the </w:t>
      </w:r>
      <w:r w:rsidR="00A07BCB" w:rsidRPr="007D7C37">
        <w:rPr>
          <w:rFonts w:cs="Times New Roman"/>
        </w:rPr>
        <w:t>relevance of the cross-national comparison</w:t>
      </w:r>
      <w:r w:rsidRPr="007D7C37">
        <w:rPr>
          <w:rFonts w:cs="Times New Roman"/>
        </w:rPr>
        <w:t xml:space="preserve"> provided the opportunity to scrutinize the role of income inequality </w:t>
      </w:r>
      <w:r w:rsidR="00836819" w:rsidRPr="007D7C37">
        <w:rPr>
          <w:rFonts w:cs="Times New Roman"/>
        </w:rPr>
        <w:t>as a</w:t>
      </w:r>
      <w:r w:rsidRPr="007D7C37">
        <w:rPr>
          <w:rFonts w:cs="Times New Roman"/>
        </w:rPr>
        <w:t xml:space="preserve"> </w:t>
      </w:r>
      <w:r w:rsidR="00836819" w:rsidRPr="007D7C37">
        <w:rPr>
          <w:rFonts w:cs="Times New Roman"/>
        </w:rPr>
        <w:t>moderator of</w:t>
      </w:r>
      <w:r w:rsidR="00A07BCB" w:rsidRPr="007D7C37">
        <w:rPr>
          <w:rFonts w:cs="Times New Roman"/>
        </w:rPr>
        <w:t xml:space="preserve"> </w:t>
      </w:r>
      <w:r w:rsidRPr="007D7C37">
        <w:rPr>
          <w:rFonts w:cs="Times New Roman"/>
        </w:rPr>
        <w:t xml:space="preserve">the </w:t>
      </w:r>
      <w:r w:rsidR="00B82504" w:rsidRPr="007D7C37">
        <w:rPr>
          <w:rFonts w:cs="Times New Roman"/>
        </w:rPr>
        <w:t>conditional association of class-based network homogeneity to social class on redistributive preferences</w:t>
      </w:r>
      <w:r w:rsidRPr="007D7C37">
        <w:rPr>
          <w:rFonts w:cs="Times New Roman"/>
        </w:rPr>
        <w:t xml:space="preserve">. </w:t>
      </w:r>
      <w:r w:rsidR="00A83E92" w:rsidRPr="007D7C37">
        <w:rPr>
          <w:rFonts w:cs="Times New Roman"/>
        </w:rPr>
        <w:t>Particularly</w:t>
      </w:r>
      <w:r w:rsidR="008A3DE9" w:rsidRPr="007D7C37">
        <w:rPr>
          <w:rFonts w:cs="Times New Roman"/>
        </w:rPr>
        <w:t>,</w:t>
      </w:r>
      <w:r w:rsidR="002D7AFC" w:rsidRPr="007D7C37">
        <w:rPr>
          <w:rFonts w:cs="Times New Roman"/>
        </w:rPr>
        <w:t xml:space="preserve"> using a three-way interaction</w:t>
      </w:r>
      <w:r w:rsidR="008A3DE9" w:rsidRPr="007D7C37">
        <w:rPr>
          <w:rFonts w:cs="Times New Roman"/>
        </w:rPr>
        <w:t xml:space="preserve"> I demonstrated that </w:t>
      </w:r>
      <w:r w:rsidR="00A83E92" w:rsidRPr="007D7C37">
        <w:rPr>
          <w:rFonts w:cs="Times New Roman"/>
        </w:rPr>
        <w:t xml:space="preserve">the conditional association </w:t>
      </w:r>
      <w:r w:rsidR="002D7AFC" w:rsidRPr="007D7C37">
        <w:rPr>
          <w:rFonts w:cs="Times New Roman"/>
        </w:rPr>
        <w:t xml:space="preserve">of </w:t>
      </w:r>
      <w:r w:rsidR="004F098F" w:rsidRPr="007D7C37">
        <w:rPr>
          <w:rFonts w:cs="Times New Roman"/>
        </w:rPr>
        <w:t xml:space="preserve">network </w:t>
      </w:r>
      <w:r w:rsidR="002D7AFC" w:rsidRPr="007D7C37">
        <w:rPr>
          <w:rFonts w:cs="Times New Roman"/>
        </w:rPr>
        <w:t xml:space="preserve">homogeneity to social class </w:t>
      </w:r>
      <w:r w:rsidR="00A83E92" w:rsidRPr="007D7C37">
        <w:rPr>
          <w:rFonts w:cs="Times New Roman"/>
        </w:rPr>
        <w:t xml:space="preserve">is more salient in contexts of low and middle inequality but loses </w:t>
      </w:r>
      <w:r w:rsidR="00FD5CDD" w:rsidRPr="007D7C37">
        <w:rPr>
          <w:rFonts w:cs="Times New Roman"/>
        </w:rPr>
        <w:t>strength</w:t>
      </w:r>
      <w:r w:rsidR="00A83E92" w:rsidRPr="007D7C37">
        <w:rPr>
          <w:rFonts w:cs="Times New Roman"/>
        </w:rPr>
        <w:t xml:space="preserve"> in societies with higher levels of inequality.</w:t>
      </w:r>
    </w:p>
    <w:p w14:paraId="0009F2E9" w14:textId="448C8D7C" w:rsidR="000E3C44" w:rsidRPr="007D7C37" w:rsidRDefault="009C462E">
      <w:pPr>
        <w:pStyle w:val="BodyText"/>
        <w:rPr>
          <w:rFonts w:cs="Times New Roman"/>
        </w:rPr>
      </w:pPr>
      <w:r w:rsidRPr="007D7C37">
        <w:rPr>
          <w:rFonts w:cs="Times New Roman"/>
        </w:rPr>
        <w:t>However, this study</w:t>
      </w:r>
      <w:r w:rsidR="00B94960" w:rsidRPr="007D7C37">
        <w:rPr>
          <w:rFonts w:cs="Times New Roman"/>
        </w:rPr>
        <w:t xml:space="preserve"> also</w:t>
      </w:r>
      <w:r w:rsidRPr="007D7C37">
        <w:rPr>
          <w:rFonts w:cs="Times New Roman"/>
        </w:rPr>
        <w:t xml:space="preserve"> has limitations. On the side of the dependent variable, a two-item index comprises a rough proxy for redistributive preferences compared to more detailed questions on </w:t>
      </w:r>
      <w:r w:rsidR="00E018F5" w:rsidRPr="007D7C37">
        <w:rPr>
          <w:rFonts w:cs="Times New Roman"/>
        </w:rPr>
        <w:t xml:space="preserve">willingness to pay </w:t>
      </w:r>
      <w:r w:rsidRPr="007D7C37">
        <w:rPr>
          <w:rFonts w:cs="Times New Roman"/>
        </w:rPr>
        <w:t xml:space="preserve">taxes or </w:t>
      </w:r>
      <w:r w:rsidR="00E018F5" w:rsidRPr="007D7C37">
        <w:rPr>
          <w:rFonts w:cs="Times New Roman"/>
        </w:rPr>
        <w:t xml:space="preserve">specific </w:t>
      </w:r>
      <w:r w:rsidRPr="007D7C37">
        <w:rPr>
          <w:rFonts w:cs="Times New Roman"/>
        </w:rPr>
        <w:t>welfare policies. Additionally, the position generator employed is limited in accurately representing a class scheme, particularly in the self-employment and authority dimensions. Thus, recognizing these measurement limitations, the results should be interpreted cautiously. Finally, causality is also a limitation when employing cross-sectional data. Theoretically, contact opportunities between classes and sociability preferences jointly drive network composition. Therefore, I recognize that the endogenous nature of class positions, network structure, and attitudes imply difficulties regarding causal claims.</w:t>
      </w:r>
    </w:p>
    <w:p w14:paraId="0009F2EC" w14:textId="0D435A8C" w:rsidR="000E3C44" w:rsidRPr="007D7C37" w:rsidRDefault="009C462E" w:rsidP="00E97EE9">
      <w:pPr>
        <w:pStyle w:val="BodyText"/>
        <w:rPr>
          <w:rFonts w:cs="Times New Roman"/>
        </w:rPr>
      </w:pPr>
      <w:r w:rsidRPr="007D7C37">
        <w:rPr>
          <w:rFonts w:cs="Times New Roman"/>
        </w:rPr>
        <w:lastRenderedPageBreak/>
        <w:t xml:space="preserve">Future research should include more </w:t>
      </w:r>
      <w:r w:rsidR="00A572D8" w:rsidRPr="007D7C37">
        <w:rPr>
          <w:rFonts w:cs="Times New Roman"/>
        </w:rPr>
        <w:t>fine-grained</w:t>
      </w:r>
      <w:r w:rsidRPr="007D7C37">
        <w:rPr>
          <w:rFonts w:cs="Times New Roman"/>
        </w:rPr>
        <w:t xml:space="preserve"> distinctions in measuring attitudes by including established questions on attitudes toward </w:t>
      </w:r>
      <w:r w:rsidR="00D76532" w:rsidRPr="007D7C37">
        <w:rPr>
          <w:rFonts w:cs="Times New Roman"/>
        </w:rPr>
        <w:t>the role of market distribution or specific welfare policies</w:t>
      </w:r>
      <w:r w:rsidRPr="007D7C37">
        <w:rPr>
          <w:rFonts w:cs="Times New Roman"/>
        </w:rPr>
        <w:t>. Additionally, class-based social networks can be better assessed by incorporating other aspects of the market situation of network ties, such as self-employment status or workplace authority. Finally, longitudinal analyses can contribute to disentangling the temporal relationship between class, networks, and political attitudes.</w:t>
      </w:r>
    </w:p>
    <w:p w14:paraId="16AB6F08" w14:textId="1AC12594" w:rsidR="009C462E" w:rsidRPr="007D7C37" w:rsidRDefault="009C462E" w:rsidP="009C462E">
      <w:pPr>
        <w:pStyle w:val="Heading1"/>
        <w:rPr>
          <w:rFonts w:cs="Times New Roman"/>
        </w:rPr>
      </w:pPr>
      <w:bookmarkStart w:id="18" w:name="references"/>
      <w:bookmarkEnd w:id="17"/>
      <w:r w:rsidRPr="007D7C37">
        <w:rPr>
          <w:rFonts w:cs="Times New Roman"/>
        </w:rPr>
        <w:t>References</w:t>
      </w:r>
      <w:r w:rsidRPr="007D7C37">
        <w:rPr>
          <w:rFonts w:cs="Times New Roman"/>
        </w:rPr>
        <w:br/>
      </w:r>
    </w:p>
    <w:p w14:paraId="38707BC1" w14:textId="77777777" w:rsidR="00405578" w:rsidRPr="007D7C37" w:rsidRDefault="00872C0C" w:rsidP="008A3DFB">
      <w:pPr>
        <w:pStyle w:val="Bibliography"/>
        <w:ind w:left="567" w:hanging="567"/>
      </w:pPr>
      <w:r w:rsidRPr="007D7C37">
        <w:fldChar w:fldCharType="begin"/>
      </w:r>
      <w:r w:rsidR="00405578" w:rsidRPr="007D7C37">
        <w:instrText xml:space="preserve"> ADDIN ZOTERO_BIBL {"uncited":[],"omitted":[],"custom":[]} CSL_BIBLIOGRAPHY </w:instrText>
      </w:r>
      <w:r w:rsidRPr="007D7C37">
        <w:fldChar w:fldCharType="separate"/>
      </w:r>
      <w:r w:rsidR="00405578" w:rsidRPr="007D7C37">
        <w:t xml:space="preserve">Aguinis, H., Gottfredson, R. K., and Culpepper, S. A. (2013). Best-Practice Recommendations for Estimating Cross-Level Interaction Effects Using Multilevel Modeling. </w:t>
      </w:r>
      <w:r w:rsidR="00405578" w:rsidRPr="007D7C37">
        <w:rPr>
          <w:i/>
          <w:iCs/>
        </w:rPr>
        <w:t>Journal of Management</w:t>
      </w:r>
      <w:r w:rsidR="00405578" w:rsidRPr="007D7C37">
        <w:t xml:space="preserve">, </w:t>
      </w:r>
      <w:r w:rsidR="00405578" w:rsidRPr="007D7C37">
        <w:rPr>
          <w:i/>
          <w:iCs/>
        </w:rPr>
        <w:t>39</w:t>
      </w:r>
      <w:r w:rsidR="00405578" w:rsidRPr="007D7C37">
        <w:t>, 1490–1528.</w:t>
      </w:r>
    </w:p>
    <w:p w14:paraId="4E487148" w14:textId="77777777" w:rsidR="00405578" w:rsidRPr="007D7C37" w:rsidRDefault="00405578" w:rsidP="008A3DFB">
      <w:pPr>
        <w:pStyle w:val="Bibliography"/>
        <w:ind w:left="567" w:hanging="567"/>
      </w:pPr>
      <w:r w:rsidRPr="007D7C37">
        <w:t xml:space="preserve">Alvaredo, F., Atkinson, A. B., Piketty, T., and Saez, E. (2022). </w:t>
      </w:r>
      <w:r w:rsidRPr="007D7C37">
        <w:rPr>
          <w:i/>
          <w:iCs/>
        </w:rPr>
        <w:t>World inequality database</w:t>
      </w:r>
      <w:r w:rsidRPr="007D7C37">
        <w:t>. WID.world.</w:t>
      </w:r>
    </w:p>
    <w:p w14:paraId="4C2EACA6" w14:textId="77777777" w:rsidR="00405578" w:rsidRPr="007D7C37" w:rsidRDefault="00405578" w:rsidP="008A3DFB">
      <w:pPr>
        <w:pStyle w:val="Bibliography"/>
        <w:ind w:left="567" w:hanging="567"/>
      </w:pPr>
      <w:r w:rsidRPr="007D7C37">
        <w:t xml:space="preserve">Barozet, E., Boado, M., and Marqués-Perales, I. (2021). The Measurement of Social Stratification: Comparative Perspectives Between Europe and Latin America. In P. López-Roldán and S. Fachelli (Eds.), </w:t>
      </w:r>
      <w:r w:rsidRPr="007D7C37">
        <w:rPr>
          <w:i/>
          <w:iCs/>
        </w:rPr>
        <w:t>Towards a Comparative Analysis of Social Inequalities between Europe and Latin America</w:t>
      </w:r>
      <w:r w:rsidRPr="007D7C37">
        <w:t xml:space="preserve"> (pp. 171–202). Cham: Springer International Publishing.</w:t>
      </w:r>
    </w:p>
    <w:p w14:paraId="35A23FCF" w14:textId="77777777" w:rsidR="00405578" w:rsidRPr="007D7C37" w:rsidRDefault="00405578" w:rsidP="008A3DFB">
      <w:pPr>
        <w:pStyle w:val="Bibliography"/>
        <w:ind w:left="567" w:hanging="567"/>
      </w:pPr>
      <w:r w:rsidRPr="007D7C37">
        <w:t xml:space="preserve">Bates, D., Mächler, M., Bolker, B., and Walker, S. (2015). Fitting linear mixed-effects models using lme4. </w:t>
      </w:r>
      <w:r w:rsidRPr="007D7C37">
        <w:rPr>
          <w:i/>
          <w:iCs/>
        </w:rPr>
        <w:t>Journal of Statistical Software</w:t>
      </w:r>
      <w:r w:rsidRPr="007D7C37">
        <w:t xml:space="preserve">, </w:t>
      </w:r>
      <w:r w:rsidRPr="007D7C37">
        <w:rPr>
          <w:i/>
          <w:iCs/>
        </w:rPr>
        <w:t>67</w:t>
      </w:r>
      <w:r w:rsidRPr="007D7C37">
        <w:t>, 1–48.</w:t>
      </w:r>
    </w:p>
    <w:p w14:paraId="2C76CA6F" w14:textId="77777777" w:rsidR="00405578" w:rsidRPr="007D7C37" w:rsidRDefault="00405578" w:rsidP="008A3DFB">
      <w:pPr>
        <w:pStyle w:val="Bibliography"/>
        <w:ind w:left="567" w:hanging="567"/>
      </w:pPr>
      <w:r w:rsidRPr="007D7C37">
        <w:t xml:space="preserve">Blau, P. (1977). A Macrosociological Theory of Social Structure. </w:t>
      </w:r>
      <w:r w:rsidRPr="007D7C37">
        <w:rPr>
          <w:i/>
          <w:iCs/>
        </w:rPr>
        <w:t>American Journal of Sociology</w:t>
      </w:r>
      <w:r w:rsidRPr="007D7C37">
        <w:t xml:space="preserve">, </w:t>
      </w:r>
      <w:r w:rsidRPr="007D7C37">
        <w:rPr>
          <w:i/>
          <w:iCs/>
        </w:rPr>
        <w:t>83</w:t>
      </w:r>
      <w:r w:rsidRPr="007D7C37">
        <w:t>, 26–54.</w:t>
      </w:r>
    </w:p>
    <w:p w14:paraId="6440BCD1" w14:textId="77777777" w:rsidR="00405578" w:rsidRPr="007D7C37" w:rsidRDefault="00405578" w:rsidP="008A3DFB">
      <w:pPr>
        <w:pStyle w:val="Bibliography"/>
        <w:ind w:left="567" w:hanging="567"/>
      </w:pPr>
      <w:r w:rsidRPr="007D7C37">
        <w:t xml:space="preserve">Brooks, C., and Svallfors, S. (2010). Why does class matter? Policy attitudes, mechanisms, and the case of the Nordic countries. </w:t>
      </w:r>
      <w:r w:rsidRPr="007D7C37">
        <w:rPr>
          <w:i/>
          <w:iCs/>
        </w:rPr>
        <w:t>Research in Social Stratification and Mobility</w:t>
      </w:r>
      <w:r w:rsidRPr="007D7C37">
        <w:t xml:space="preserve">, </w:t>
      </w:r>
      <w:r w:rsidRPr="007D7C37">
        <w:rPr>
          <w:i/>
          <w:iCs/>
        </w:rPr>
        <w:t>28</w:t>
      </w:r>
      <w:r w:rsidRPr="007D7C37">
        <w:t>, 199–213.</w:t>
      </w:r>
    </w:p>
    <w:p w14:paraId="22989C7B" w14:textId="77777777" w:rsidR="00405578" w:rsidRPr="007D7C37" w:rsidRDefault="00405578" w:rsidP="008A3DFB">
      <w:pPr>
        <w:pStyle w:val="Bibliography"/>
        <w:ind w:left="567" w:hanging="567"/>
      </w:pPr>
      <w:r w:rsidRPr="007D7C37">
        <w:t xml:space="preserve">Bryan, M. L., and Jenkins, S. P. (2016). Multilevel Modelling of Country Effects: A Cautionary Tale. </w:t>
      </w:r>
      <w:r w:rsidRPr="007D7C37">
        <w:rPr>
          <w:i/>
          <w:iCs/>
        </w:rPr>
        <w:t>European Sociological Review</w:t>
      </w:r>
      <w:r w:rsidRPr="007D7C37">
        <w:t xml:space="preserve">, </w:t>
      </w:r>
      <w:r w:rsidRPr="007D7C37">
        <w:rPr>
          <w:i/>
          <w:iCs/>
        </w:rPr>
        <w:t>32</w:t>
      </w:r>
      <w:r w:rsidRPr="007D7C37">
        <w:t>, 3–22.</w:t>
      </w:r>
    </w:p>
    <w:p w14:paraId="53B7EC81" w14:textId="77777777" w:rsidR="00405578" w:rsidRPr="007D7C37" w:rsidRDefault="00405578" w:rsidP="008A3DFB">
      <w:pPr>
        <w:pStyle w:val="Bibliography"/>
        <w:ind w:left="567" w:hanging="567"/>
      </w:pPr>
      <w:r w:rsidRPr="007D7C37">
        <w:t xml:space="preserve">Cansunar, A. (2021). Who Is High Income, Anyway? Social Comparison, Subjective Group Identification, and Preferences over Progressive Taxation. </w:t>
      </w:r>
      <w:r w:rsidRPr="007D7C37">
        <w:rPr>
          <w:i/>
          <w:iCs/>
        </w:rPr>
        <w:t>The Journal of Politics</w:t>
      </w:r>
      <w:r w:rsidRPr="007D7C37">
        <w:t>, 000–000.</w:t>
      </w:r>
    </w:p>
    <w:p w14:paraId="51F8F830" w14:textId="77777777" w:rsidR="00405578" w:rsidRPr="007D7C37" w:rsidRDefault="00405578" w:rsidP="008A3DFB">
      <w:pPr>
        <w:pStyle w:val="Bibliography"/>
        <w:ind w:left="567" w:hanging="567"/>
      </w:pPr>
      <w:r w:rsidRPr="007D7C37">
        <w:t xml:space="preserve">Condon, M., and Wichowsky, A. (2020). Inequality in the Social Mind: Social Comparison and Support for Redistribution. </w:t>
      </w:r>
      <w:r w:rsidRPr="007D7C37">
        <w:rPr>
          <w:i/>
          <w:iCs/>
        </w:rPr>
        <w:t>The Journal of Politics</w:t>
      </w:r>
      <w:r w:rsidRPr="007D7C37">
        <w:t xml:space="preserve">, </w:t>
      </w:r>
      <w:r w:rsidRPr="007D7C37">
        <w:rPr>
          <w:i/>
          <w:iCs/>
        </w:rPr>
        <w:t>82</w:t>
      </w:r>
      <w:r w:rsidRPr="007D7C37">
        <w:t>, 149–161.</w:t>
      </w:r>
    </w:p>
    <w:p w14:paraId="575635C8" w14:textId="77777777" w:rsidR="00405578" w:rsidRPr="007D7C37" w:rsidRDefault="00405578" w:rsidP="008A3DFB">
      <w:pPr>
        <w:pStyle w:val="Bibliography"/>
        <w:ind w:left="567" w:hanging="567"/>
      </w:pPr>
      <w:r w:rsidRPr="007D7C37">
        <w:t xml:space="preserve">Curtis, J., and Andersen, R. (2015). How Social Class Shapes Attitudes on Economic Inequality: The Competing Forces of Self-Interest and Legitimation. </w:t>
      </w:r>
      <w:r w:rsidRPr="007D7C37">
        <w:rPr>
          <w:i/>
          <w:iCs/>
        </w:rPr>
        <w:t>International Review of Social Research</w:t>
      </w:r>
      <w:r w:rsidRPr="007D7C37">
        <w:t xml:space="preserve">, </w:t>
      </w:r>
      <w:r w:rsidRPr="007D7C37">
        <w:rPr>
          <w:i/>
          <w:iCs/>
        </w:rPr>
        <w:t>5</w:t>
      </w:r>
      <w:r w:rsidRPr="007D7C37">
        <w:t>, 4–19.</w:t>
      </w:r>
    </w:p>
    <w:p w14:paraId="215A2C86" w14:textId="77777777" w:rsidR="00405578" w:rsidRPr="007D7C37" w:rsidRDefault="00405578" w:rsidP="008A3DFB">
      <w:pPr>
        <w:pStyle w:val="Bibliography"/>
        <w:ind w:left="567" w:hanging="567"/>
      </w:pPr>
      <w:r w:rsidRPr="007D7C37">
        <w:t xml:space="preserve">Dimick, M., Rueda, D., and Stegmueller, D. (2017). The Altruistic Rich? Inequality and Other-Regarding Preferences for Redistribution. </w:t>
      </w:r>
      <w:r w:rsidRPr="007D7C37">
        <w:rPr>
          <w:i/>
          <w:iCs/>
        </w:rPr>
        <w:t>Quarterly Journal of Political Science</w:t>
      </w:r>
      <w:r w:rsidRPr="007D7C37">
        <w:t xml:space="preserve">, </w:t>
      </w:r>
      <w:r w:rsidRPr="007D7C37">
        <w:rPr>
          <w:i/>
          <w:iCs/>
        </w:rPr>
        <w:t>11</w:t>
      </w:r>
      <w:r w:rsidRPr="007D7C37">
        <w:t>, 385–439.</w:t>
      </w:r>
    </w:p>
    <w:p w14:paraId="1B6AD59E" w14:textId="77777777" w:rsidR="00405578" w:rsidRPr="007D7C37" w:rsidRDefault="00405578" w:rsidP="008A3DFB">
      <w:pPr>
        <w:pStyle w:val="Bibliography"/>
        <w:ind w:left="567" w:hanging="567"/>
      </w:pPr>
      <w:r w:rsidRPr="007D7C37">
        <w:t xml:space="preserve">Diprete, T. A., Gelman, A., Mccormick, T., Teitler, J., and Zheng, T. (2011). Segregation in Social Networks Based on Acquaintanceship and Trust. </w:t>
      </w:r>
      <w:r w:rsidRPr="007D7C37">
        <w:rPr>
          <w:i/>
          <w:iCs/>
        </w:rPr>
        <w:t>Source: American Journal of Sociology AJS</w:t>
      </w:r>
      <w:r w:rsidRPr="007D7C37">
        <w:t xml:space="preserve">, </w:t>
      </w:r>
      <w:r w:rsidRPr="007D7C37">
        <w:rPr>
          <w:i/>
          <w:iCs/>
        </w:rPr>
        <w:t>116</w:t>
      </w:r>
      <w:r w:rsidRPr="007D7C37">
        <w:t>, 1234–1283.</w:t>
      </w:r>
    </w:p>
    <w:p w14:paraId="6C91C611" w14:textId="77777777" w:rsidR="00405578" w:rsidRPr="007D7C37" w:rsidRDefault="00405578" w:rsidP="008A3DFB">
      <w:pPr>
        <w:pStyle w:val="Bibliography"/>
        <w:ind w:left="567" w:hanging="567"/>
      </w:pPr>
      <w:r w:rsidRPr="007D7C37">
        <w:t xml:space="preserve">Edlund, J. (2003). The Influence of the Class Situations of Husbands and Wives on Class Identity, Party Preference and Attitudes Towards Redistribution: Sweden, Germany and the United States. </w:t>
      </w:r>
      <w:r w:rsidRPr="007D7C37">
        <w:rPr>
          <w:i/>
          <w:iCs/>
        </w:rPr>
        <w:t>Acta Sociologica</w:t>
      </w:r>
      <w:r w:rsidRPr="007D7C37">
        <w:t xml:space="preserve">, </w:t>
      </w:r>
      <w:r w:rsidRPr="007D7C37">
        <w:rPr>
          <w:i/>
          <w:iCs/>
        </w:rPr>
        <w:t>46</w:t>
      </w:r>
      <w:r w:rsidRPr="007D7C37">
        <w:t>, 195–214.</w:t>
      </w:r>
    </w:p>
    <w:p w14:paraId="2F6878CE" w14:textId="77777777" w:rsidR="00405578" w:rsidRPr="007D7C37" w:rsidRDefault="00405578" w:rsidP="008A3DFB">
      <w:pPr>
        <w:pStyle w:val="Bibliography"/>
        <w:ind w:left="567" w:hanging="567"/>
      </w:pPr>
      <w:r w:rsidRPr="007D7C37">
        <w:lastRenderedPageBreak/>
        <w:t xml:space="preserve">Edlund, J., and Lindh, A. (2015). The democratic class struggle revisited: The welfare state, social cohesion and political conflict. </w:t>
      </w:r>
      <w:r w:rsidRPr="007D7C37">
        <w:rPr>
          <w:i/>
          <w:iCs/>
        </w:rPr>
        <w:t>Acta Sociologica</w:t>
      </w:r>
      <w:r w:rsidRPr="007D7C37">
        <w:t xml:space="preserve">, </w:t>
      </w:r>
      <w:r w:rsidRPr="007D7C37">
        <w:rPr>
          <w:i/>
          <w:iCs/>
        </w:rPr>
        <w:t>58</w:t>
      </w:r>
      <w:r w:rsidRPr="007D7C37">
        <w:t>, 311–328.</w:t>
      </w:r>
    </w:p>
    <w:p w14:paraId="55EF4FC6" w14:textId="77777777" w:rsidR="00405578" w:rsidRPr="007D7C37" w:rsidRDefault="00405578" w:rsidP="008A3DFB">
      <w:pPr>
        <w:pStyle w:val="Bibliography"/>
        <w:ind w:left="567" w:hanging="567"/>
      </w:pPr>
      <w:r w:rsidRPr="007D7C37">
        <w:t xml:space="preserve">Erikson, R., and Goldthorpe, J. H. (1992). </w:t>
      </w:r>
      <w:r w:rsidRPr="007D7C37">
        <w:rPr>
          <w:i/>
          <w:iCs/>
        </w:rPr>
        <w:t>The constant flux: A study of class mobility in industrial societies</w:t>
      </w:r>
      <w:r w:rsidRPr="007D7C37">
        <w:t>. Oxford, UK: Oxford University Press.</w:t>
      </w:r>
    </w:p>
    <w:p w14:paraId="58D45012" w14:textId="77777777" w:rsidR="00405578" w:rsidRPr="007D7C37" w:rsidRDefault="00405578" w:rsidP="008A3DFB">
      <w:pPr>
        <w:pStyle w:val="Bibliography"/>
        <w:ind w:left="567" w:hanging="567"/>
      </w:pPr>
      <w:r w:rsidRPr="007D7C37">
        <w:t xml:space="preserve">Evans, G., and Graaf, N. D. de (Eds.). (2013). </w:t>
      </w:r>
      <w:r w:rsidRPr="007D7C37">
        <w:rPr>
          <w:i/>
          <w:iCs/>
        </w:rPr>
        <w:t>Political choice matters: Explaining the strength of class and religious cleavages in cross-national perspective</w:t>
      </w:r>
      <w:r w:rsidRPr="007D7C37">
        <w:t xml:space="preserve"> (1st ed). Oxford: Oxford University Press.</w:t>
      </w:r>
    </w:p>
    <w:p w14:paraId="6410A704" w14:textId="77777777" w:rsidR="00405578" w:rsidRPr="007D7C37" w:rsidRDefault="00405578" w:rsidP="008A3DFB">
      <w:pPr>
        <w:pStyle w:val="Bibliography"/>
        <w:ind w:left="567" w:hanging="567"/>
      </w:pPr>
      <w:r w:rsidRPr="007D7C37">
        <w:t xml:space="preserve">Evans, M. D. R., Kelley, J., and Kolosi, T. (1992). Images of Class: Public Perceptions in Hungary and Australia. </w:t>
      </w:r>
      <w:r w:rsidRPr="007D7C37">
        <w:rPr>
          <w:i/>
          <w:iCs/>
        </w:rPr>
        <w:t>American Sociological Review</w:t>
      </w:r>
      <w:r w:rsidRPr="007D7C37">
        <w:t xml:space="preserve">, </w:t>
      </w:r>
      <w:r w:rsidRPr="007D7C37">
        <w:rPr>
          <w:i/>
          <w:iCs/>
        </w:rPr>
        <w:t>57</w:t>
      </w:r>
      <w:r w:rsidRPr="007D7C37">
        <w:t>, 461.</w:t>
      </w:r>
    </w:p>
    <w:p w14:paraId="6DE4348B" w14:textId="77777777" w:rsidR="00405578" w:rsidRPr="007D7C37" w:rsidRDefault="00405578" w:rsidP="008A3DFB">
      <w:pPr>
        <w:pStyle w:val="Bibliography"/>
        <w:ind w:left="567" w:hanging="567"/>
      </w:pPr>
      <w:r w:rsidRPr="007D7C37">
        <w:t xml:space="preserve">Feld, S. L. (1981). The Focused Organization of Social Ties. </w:t>
      </w:r>
      <w:r w:rsidRPr="007D7C37">
        <w:rPr>
          <w:i/>
          <w:iCs/>
        </w:rPr>
        <w:t>American Journal of Sociology</w:t>
      </w:r>
      <w:r w:rsidRPr="007D7C37">
        <w:t xml:space="preserve">, </w:t>
      </w:r>
      <w:r w:rsidRPr="007D7C37">
        <w:rPr>
          <w:i/>
          <w:iCs/>
        </w:rPr>
        <w:t>86</w:t>
      </w:r>
      <w:r w:rsidRPr="007D7C37">
        <w:t>, 1015–1035.</w:t>
      </w:r>
    </w:p>
    <w:p w14:paraId="66C0AE82" w14:textId="77777777" w:rsidR="00405578" w:rsidRPr="007D7C37" w:rsidRDefault="00405578" w:rsidP="008A3DFB">
      <w:pPr>
        <w:pStyle w:val="Bibliography"/>
        <w:ind w:left="567" w:hanging="567"/>
      </w:pPr>
      <w:r w:rsidRPr="007D7C37">
        <w:t xml:space="preserve">García-Castro, J. D., González, R., Frigolett, C., Jiménez-Moya, G., Rodríguez-Bailón, R., and Willis, G. (2022). Changing attitudes toward redistribution: The role of perceived economic inequality in everyday life and intolerance of inequality. </w:t>
      </w:r>
      <w:r w:rsidRPr="007D7C37">
        <w:rPr>
          <w:i/>
          <w:iCs/>
        </w:rPr>
        <w:t>The Journal of Social Psychology</w:t>
      </w:r>
      <w:r w:rsidRPr="007D7C37">
        <w:t xml:space="preserve">, </w:t>
      </w:r>
      <w:r w:rsidRPr="007D7C37">
        <w:rPr>
          <w:i/>
          <w:iCs/>
        </w:rPr>
        <w:t>0</w:t>
      </w:r>
      <w:r w:rsidRPr="007D7C37">
        <w:t>, 1–16.</w:t>
      </w:r>
    </w:p>
    <w:p w14:paraId="08F38E5E" w14:textId="77777777" w:rsidR="00405578" w:rsidRPr="007D7C37" w:rsidRDefault="00405578" w:rsidP="008A3DFB">
      <w:pPr>
        <w:pStyle w:val="Bibliography"/>
        <w:ind w:left="567" w:hanging="567"/>
        <w:rPr>
          <w:lang w:val="de-DE"/>
        </w:rPr>
      </w:pPr>
      <w:r w:rsidRPr="007D7C37">
        <w:t xml:space="preserve">García-Sánchez, E., Castillo, J. C., Rodríguez-Bailón, R., and Willis, G. B. (2022). The Two Faces of Support for Redistribution in Colombia: Taxing the Wealthy or Assisting People in Need. </w:t>
      </w:r>
      <w:r w:rsidRPr="007D7C37">
        <w:rPr>
          <w:i/>
          <w:iCs/>
          <w:lang w:val="de-DE"/>
        </w:rPr>
        <w:t>Frontiers in Sociology</w:t>
      </w:r>
      <w:r w:rsidRPr="007D7C37">
        <w:rPr>
          <w:lang w:val="de-DE"/>
        </w:rPr>
        <w:t xml:space="preserve">, </w:t>
      </w:r>
      <w:r w:rsidRPr="007D7C37">
        <w:rPr>
          <w:i/>
          <w:iCs/>
          <w:lang w:val="de-DE"/>
        </w:rPr>
        <w:t>7</w:t>
      </w:r>
      <w:r w:rsidRPr="007D7C37">
        <w:rPr>
          <w:lang w:val="de-DE"/>
        </w:rPr>
        <w:t>, 773378.</w:t>
      </w:r>
    </w:p>
    <w:p w14:paraId="02A95729" w14:textId="77777777" w:rsidR="00405578" w:rsidRPr="007D7C37" w:rsidRDefault="00405578" w:rsidP="008A3DFB">
      <w:pPr>
        <w:pStyle w:val="Bibliography"/>
        <w:ind w:left="567" w:hanging="567"/>
      </w:pPr>
      <w:r w:rsidRPr="007D7C37">
        <w:rPr>
          <w:lang w:val="de-DE"/>
        </w:rPr>
        <w:t xml:space="preserve">Häusermann, S., Kurer, T., and Schwander, H. (2015). </w:t>
      </w:r>
      <w:r w:rsidRPr="007D7C37">
        <w:t xml:space="preserve">High-skilled outsiders? Labor market vulnerability, education and welfare state preferences. </w:t>
      </w:r>
      <w:r w:rsidRPr="007D7C37">
        <w:rPr>
          <w:i/>
          <w:iCs/>
        </w:rPr>
        <w:t>Socio-Economic Review</w:t>
      </w:r>
      <w:r w:rsidRPr="007D7C37">
        <w:t xml:space="preserve">, </w:t>
      </w:r>
      <w:r w:rsidRPr="007D7C37">
        <w:rPr>
          <w:i/>
          <w:iCs/>
        </w:rPr>
        <w:t>13</w:t>
      </w:r>
      <w:r w:rsidRPr="007D7C37">
        <w:t>, 235–258.</w:t>
      </w:r>
    </w:p>
    <w:p w14:paraId="35817D69" w14:textId="77777777" w:rsidR="00405578" w:rsidRPr="007D7C37" w:rsidRDefault="00405578" w:rsidP="008A3DFB">
      <w:pPr>
        <w:pStyle w:val="Bibliography"/>
        <w:ind w:left="567" w:hanging="567"/>
      </w:pPr>
      <w:r w:rsidRPr="007D7C37">
        <w:t xml:space="preserve">Homans, G. C. (1951). </w:t>
      </w:r>
      <w:r w:rsidRPr="007D7C37">
        <w:rPr>
          <w:i/>
          <w:iCs/>
        </w:rPr>
        <w:t>The human group.</w:t>
      </w:r>
      <w:r w:rsidRPr="007D7C37">
        <w:t xml:space="preserve"> Piscataway,  NJ,  US: Transaction Publishers.</w:t>
      </w:r>
    </w:p>
    <w:p w14:paraId="43B503DB" w14:textId="77777777" w:rsidR="00405578" w:rsidRPr="007D7C37" w:rsidRDefault="00405578" w:rsidP="008A3DFB">
      <w:pPr>
        <w:pStyle w:val="Bibliography"/>
        <w:ind w:left="567" w:hanging="567"/>
      </w:pPr>
      <w:r w:rsidRPr="007D7C37">
        <w:t xml:space="preserve">Hox, J. J. (2010). </w:t>
      </w:r>
      <w:r w:rsidRPr="007D7C37">
        <w:rPr>
          <w:i/>
          <w:iCs/>
        </w:rPr>
        <w:t>Multilevel analysis: Techniques and applications</w:t>
      </w:r>
      <w:r w:rsidRPr="007D7C37">
        <w:t xml:space="preserve"> (2. ed). New York: Routledge, Taylor &amp; Francis.</w:t>
      </w:r>
    </w:p>
    <w:p w14:paraId="1261C9D2" w14:textId="77777777" w:rsidR="00405578" w:rsidRPr="007D7C37" w:rsidRDefault="00405578" w:rsidP="008A3DFB">
      <w:pPr>
        <w:pStyle w:val="Bibliography"/>
        <w:ind w:left="567" w:hanging="567"/>
      </w:pPr>
      <w:r w:rsidRPr="007D7C37">
        <w:t xml:space="preserve">ILO. (2022). </w:t>
      </w:r>
      <w:r w:rsidRPr="007D7C37">
        <w:rPr>
          <w:i/>
          <w:iCs/>
        </w:rPr>
        <w:t>World Economic Outlook Database</w:t>
      </w:r>
      <w:r w:rsidRPr="007D7C37">
        <w:t>. Retrieved from https://www.imf.org/en/Publications/WEO/weo-database/2022/April</w:t>
      </w:r>
    </w:p>
    <w:p w14:paraId="4C8827EC" w14:textId="77777777" w:rsidR="00405578" w:rsidRPr="007D7C37" w:rsidRDefault="00405578" w:rsidP="008A3DFB">
      <w:pPr>
        <w:pStyle w:val="Bibliography"/>
        <w:ind w:left="567" w:hanging="567"/>
      </w:pPr>
      <w:r w:rsidRPr="007D7C37">
        <w:t xml:space="preserve">ISSP Research Group. (2019). </w:t>
      </w:r>
      <w:r w:rsidRPr="007D7C37">
        <w:rPr>
          <w:i/>
          <w:iCs/>
        </w:rPr>
        <w:t>International Social Survey Programme: Social Networks and Social Resources - ISSP 2017</w:t>
      </w:r>
      <w:r w:rsidRPr="007D7C37">
        <w:t xml:space="preserve"> (Version 2.0.0) [Data set]. GESIS Data Archive.</w:t>
      </w:r>
    </w:p>
    <w:p w14:paraId="1E707023" w14:textId="77777777" w:rsidR="00405578" w:rsidRPr="007D7C37" w:rsidRDefault="00405578" w:rsidP="008A3DFB">
      <w:pPr>
        <w:pStyle w:val="Bibliography"/>
        <w:ind w:left="567" w:hanging="567"/>
      </w:pPr>
      <w:r w:rsidRPr="007D7C37">
        <w:t xml:space="preserve">Kalmijn, M., and Kraaykamp, G. (2007). Social stratification and attitudes: A comparative analysis of the effects of class and education in Europe1. </w:t>
      </w:r>
      <w:r w:rsidRPr="007D7C37">
        <w:rPr>
          <w:i/>
          <w:iCs/>
        </w:rPr>
        <w:t>The British Journal of Sociology</w:t>
      </w:r>
      <w:r w:rsidRPr="007D7C37">
        <w:t xml:space="preserve">, </w:t>
      </w:r>
      <w:r w:rsidRPr="007D7C37">
        <w:rPr>
          <w:i/>
          <w:iCs/>
        </w:rPr>
        <w:t>58</w:t>
      </w:r>
      <w:r w:rsidRPr="007D7C37">
        <w:t>, 547–576.</w:t>
      </w:r>
    </w:p>
    <w:p w14:paraId="5A8ABBAA" w14:textId="77777777" w:rsidR="00405578" w:rsidRPr="007D7C37" w:rsidRDefault="00405578" w:rsidP="008A3DFB">
      <w:pPr>
        <w:pStyle w:val="Bibliography"/>
        <w:ind w:left="567" w:hanging="567"/>
      </w:pPr>
      <w:r w:rsidRPr="007D7C37">
        <w:t xml:space="preserve">Kim, H., and Lee, Y. (2018). Socioeconomic status, perceived inequality of opportunity, and attitudes toward redistribution. </w:t>
      </w:r>
      <w:r w:rsidRPr="007D7C37">
        <w:rPr>
          <w:i/>
          <w:iCs/>
        </w:rPr>
        <w:t>The Social Science Journal</w:t>
      </w:r>
      <w:r w:rsidRPr="007D7C37">
        <w:t xml:space="preserve">, </w:t>
      </w:r>
      <w:r w:rsidRPr="007D7C37">
        <w:rPr>
          <w:i/>
          <w:iCs/>
        </w:rPr>
        <w:t>55</w:t>
      </w:r>
      <w:r w:rsidRPr="007D7C37">
        <w:t>, 300–312.</w:t>
      </w:r>
    </w:p>
    <w:p w14:paraId="174E5781" w14:textId="77777777" w:rsidR="00405578" w:rsidRPr="007D7C37" w:rsidRDefault="00405578" w:rsidP="008A3DFB">
      <w:pPr>
        <w:pStyle w:val="Bibliography"/>
        <w:ind w:left="567" w:hanging="567"/>
      </w:pPr>
      <w:r w:rsidRPr="007D7C37">
        <w:t xml:space="preserve">Kitschelt, H., and Rehm, P. (2014). Occupations as a Site of Political Preference Formation. </w:t>
      </w:r>
      <w:r w:rsidRPr="007D7C37">
        <w:rPr>
          <w:i/>
          <w:iCs/>
        </w:rPr>
        <w:t>Comparative Political Studies</w:t>
      </w:r>
      <w:r w:rsidRPr="007D7C37">
        <w:t xml:space="preserve">, </w:t>
      </w:r>
      <w:r w:rsidRPr="007D7C37">
        <w:rPr>
          <w:i/>
          <w:iCs/>
        </w:rPr>
        <w:t>47</w:t>
      </w:r>
      <w:r w:rsidRPr="007D7C37">
        <w:t>, 1670–1706.</w:t>
      </w:r>
    </w:p>
    <w:p w14:paraId="337FB52C" w14:textId="77777777" w:rsidR="00405578" w:rsidRPr="007D7C37" w:rsidRDefault="00405578" w:rsidP="008A3DFB">
      <w:pPr>
        <w:pStyle w:val="Bibliography"/>
        <w:ind w:left="567" w:hanging="567"/>
      </w:pPr>
      <w:r w:rsidRPr="007D7C37">
        <w:t xml:space="preserve">Kragten, N., and Rözer, J. (2017). The Income Inequality Hypothesis Revisited: Assessing the Hypothesis Using Four Methodological Approaches. </w:t>
      </w:r>
      <w:r w:rsidRPr="007D7C37">
        <w:rPr>
          <w:i/>
          <w:iCs/>
        </w:rPr>
        <w:t>Social Indicators Research</w:t>
      </w:r>
      <w:r w:rsidRPr="007D7C37">
        <w:t xml:space="preserve">, </w:t>
      </w:r>
      <w:r w:rsidRPr="007D7C37">
        <w:rPr>
          <w:i/>
          <w:iCs/>
        </w:rPr>
        <w:t>131</w:t>
      </w:r>
      <w:r w:rsidRPr="007D7C37">
        <w:t>, 1015–1033.</w:t>
      </w:r>
    </w:p>
    <w:p w14:paraId="4556337F" w14:textId="77777777" w:rsidR="00405578" w:rsidRPr="007D7C37" w:rsidRDefault="00405578" w:rsidP="008A3DFB">
      <w:pPr>
        <w:pStyle w:val="Bibliography"/>
        <w:ind w:left="567" w:hanging="567"/>
      </w:pPr>
      <w:r w:rsidRPr="007D7C37">
        <w:t xml:space="preserve">Kulin, J., and Svallfors, S. (2013). Class, values, and attitudes towards redistribution: A European comparison. </w:t>
      </w:r>
      <w:r w:rsidRPr="007D7C37">
        <w:rPr>
          <w:i/>
          <w:iCs/>
        </w:rPr>
        <w:t>European Sociological Review</w:t>
      </w:r>
      <w:r w:rsidRPr="007D7C37">
        <w:t xml:space="preserve">, </w:t>
      </w:r>
      <w:r w:rsidRPr="007D7C37">
        <w:rPr>
          <w:i/>
          <w:iCs/>
        </w:rPr>
        <w:t>29</w:t>
      </w:r>
      <w:r w:rsidRPr="007D7C37">
        <w:t>, 155–167.</w:t>
      </w:r>
    </w:p>
    <w:p w14:paraId="1702792A" w14:textId="77777777" w:rsidR="00405578" w:rsidRPr="007D7C37" w:rsidRDefault="00405578" w:rsidP="008A3DFB">
      <w:pPr>
        <w:pStyle w:val="Bibliography"/>
        <w:ind w:left="567" w:hanging="567"/>
      </w:pPr>
      <w:r w:rsidRPr="007D7C37">
        <w:t xml:space="preserve">Lancee, B., and Van de Werfhorst, H. G. (2012). Income inequality and participation: A comparison of 24 European countries. </w:t>
      </w:r>
      <w:r w:rsidRPr="007D7C37">
        <w:rPr>
          <w:i/>
          <w:iCs/>
        </w:rPr>
        <w:t>Social Science Research</w:t>
      </w:r>
      <w:r w:rsidRPr="007D7C37">
        <w:t xml:space="preserve">, </w:t>
      </w:r>
      <w:r w:rsidRPr="007D7C37">
        <w:rPr>
          <w:i/>
          <w:iCs/>
        </w:rPr>
        <w:t>41</w:t>
      </w:r>
      <w:r w:rsidRPr="007D7C37">
        <w:t>, 1166–1178.</w:t>
      </w:r>
    </w:p>
    <w:p w14:paraId="54EEF48F" w14:textId="77777777" w:rsidR="00405578" w:rsidRPr="007D7C37" w:rsidRDefault="00405578" w:rsidP="008A3DFB">
      <w:pPr>
        <w:pStyle w:val="Bibliography"/>
        <w:ind w:left="567" w:hanging="567"/>
      </w:pPr>
      <w:r w:rsidRPr="007D7C37">
        <w:t xml:space="preserve">Langsæther, P. E., and Evans, G. (2020). More than self-interest: Why different classes have different attitudes to income inequality. </w:t>
      </w:r>
      <w:r w:rsidRPr="007D7C37">
        <w:rPr>
          <w:i/>
          <w:iCs/>
        </w:rPr>
        <w:t>The British Journal of Sociology</w:t>
      </w:r>
      <w:r w:rsidRPr="007D7C37">
        <w:t xml:space="preserve">, </w:t>
      </w:r>
      <w:r w:rsidRPr="007D7C37">
        <w:rPr>
          <w:i/>
          <w:iCs/>
        </w:rPr>
        <w:t>71</w:t>
      </w:r>
      <w:r w:rsidRPr="007D7C37">
        <w:t>, 594–607.</w:t>
      </w:r>
    </w:p>
    <w:p w14:paraId="6E28E38B" w14:textId="77777777" w:rsidR="00405578" w:rsidRPr="007D7C37" w:rsidRDefault="00405578" w:rsidP="008A3DFB">
      <w:pPr>
        <w:pStyle w:val="Bibliography"/>
        <w:ind w:left="567" w:hanging="567"/>
      </w:pPr>
      <w:r w:rsidRPr="007D7C37">
        <w:t xml:space="preserve">Lazarsfeld, P. F., and Merton, R. K. (1954). Friendship as a social process: A substantive and methodological analysis. In T. Morroe and C. H. Page (Eds.), </w:t>
      </w:r>
      <w:r w:rsidRPr="007D7C37">
        <w:rPr>
          <w:i/>
          <w:iCs/>
        </w:rPr>
        <w:t>Freedom and control in modern society</w:t>
      </w:r>
      <w:r w:rsidRPr="007D7C37">
        <w:t xml:space="preserve"> (Vol. 18, pp. 18–66). New York: Van Nostrand.</w:t>
      </w:r>
    </w:p>
    <w:p w14:paraId="31AE4448" w14:textId="77777777" w:rsidR="00405578" w:rsidRPr="007D7C37" w:rsidRDefault="00405578" w:rsidP="008A3DFB">
      <w:pPr>
        <w:pStyle w:val="Bibliography"/>
        <w:ind w:left="567" w:hanging="567"/>
      </w:pPr>
      <w:r w:rsidRPr="007D7C37">
        <w:lastRenderedPageBreak/>
        <w:t xml:space="preserve">Lee, J. (2023). Consider your origins: Parental social class and preferences for redistribution in the United States from 1977 to 2018. </w:t>
      </w:r>
      <w:r w:rsidRPr="007D7C37">
        <w:rPr>
          <w:i/>
          <w:iCs/>
        </w:rPr>
        <w:t>Social Science Research</w:t>
      </w:r>
      <w:r w:rsidRPr="007D7C37">
        <w:t xml:space="preserve">, </w:t>
      </w:r>
      <w:r w:rsidRPr="007D7C37">
        <w:rPr>
          <w:i/>
          <w:iCs/>
        </w:rPr>
        <w:t>110</w:t>
      </w:r>
      <w:r w:rsidRPr="007D7C37">
        <w:t>, 102840.</w:t>
      </w:r>
    </w:p>
    <w:p w14:paraId="057E5082" w14:textId="77777777" w:rsidR="00405578" w:rsidRPr="007D7C37" w:rsidRDefault="00405578" w:rsidP="008A3DFB">
      <w:pPr>
        <w:pStyle w:val="Bibliography"/>
        <w:ind w:left="567" w:hanging="567"/>
      </w:pPr>
      <w:r w:rsidRPr="007D7C37">
        <w:t xml:space="preserve">Liebig, S., and Sauer, C. (2016). Sociology of Justice. In C. Sabbagh and M. Schmitt (Eds.), </w:t>
      </w:r>
      <w:r w:rsidRPr="007D7C37">
        <w:rPr>
          <w:i/>
          <w:iCs/>
        </w:rPr>
        <w:t>Handbook of Social Justice Theory and Research</w:t>
      </w:r>
      <w:r w:rsidRPr="007D7C37">
        <w:t xml:space="preserve"> (pp. 37–59). New York, NY: Springer New York.</w:t>
      </w:r>
    </w:p>
    <w:p w14:paraId="59E3303D" w14:textId="77777777" w:rsidR="00405578" w:rsidRPr="007D7C37" w:rsidRDefault="00405578" w:rsidP="008A3DFB">
      <w:pPr>
        <w:pStyle w:val="Bibliography"/>
        <w:ind w:left="567" w:hanging="567"/>
      </w:pPr>
      <w:r w:rsidRPr="007D7C37">
        <w:t xml:space="preserve">Lin, N., and Dumin, M. (1986). Access to occupations through social ties. </w:t>
      </w:r>
      <w:r w:rsidRPr="007D7C37">
        <w:rPr>
          <w:i/>
          <w:iCs/>
        </w:rPr>
        <w:t>Social Networks</w:t>
      </w:r>
      <w:r w:rsidRPr="007D7C37">
        <w:t xml:space="preserve">, </w:t>
      </w:r>
      <w:r w:rsidRPr="007D7C37">
        <w:rPr>
          <w:i/>
          <w:iCs/>
        </w:rPr>
        <w:t>8</w:t>
      </w:r>
      <w:r w:rsidRPr="007D7C37">
        <w:t>, 365–385.</w:t>
      </w:r>
    </w:p>
    <w:p w14:paraId="7BBE8A05" w14:textId="77777777" w:rsidR="00405578" w:rsidRPr="007D7C37" w:rsidRDefault="00405578" w:rsidP="008A3DFB">
      <w:pPr>
        <w:pStyle w:val="Bibliography"/>
        <w:ind w:left="567" w:hanging="567"/>
      </w:pPr>
      <w:r w:rsidRPr="007D7C37">
        <w:t xml:space="preserve">Lindh, A., and Andersson, A. B. (2024). Social networks and distributive conflict: The class divide in social ties and attitudes to income inequality across 29 countries. </w:t>
      </w:r>
      <w:r w:rsidRPr="007D7C37">
        <w:rPr>
          <w:i/>
          <w:iCs/>
        </w:rPr>
        <w:t>European Sociological Review</w:t>
      </w:r>
      <w:r w:rsidRPr="007D7C37">
        <w:t>, jcae039.</w:t>
      </w:r>
    </w:p>
    <w:p w14:paraId="57C1D74E" w14:textId="77777777" w:rsidR="00405578" w:rsidRPr="007D7C37" w:rsidRDefault="00405578" w:rsidP="008A3DFB">
      <w:pPr>
        <w:pStyle w:val="Bibliography"/>
        <w:ind w:left="567" w:hanging="567"/>
      </w:pPr>
      <w:r w:rsidRPr="007D7C37">
        <w:t xml:space="preserve">Lindh, A., Andersson, A. B., and Völker, B. (2021). The Missing Link: Network Influences on Class Divides in Political Attitudes. </w:t>
      </w:r>
      <w:r w:rsidRPr="007D7C37">
        <w:rPr>
          <w:i/>
          <w:iCs/>
        </w:rPr>
        <w:t>European Sociological Review</w:t>
      </w:r>
      <w:r w:rsidRPr="007D7C37">
        <w:t xml:space="preserve">, </w:t>
      </w:r>
      <w:r w:rsidRPr="007D7C37">
        <w:rPr>
          <w:i/>
          <w:iCs/>
        </w:rPr>
        <w:t>37</w:t>
      </w:r>
      <w:r w:rsidRPr="007D7C37">
        <w:t>, 695–712.</w:t>
      </w:r>
    </w:p>
    <w:p w14:paraId="426D9DFB" w14:textId="77777777" w:rsidR="00405578" w:rsidRPr="007D7C37" w:rsidRDefault="00405578" w:rsidP="008A3DFB">
      <w:pPr>
        <w:pStyle w:val="Bibliography"/>
        <w:ind w:left="567" w:hanging="567"/>
        <w:rPr>
          <w:lang w:val="es-CL"/>
        </w:rPr>
      </w:pPr>
      <w:r w:rsidRPr="007D7C37">
        <w:t xml:space="preserve">Lindh, A., and McCall, L. (2020). Class Position and Political Opinion in Rich Democracies. </w:t>
      </w:r>
      <w:r w:rsidRPr="007D7C37">
        <w:rPr>
          <w:i/>
          <w:iCs/>
          <w:lang w:val="es-CL"/>
        </w:rPr>
        <w:t>Annual Review of Sociology</w:t>
      </w:r>
      <w:r w:rsidRPr="007D7C37">
        <w:rPr>
          <w:lang w:val="es-CL"/>
        </w:rPr>
        <w:t xml:space="preserve">, </w:t>
      </w:r>
      <w:r w:rsidRPr="007D7C37">
        <w:rPr>
          <w:i/>
          <w:iCs/>
          <w:lang w:val="es-CL"/>
        </w:rPr>
        <w:t>46</w:t>
      </w:r>
      <w:r w:rsidRPr="007D7C37">
        <w:rPr>
          <w:lang w:val="es-CL"/>
        </w:rPr>
        <w:t>, 419–441.</w:t>
      </w:r>
    </w:p>
    <w:p w14:paraId="02528D70" w14:textId="77777777" w:rsidR="00405578" w:rsidRPr="007D7C37" w:rsidRDefault="00405578" w:rsidP="008A3DFB">
      <w:pPr>
        <w:pStyle w:val="Bibliography"/>
        <w:ind w:left="567" w:hanging="567"/>
      </w:pPr>
      <w:r w:rsidRPr="007D7C37">
        <w:rPr>
          <w:lang w:val="es-CL"/>
        </w:rPr>
        <w:t xml:space="preserve">Maldonado, L., Castillo, J. C., Iturra, J., Atria, J., and Meneses, F. (2019). Meritocracia y redistribución en Chile: Señales de la opinión pública. </w:t>
      </w:r>
      <w:r w:rsidRPr="007D7C37">
        <w:rPr>
          <w:i/>
          <w:iCs/>
        </w:rPr>
        <w:t>Open Science Framework</w:t>
      </w:r>
      <w:r w:rsidRPr="007D7C37">
        <w:t>. https://doi.org/10.17605/osf.io/g4ek8</w:t>
      </w:r>
    </w:p>
    <w:p w14:paraId="3408C0B4" w14:textId="77777777" w:rsidR="00405578" w:rsidRPr="007D7C37" w:rsidRDefault="00405578" w:rsidP="008A3DFB">
      <w:pPr>
        <w:pStyle w:val="Bibliography"/>
        <w:ind w:left="567" w:hanging="567"/>
      </w:pPr>
      <w:r w:rsidRPr="007D7C37">
        <w:t xml:space="preserve">McCall, L., and Kenworthy, L. (2009). Americans’ Social Policy Preferences in the Era of Rising Inequality. </w:t>
      </w:r>
      <w:r w:rsidRPr="007D7C37">
        <w:rPr>
          <w:i/>
          <w:iCs/>
        </w:rPr>
        <w:t>Perspectives on Politics</w:t>
      </w:r>
      <w:r w:rsidRPr="007D7C37">
        <w:t xml:space="preserve">, </w:t>
      </w:r>
      <w:r w:rsidRPr="007D7C37">
        <w:rPr>
          <w:i/>
          <w:iCs/>
        </w:rPr>
        <w:t>7</w:t>
      </w:r>
      <w:r w:rsidRPr="007D7C37">
        <w:t>, 459–484.</w:t>
      </w:r>
    </w:p>
    <w:p w14:paraId="4ED58A04" w14:textId="77777777" w:rsidR="00405578" w:rsidRPr="007D7C37" w:rsidRDefault="00405578" w:rsidP="008A3DFB">
      <w:pPr>
        <w:pStyle w:val="Bibliography"/>
        <w:ind w:left="567" w:hanging="567"/>
      </w:pPr>
      <w:r w:rsidRPr="007D7C37">
        <w:t xml:space="preserve">McPherson, M., Smith-Lovin, L., and Cook, J. M. (2001). Birds of a Feather: Homophily in Social Networks. </w:t>
      </w:r>
      <w:r w:rsidRPr="007D7C37">
        <w:rPr>
          <w:i/>
          <w:iCs/>
        </w:rPr>
        <w:t>Annual Review of Sociology</w:t>
      </w:r>
      <w:r w:rsidRPr="007D7C37">
        <w:t xml:space="preserve">, </w:t>
      </w:r>
      <w:r w:rsidRPr="007D7C37">
        <w:rPr>
          <w:i/>
          <w:iCs/>
        </w:rPr>
        <w:t>27</w:t>
      </w:r>
      <w:r w:rsidRPr="007D7C37">
        <w:t>, 415–444.</w:t>
      </w:r>
    </w:p>
    <w:p w14:paraId="711C9703" w14:textId="77777777" w:rsidR="00405578" w:rsidRPr="007D7C37" w:rsidRDefault="00405578" w:rsidP="008A3DFB">
      <w:pPr>
        <w:pStyle w:val="Bibliography"/>
        <w:ind w:left="567" w:hanging="567"/>
      </w:pPr>
      <w:r w:rsidRPr="007D7C37">
        <w:t xml:space="preserve">Meltzer, A. H., and Richard, S. F. (1981). A Rational Theory of the Size of Government. </w:t>
      </w:r>
      <w:r w:rsidRPr="007D7C37">
        <w:rPr>
          <w:i/>
          <w:iCs/>
        </w:rPr>
        <w:t>Journal of Political Economy</w:t>
      </w:r>
      <w:r w:rsidRPr="007D7C37">
        <w:t xml:space="preserve">, </w:t>
      </w:r>
      <w:r w:rsidRPr="007D7C37">
        <w:rPr>
          <w:i/>
          <w:iCs/>
        </w:rPr>
        <w:t>89</w:t>
      </w:r>
      <w:r w:rsidRPr="007D7C37">
        <w:t>, 914–927.</w:t>
      </w:r>
    </w:p>
    <w:p w14:paraId="70DA4CF1" w14:textId="77777777" w:rsidR="00405578" w:rsidRPr="007D7C37" w:rsidRDefault="00405578" w:rsidP="008A3DFB">
      <w:pPr>
        <w:pStyle w:val="Bibliography"/>
        <w:ind w:left="567" w:hanging="567"/>
      </w:pPr>
      <w:r w:rsidRPr="007D7C37">
        <w:t xml:space="preserve">Mijs, J. (2021). The paradox of inequality: Income inequality and belief in meritocracy go hand in hand. </w:t>
      </w:r>
      <w:r w:rsidRPr="007D7C37">
        <w:rPr>
          <w:i/>
          <w:iCs/>
        </w:rPr>
        <w:t>Socio-Economic Review</w:t>
      </w:r>
      <w:r w:rsidRPr="007D7C37">
        <w:t xml:space="preserve">, </w:t>
      </w:r>
      <w:r w:rsidRPr="007D7C37">
        <w:rPr>
          <w:i/>
          <w:iCs/>
        </w:rPr>
        <w:t>19</w:t>
      </w:r>
      <w:r w:rsidRPr="007D7C37">
        <w:t>, 7–35.</w:t>
      </w:r>
    </w:p>
    <w:p w14:paraId="01C6A753" w14:textId="77777777" w:rsidR="00405578" w:rsidRPr="007D7C37" w:rsidRDefault="00405578" w:rsidP="008A3DFB">
      <w:pPr>
        <w:pStyle w:val="Bibliography"/>
        <w:ind w:left="567" w:hanging="567"/>
      </w:pPr>
      <w:r w:rsidRPr="007D7C37">
        <w:t xml:space="preserve">Mijs, J., and Roe, E. L. (2021). Is America coming apart? Socioeconomic segregation in neighborhoods, schools, workplaces, and social networks, 1970–2020. </w:t>
      </w:r>
      <w:r w:rsidRPr="007D7C37">
        <w:rPr>
          <w:i/>
          <w:iCs/>
        </w:rPr>
        <w:t>Sociology Compass</w:t>
      </w:r>
      <w:r w:rsidRPr="007D7C37">
        <w:t xml:space="preserve">, </w:t>
      </w:r>
      <w:r w:rsidRPr="007D7C37">
        <w:rPr>
          <w:i/>
          <w:iCs/>
        </w:rPr>
        <w:t>15</w:t>
      </w:r>
      <w:r w:rsidRPr="007D7C37">
        <w:t>, e12884.</w:t>
      </w:r>
    </w:p>
    <w:p w14:paraId="3D0DD2AD" w14:textId="77777777" w:rsidR="00405578" w:rsidRPr="007D7C37" w:rsidRDefault="00405578" w:rsidP="008A3DFB">
      <w:pPr>
        <w:pStyle w:val="Bibliography"/>
        <w:ind w:left="567" w:hanging="567"/>
      </w:pPr>
      <w:r w:rsidRPr="007D7C37">
        <w:t xml:space="preserve">Morris, L., and Scott, J. (1996). The Attenuation of Class Analysis: Some Comments on G. Marshall, S. Roberts and C. Burgoyne, “Social Class and the Underclass in Britain in the USA.” </w:t>
      </w:r>
      <w:r w:rsidRPr="007D7C37">
        <w:rPr>
          <w:i/>
          <w:iCs/>
        </w:rPr>
        <w:t>The British Journal of Sociology</w:t>
      </w:r>
      <w:r w:rsidRPr="007D7C37">
        <w:t xml:space="preserve">, </w:t>
      </w:r>
      <w:r w:rsidRPr="007D7C37">
        <w:rPr>
          <w:i/>
          <w:iCs/>
        </w:rPr>
        <w:t>47</w:t>
      </w:r>
      <w:r w:rsidRPr="007D7C37">
        <w:t>, 45.</w:t>
      </w:r>
    </w:p>
    <w:p w14:paraId="5658012E" w14:textId="77777777" w:rsidR="00405578" w:rsidRPr="007D7C37" w:rsidRDefault="00405578" w:rsidP="008A3DFB">
      <w:pPr>
        <w:pStyle w:val="Bibliography"/>
        <w:ind w:left="567" w:hanging="567"/>
      </w:pPr>
      <w:r w:rsidRPr="007D7C37">
        <w:t xml:space="preserve">Neckerman, K. M., and Torche, F. (2007). Inequality: Causes and Consequences. </w:t>
      </w:r>
      <w:r w:rsidRPr="007D7C37">
        <w:rPr>
          <w:i/>
          <w:iCs/>
        </w:rPr>
        <w:t>Annual Review of Sociology</w:t>
      </w:r>
      <w:r w:rsidRPr="007D7C37">
        <w:t xml:space="preserve">, </w:t>
      </w:r>
      <w:r w:rsidRPr="007D7C37">
        <w:rPr>
          <w:i/>
          <w:iCs/>
        </w:rPr>
        <w:t>33</w:t>
      </w:r>
      <w:r w:rsidRPr="007D7C37">
        <w:t>, 335–357.</w:t>
      </w:r>
    </w:p>
    <w:p w14:paraId="09321363" w14:textId="77777777" w:rsidR="00405578" w:rsidRPr="007D7C37" w:rsidRDefault="00405578" w:rsidP="008A3DFB">
      <w:pPr>
        <w:pStyle w:val="Bibliography"/>
        <w:ind w:left="567" w:hanging="567"/>
      </w:pPr>
      <w:r w:rsidRPr="007D7C37">
        <w:t xml:space="preserve">Oesch, D. (2006). </w:t>
      </w:r>
      <w:r w:rsidRPr="007D7C37">
        <w:rPr>
          <w:i/>
          <w:iCs/>
        </w:rPr>
        <w:t>Redrawing the Class Map</w:t>
      </w:r>
      <w:r w:rsidRPr="007D7C37">
        <w:t>. London: Palgrave Macmillan UK.</w:t>
      </w:r>
    </w:p>
    <w:p w14:paraId="611E6FFD" w14:textId="77777777" w:rsidR="00405578" w:rsidRPr="007D7C37" w:rsidRDefault="00405578" w:rsidP="008A3DFB">
      <w:pPr>
        <w:pStyle w:val="Bibliography"/>
        <w:ind w:left="567" w:hanging="567"/>
      </w:pPr>
      <w:r w:rsidRPr="007D7C37">
        <w:t xml:space="preserve">Oesch, D., and Rennwald, L. (2018). Electoral competition in Europe’s new tripolar political space: Class voting for the left, centre-right and radical right. </w:t>
      </w:r>
      <w:r w:rsidRPr="007D7C37">
        <w:rPr>
          <w:i/>
          <w:iCs/>
        </w:rPr>
        <w:t>European Journal of Political Research</w:t>
      </w:r>
      <w:r w:rsidRPr="007D7C37">
        <w:t xml:space="preserve">, </w:t>
      </w:r>
      <w:r w:rsidRPr="007D7C37">
        <w:rPr>
          <w:i/>
          <w:iCs/>
        </w:rPr>
        <w:t>57</w:t>
      </w:r>
      <w:r w:rsidRPr="007D7C37">
        <w:t>, 783–807.</w:t>
      </w:r>
    </w:p>
    <w:p w14:paraId="67BB317F" w14:textId="77777777" w:rsidR="00405578" w:rsidRPr="007D7C37" w:rsidRDefault="00405578" w:rsidP="008A3DFB">
      <w:pPr>
        <w:pStyle w:val="Bibliography"/>
        <w:ind w:left="567" w:hanging="567"/>
      </w:pPr>
      <w:r w:rsidRPr="007D7C37">
        <w:t xml:space="preserve">Otero, G., and Mendoza, M. (2023). The Power of Diversity: Class, Networks and Attitudes Towards Inequality. </w:t>
      </w:r>
      <w:r w:rsidRPr="007D7C37">
        <w:rPr>
          <w:i/>
          <w:iCs/>
        </w:rPr>
        <w:t>Sociology</w:t>
      </w:r>
      <w:r w:rsidRPr="007D7C37">
        <w:t>, 00380385231217625.</w:t>
      </w:r>
    </w:p>
    <w:p w14:paraId="1366C741" w14:textId="77777777" w:rsidR="00405578" w:rsidRPr="007D7C37" w:rsidRDefault="00405578" w:rsidP="008A3DFB">
      <w:pPr>
        <w:pStyle w:val="Bibliography"/>
        <w:ind w:left="567" w:hanging="567"/>
      </w:pPr>
      <w:r w:rsidRPr="007D7C37">
        <w:t xml:space="preserve">Otero, G., Völker, B., and Rözer, J. (2021). Open But Segregated? Class Divisions And the Network Structure of Social Capital in Chile. </w:t>
      </w:r>
      <w:r w:rsidRPr="007D7C37">
        <w:rPr>
          <w:i/>
          <w:iCs/>
        </w:rPr>
        <w:t>Social Forces</w:t>
      </w:r>
      <w:r w:rsidRPr="007D7C37">
        <w:t xml:space="preserve">, </w:t>
      </w:r>
      <w:r w:rsidRPr="007D7C37">
        <w:rPr>
          <w:i/>
          <w:iCs/>
        </w:rPr>
        <w:t>100</w:t>
      </w:r>
      <w:r w:rsidRPr="007D7C37">
        <w:t>, 649–679.</w:t>
      </w:r>
    </w:p>
    <w:p w14:paraId="68F6D497" w14:textId="77777777" w:rsidR="00405578" w:rsidRPr="007D7C37" w:rsidRDefault="00405578" w:rsidP="008A3DFB">
      <w:pPr>
        <w:pStyle w:val="Bibliography"/>
        <w:ind w:left="567" w:hanging="567"/>
      </w:pPr>
      <w:r w:rsidRPr="007D7C37">
        <w:t xml:space="preserve">Otero, G., Völker, B., Rözer, J., and Mollenhorst, G. (2022). The lives of others: Class divisions, network segregation, and attachment to society in Chile. </w:t>
      </w:r>
      <w:r w:rsidRPr="007D7C37">
        <w:rPr>
          <w:i/>
          <w:iCs/>
        </w:rPr>
        <w:t>The British Journal of Sociology</w:t>
      </w:r>
      <w:r w:rsidRPr="007D7C37">
        <w:t xml:space="preserve">, </w:t>
      </w:r>
      <w:r w:rsidRPr="007D7C37">
        <w:rPr>
          <w:i/>
          <w:iCs/>
        </w:rPr>
        <w:t>73</w:t>
      </w:r>
      <w:r w:rsidRPr="007D7C37">
        <w:t>, 754–785.</w:t>
      </w:r>
    </w:p>
    <w:p w14:paraId="604685BC" w14:textId="77777777" w:rsidR="00405578" w:rsidRPr="007D7C37" w:rsidRDefault="00405578" w:rsidP="008A3DFB">
      <w:pPr>
        <w:pStyle w:val="Bibliography"/>
        <w:ind w:left="567" w:hanging="567"/>
      </w:pPr>
      <w:r w:rsidRPr="007D7C37">
        <w:t xml:space="preserve">Otero, G., Völker, B., Rözer, J., and Mollenhorst, G. (2024). Differences in access to social capital across societies. </w:t>
      </w:r>
      <w:r w:rsidRPr="007D7C37">
        <w:rPr>
          <w:i/>
          <w:iCs/>
        </w:rPr>
        <w:t>European Sociological Review</w:t>
      </w:r>
      <w:r w:rsidRPr="007D7C37">
        <w:t xml:space="preserve">, </w:t>
      </w:r>
      <w:r w:rsidRPr="007D7C37">
        <w:rPr>
          <w:i/>
          <w:iCs/>
        </w:rPr>
        <w:t>40</w:t>
      </w:r>
      <w:r w:rsidRPr="007D7C37">
        <w:t>, 493–510.</w:t>
      </w:r>
    </w:p>
    <w:p w14:paraId="0C85782F" w14:textId="77777777" w:rsidR="00405578" w:rsidRPr="007D7C37" w:rsidRDefault="00405578" w:rsidP="008A3DFB">
      <w:pPr>
        <w:pStyle w:val="Bibliography"/>
        <w:ind w:left="567" w:hanging="567"/>
      </w:pPr>
      <w:r w:rsidRPr="007D7C37">
        <w:lastRenderedPageBreak/>
        <w:t xml:space="preserve">Paskov, M., and Weisstanner, D. (2022). Cross-Class Embeddedness through Family Ties and Support for Income Redistribution. </w:t>
      </w:r>
      <w:r w:rsidRPr="007D7C37">
        <w:rPr>
          <w:i/>
          <w:iCs/>
        </w:rPr>
        <w:t>European Sociological Review</w:t>
      </w:r>
      <w:r w:rsidRPr="007D7C37">
        <w:t xml:space="preserve">, </w:t>
      </w:r>
      <w:r w:rsidRPr="007D7C37">
        <w:rPr>
          <w:i/>
          <w:iCs/>
        </w:rPr>
        <w:t>38</w:t>
      </w:r>
      <w:r w:rsidRPr="007D7C37">
        <w:t>, 286–303.</w:t>
      </w:r>
    </w:p>
    <w:p w14:paraId="7760525A" w14:textId="77777777" w:rsidR="00405578" w:rsidRPr="007D7C37" w:rsidRDefault="00405578" w:rsidP="008A3DFB">
      <w:pPr>
        <w:pStyle w:val="Bibliography"/>
        <w:ind w:left="567" w:hanging="567"/>
      </w:pPr>
      <w:r w:rsidRPr="007D7C37">
        <w:t xml:space="preserve">Pichler, F., and Wallace, C. (2009). Social Capital and Social Class in Europe: The Role of Social Networks in Social Stratification. </w:t>
      </w:r>
      <w:r w:rsidRPr="007D7C37">
        <w:rPr>
          <w:i/>
          <w:iCs/>
        </w:rPr>
        <w:t>European Sociological Review</w:t>
      </w:r>
      <w:r w:rsidRPr="007D7C37">
        <w:t xml:space="preserve">, </w:t>
      </w:r>
      <w:r w:rsidRPr="007D7C37">
        <w:rPr>
          <w:i/>
          <w:iCs/>
        </w:rPr>
        <w:t>25</w:t>
      </w:r>
      <w:r w:rsidRPr="007D7C37">
        <w:t>, 319–332.</w:t>
      </w:r>
    </w:p>
    <w:p w14:paraId="45443823" w14:textId="77777777" w:rsidR="00405578" w:rsidRPr="007D7C37" w:rsidRDefault="00405578" w:rsidP="008A3DFB">
      <w:pPr>
        <w:pStyle w:val="Bibliography"/>
        <w:ind w:left="567" w:hanging="567"/>
      </w:pPr>
      <w:r w:rsidRPr="007D7C37">
        <w:t xml:space="preserve">Rehm, P. (2009). Risks and Redistribution: An Individual-Level Analysis. </w:t>
      </w:r>
      <w:r w:rsidRPr="007D7C37">
        <w:rPr>
          <w:i/>
          <w:iCs/>
        </w:rPr>
        <w:t>Comparative Political Studies</w:t>
      </w:r>
      <w:r w:rsidRPr="007D7C37">
        <w:t xml:space="preserve">, </w:t>
      </w:r>
      <w:r w:rsidRPr="007D7C37">
        <w:rPr>
          <w:i/>
          <w:iCs/>
        </w:rPr>
        <w:t>42</w:t>
      </w:r>
      <w:r w:rsidRPr="007D7C37">
        <w:t>, 855–881.</w:t>
      </w:r>
    </w:p>
    <w:p w14:paraId="652A70DA" w14:textId="77777777" w:rsidR="00405578" w:rsidRPr="007D7C37" w:rsidRDefault="00405578" w:rsidP="008A3DFB">
      <w:pPr>
        <w:pStyle w:val="Bibliography"/>
        <w:ind w:left="567" w:hanging="567"/>
      </w:pPr>
      <w:r w:rsidRPr="007D7C37">
        <w:t xml:space="preserve">Rueda, D., and Stegmueller, D. (2019). </w:t>
      </w:r>
      <w:r w:rsidRPr="007D7C37">
        <w:rPr>
          <w:i/>
          <w:iCs/>
        </w:rPr>
        <w:t>Who Wants What?: Redistribution Preferences in Comparative Perspective</w:t>
      </w:r>
      <w:r w:rsidRPr="007D7C37">
        <w:t xml:space="preserve"> (1st ed.). Cambridge University Press.</w:t>
      </w:r>
    </w:p>
    <w:p w14:paraId="283848BE" w14:textId="77777777" w:rsidR="00405578" w:rsidRPr="007D7C37" w:rsidRDefault="00405578" w:rsidP="008A3DFB">
      <w:pPr>
        <w:pStyle w:val="Bibliography"/>
        <w:ind w:left="567" w:hanging="567"/>
      </w:pPr>
      <w:r w:rsidRPr="007D7C37">
        <w:t xml:space="preserve">Sachweh, P. (2012). The moral economy of inequality: Popular views on income differentiation, poverty and wealth. </w:t>
      </w:r>
      <w:r w:rsidRPr="007D7C37">
        <w:rPr>
          <w:i/>
          <w:iCs/>
        </w:rPr>
        <w:t>Socio-Economic Review</w:t>
      </w:r>
      <w:r w:rsidRPr="007D7C37">
        <w:t xml:space="preserve">, </w:t>
      </w:r>
      <w:r w:rsidRPr="007D7C37">
        <w:rPr>
          <w:i/>
          <w:iCs/>
        </w:rPr>
        <w:t>10</w:t>
      </w:r>
      <w:r w:rsidRPr="007D7C37">
        <w:t>, 419–445.</w:t>
      </w:r>
    </w:p>
    <w:p w14:paraId="124B69EF" w14:textId="77777777" w:rsidR="00405578" w:rsidRPr="007D7C37" w:rsidRDefault="00405578" w:rsidP="008A3DFB">
      <w:pPr>
        <w:pStyle w:val="Bibliography"/>
        <w:ind w:left="567" w:hanging="567"/>
      </w:pPr>
      <w:r w:rsidRPr="007D7C37">
        <w:t xml:space="preserve">Sachweh, P., and Sthamer, E. (2019). Why Do the Affluent Find Inequality Increasingly Unjust? Changing Inequality and Justice Perceptions in Germany, 1994–2014. </w:t>
      </w:r>
      <w:r w:rsidRPr="007D7C37">
        <w:rPr>
          <w:i/>
          <w:iCs/>
        </w:rPr>
        <w:t>European Sociological Review</w:t>
      </w:r>
      <w:r w:rsidRPr="007D7C37">
        <w:t xml:space="preserve">, </w:t>
      </w:r>
      <w:r w:rsidRPr="007D7C37">
        <w:rPr>
          <w:i/>
          <w:iCs/>
        </w:rPr>
        <w:t>35</w:t>
      </w:r>
      <w:r w:rsidRPr="007D7C37">
        <w:t>, 651–668.</w:t>
      </w:r>
    </w:p>
    <w:p w14:paraId="722B9F2F" w14:textId="77777777" w:rsidR="00405578" w:rsidRPr="007D7C37" w:rsidRDefault="00405578" w:rsidP="008A3DFB">
      <w:pPr>
        <w:pStyle w:val="Bibliography"/>
        <w:ind w:left="567" w:hanging="567"/>
      </w:pPr>
      <w:r w:rsidRPr="007D7C37">
        <w:t xml:space="preserve">Solt, F. (2020). Measuring Income Inequality Across Countries and Over Time: The Standardized World Income Inequality Database. </w:t>
      </w:r>
      <w:r w:rsidRPr="007D7C37">
        <w:rPr>
          <w:i/>
          <w:iCs/>
        </w:rPr>
        <w:t>Social Science Quarterly</w:t>
      </w:r>
      <w:r w:rsidRPr="007D7C37">
        <w:t xml:space="preserve">, </w:t>
      </w:r>
      <w:r w:rsidRPr="007D7C37">
        <w:rPr>
          <w:i/>
          <w:iCs/>
        </w:rPr>
        <w:t>101</w:t>
      </w:r>
      <w:r w:rsidRPr="007D7C37">
        <w:t>, 1183–1199.</w:t>
      </w:r>
    </w:p>
    <w:p w14:paraId="0E86B21B" w14:textId="77777777" w:rsidR="00405578" w:rsidRPr="007D7C37" w:rsidRDefault="00405578" w:rsidP="008A3DFB">
      <w:pPr>
        <w:pStyle w:val="Bibliography"/>
        <w:ind w:left="567" w:hanging="567"/>
      </w:pPr>
      <w:r w:rsidRPr="007D7C37">
        <w:t xml:space="preserve">Sosnaud, B., Brady, D., and Frenk, S. M. (2013). Class in Name Only: Subjective Class Identity, Objective Class Position, and Vote Choice in American Presidential Elections. </w:t>
      </w:r>
      <w:r w:rsidRPr="007D7C37">
        <w:rPr>
          <w:i/>
          <w:iCs/>
        </w:rPr>
        <w:t>Social Problems</w:t>
      </w:r>
      <w:r w:rsidRPr="007D7C37">
        <w:t xml:space="preserve">, </w:t>
      </w:r>
      <w:r w:rsidRPr="007D7C37">
        <w:rPr>
          <w:i/>
          <w:iCs/>
        </w:rPr>
        <w:t>60</w:t>
      </w:r>
      <w:r w:rsidRPr="007D7C37">
        <w:t>, 81–99.</w:t>
      </w:r>
    </w:p>
    <w:p w14:paraId="606B7C2A" w14:textId="77777777" w:rsidR="00405578" w:rsidRPr="007D7C37" w:rsidRDefault="00405578" w:rsidP="008A3DFB">
      <w:pPr>
        <w:pStyle w:val="Bibliography"/>
        <w:ind w:left="567" w:hanging="567"/>
      </w:pPr>
      <w:r w:rsidRPr="007D7C37">
        <w:t xml:space="preserve">Svallfors, S. (2006). </w:t>
      </w:r>
      <w:r w:rsidRPr="007D7C37">
        <w:rPr>
          <w:i/>
          <w:iCs/>
        </w:rPr>
        <w:t>The moral economy of class: Class and attitudes in comparative perspective</w:t>
      </w:r>
      <w:r w:rsidRPr="007D7C37">
        <w:t>. Stanford University Press.</w:t>
      </w:r>
    </w:p>
    <w:p w14:paraId="1687469B" w14:textId="77777777" w:rsidR="00405578" w:rsidRPr="007D7C37" w:rsidRDefault="00405578" w:rsidP="008A3DFB">
      <w:pPr>
        <w:pStyle w:val="Bibliography"/>
        <w:ind w:left="567" w:hanging="567"/>
      </w:pPr>
      <w:r w:rsidRPr="007D7C37">
        <w:t xml:space="preserve">Svallfors, S. (2013). Government quality, egalitarianism, and attitudes to taxes and social spending: A European comparison. </w:t>
      </w:r>
      <w:r w:rsidRPr="007D7C37">
        <w:rPr>
          <w:i/>
          <w:iCs/>
        </w:rPr>
        <w:t>European Political Science Review</w:t>
      </w:r>
      <w:r w:rsidRPr="007D7C37">
        <w:t xml:space="preserve">, </w:t>
      </w:r>
      <w:r w:rsidRPr="007D7C37">
        <w:rPr>
          <w:i/>
          <w:iCs/>
        </w:rPr>
        <w:t>5</w:t>
      </w:r>
      <w:r w:rsidRPr="007D7C37">
        <w:t>, 363–380.</w:t>
      </w:r>
    </w:p>
    <w:p w14:paraId="5EAC58A3" w14:textId="77777777" w:rsidR="00405578" w:rsidRPr="007D7C37" w:rsidRDefault="00405578" w:rsidP="008A3DFB">
      <w:pPr>
        <w:pStyle w:val="Bibliography"/>
        <w:ind w:left="567" w:hanging="567"/>
      </w:pPr>
      <w:r w:rsidRPr="007D7C37">
        <w:t xml:space="preserve">UNU-WIDER. (2023). </w:t>
      </w:r>
      <w:r w:rsidRPr="007D7C37">
        <w:rPr>
          <w:i/>
          <w:iCs/>
        </w:rPr>
        <w:t>World Income Inequality Database (WIID) – Version 28 November 2023</w:t>
      </w:r>
      <w:r w:rsidRPr="007D7C37">
        <w:t xml:space="preserve"> (p. Version 28 November 2023) [Data set].</w:t>
      </w:r>
    </w:p>
    <w:p w14:paraId="14D14520" w14:textId="77777777" w:rsidR="00405578" w:rsidRPr="007D7C37" w:rsidRDefault="00405578" w:rsidP="008A3DFB">
      <w:pPr>
        <w:pStyle w:val="Bibliography"/>
        <w:ind w:left="567" w:hanging="567"/>
      </w:pPr>
      <w:r w:rsidRPr="007D7C37">
        <w:t xml:space="preserve">Uslaner, E. M., and Brown, M. (2005). Inequality, Trust, and Civic Engagement. </w:t>
      </w:r>
      <w:r w:rsidRPr="007D7C37">
        <w:rPr>
          <w:i/>
          <w:iCs/>
        </w:rPr>
        <w:t>American Politics Research</w:t>
      </w:r>
      <w:r w:rsidRPr="007D7C37">
        <w:t xml:space="preserve">, </w:t>
      </w:r>
      <w:r w:rsidRPr="007D7C37">
        <w:rPr>
          <w:i/>
          <w:iCs/>
        </w:rPr>
        <w:t>33</w:t>
      </w:r>
      <w:r w:rsidRPr="007D7C37">
        <w:t>, 868–894.</w:t>
      </w:r>
    </w:p>
    <w:p w14:paraId="3B55A348" w14:textId="77777777" w:rsidR="00405578" w:rsidRPr="007D7C37" w:rsidRDefault="00405578" w:rsidP="008A3DFB">
      <w:pPr>
        <w:pStyle w:val="Bibliography"/>
        <w:ind w:left="567" w:hanging="567"/>
      </w:pPr>
      <w:r w:rsidRPr="007D7C37">
        <w:t xml:space="preserve">van der Gaag, M., Snijders, T. A. B., and Flap, H. (2008). Position Generator Measures and Their Relationship to Other Social Capital Measures. In N. Lin and B. Erickson (Eds.), </w:t>
      </w:r>
      <w:r w:rsidRPr="007D7C37">
        <w:rPr>
          <w:i/>
          <w:iCs/>
        </w:rPr>
        <w:t>Social Capital: An International Research Program</w:t>
      </w:r>
      <w:r w:rsidRPr="007D7C37">
        <w:t xml:space="preserve"> (pp. 27–48). Oxford University Press.</w:t>
      </w:r>
    </w:p>
    <w:p w14:paraId="5F65E602" w14:textId="77777777" w:rsidR="00405578" w:rsidRPr="007D7C37" w:rsidRDefault="00405578" w:rsidP="008A3DFB">
      <w:pPr>
        <w:pStyle w:val="Bibliography"/>
        <w:ind w:left="567" w:hanging="567"/>
      </w:pPr>
      <w:r w:rsidRPr="007D7C37">
        <w:t xml:space="preserve">VanHeuvelen, T., and Copas, K. (2018). The Intercohort Dynamics of Support for Redistribution in 54 Countries, 1985–2017. </w:t>
      </w:r>
      <w:r w:rsidRPr="007D7C37">
        <w:rPr>
          <w:i/>
          <w:iCs/>
        </w:rPr>
        <w:t>Societies</w:t>
      </w:r>
      <w:r w:rsidRPr="007D7C37">
        <w:t xml:space="preserve">, </w:t>
      </w:r>
      <w:r w:rsidRPr="007D7C37">
        <w:rPr>
          <w:i/>
          <w:iCs/>
        </w:rPr>
        <w:t>8</w:t>
      </w:r>
      <w:r w:rsidRPr="007D7C37">
        <w:t>, 69.</w:t>
      </w:r>
    </w:p>
    <w:p w14:paraId="6335C74C" w14:textId="77777777" w:rsidR="00405578" w:rsidRPr="007D7C37" w:rsidRDefault="00405578" w:rsidP="008A3DFB">
      <w:pPr>
        <w:pStyle w:val="Bibliography"/>
        <w:ind w:left="567" w:hanging="567"/>
      </w:pPr>
      <w:r w:rsidRPr="007D7C37">
        <w:t xml:space="preserve">Visser, P. S., and Mirabile, R. R. (2004). Attitudes in the Social Context: The Impact of Social Network Composition on Individual-Level Attitude Strength. </w:t>
      </w:r>
      <w:r w:rsidRPr="007D7C37">
        <w:rPr>
          <w:i/>
          <w:iCs/>
        </w:rPr>
        <w:t>Journal of Personality and Social Psychology</w:t>
      </w:r>
      <w:r w:rsidRPr="007D7C37">
        <w:t xml:space="preserve">, </w:t>
      </w:r>
      <w:r w:rsidRPr="007D7C37">
        <w:rPr>
          <w:i/>
          <w:iCs/>
        </w:rPr>
        <w:t>87</w:t>
      </w:r>
      <w:r w:rsidRPr="007D7C37">
        <w:t>, 779–795.</w:t>
      </w:r>
    </w:p>
    <w:p w14:paraId="212B9005" w14:textId="77777777" w:rsidR="00405578" w:rsidRPr="007D7C37" w:rsidRDefault="00405578" w:rsidP="008A3DFB">
      <w:pPr>
        <w:pStyle w:val="Bibliography"/>
        <w:ind w:left="567" w:hanging="567"/>
      </w:pPr>
      <w:r w:rsidRPr="007D7C37">
        <w:t xml:space="preserve">Völker, B. (2022). “Birds of a feather” - forever? Homogeneity in adult friendship networks through the life course. </w:t>
      </w:r>
      <w:r w:rsidRPr="007D7C37">
        <w:rPr>
          <w:i/>
          <w:iCs/>
        </w:rPr>
        <w:t>Advances in Life Course Research</w:t>
      </w:r>
      <w:r w:rsidRPr="007D7C37">
        <w:t xml:space="preserve">, </w:t>
      </w:r>
      <w:r w:rsidRPr="007D7C37">
        <w:rPr>
          <w:i/>
          <w:iCs/>
        </w:rPr>
        <w:t>53</w:t>
      </w:r>
      <w:r w:rsidRPr="007D7C37">
        <w:t>, 100498.</w:t>
      </w:r>
    </w:p>
    <w:p w14:paraId="1F40C864" w14:textId="77777777" w:rsidR="00405578" w:rsidRPr="007D7C37" w:rsidRDefault="00405578" w:rsidP="008A3DFB">
      <w:pPr>
        <w:pStyle w:val="Bibliography"/>
        <w:ind w:left="567" w:hanging="567"/>
      </w:pPr>
      <w:r w:rsidRPr="007D7C37">
        <w:t xml:space="preserve">Waitkus, N., and Minkus, L. (2021). Investigating the Gender Wealth Gap Across Occupational Classes. </w:t>
      </w:r>
      <w:r w:rsidRPr="007D7C37">
        <w:rPr>
          <w:i/>
          <w:iCs/>
        </w:rPr>
        <w:t>Feminist Economics</w:t>
      </w:r>
      <w:r w:rsidRPr="007D7C37">
        <w:t xml:space="preserve">, </w:t>
      </w:r>
      <w:r w:rsidRPr="007D7C37">
        <w:rPr>
          <w:i/>
          <w:iCs/>
        </w:rPr>
        <w:t>27</w:t>
      </w:r>
      <w:r w:rsidRPr="007D7C37">
        <w:t>, 114–147.</w:t>
      </w:r>
    </w:p>
    <w:p w14:paraId="13545D20" w14:textId="77777777" w:rsidR="00405578" w:rsidRPr="007D7C37" w:rsidRDefault="00405578" w:rsidP="008A3DFB">
      <w:pPr>
        <w:pStyle w:val="Bibliography"/>
        <w:ind w:left="567" w:hanging="567"/>
      </w:pPr>
      <w:r w:rsidRPr="007D7C37">
        <w:t xml:space="preserve">Weber, M. (2011). Class, Status, Party. In </w:t>
      </w:r>
      <w:r w:rsidRPr="007D7C37">
        <w:rPr>
          <w:i/>
          <w:iCs/>
        </w:rPr>
        <w:t>The Inequality Reader</w:t>
      </w:r>
      <w:r w:rsidRPr="007D7C37">
        <w:t xml:space="preserve"> (2nd ed.). Routledge.</w:t>
      </w:r>
    </w:p>
    <w:p w14:paraId="26856254" w14:textId="77777777" w:rsidR="00405578" w:rsidRPr="007D7C37" w:rsidRDefault="00405578" w:rsidP="008A3DFB">
      <w:pPr>
        <w:pStyle w:val="Bibliography"/>
        <w:ind w:left="567" w:hanging="567"/>
      </w:pPr>
      <w:r w:rsidRPr="007D7C37">
        <w:t xml:space="preserve">Wright, E. O., and Cho, D. (1992). The Relative Permeability of Class Boundaries to Cross-Class Friendships: A Comparative Study of the United States, Canada, Sweden, and Norway. </w:t>
      </w:r>
      <w:r w:rsidRPr="007D7C37">
        <w:rPr>
          <w:i/>
          <w:iCs/>
        </w:rPr>
        <w:t>American Sociological Review</w:t>
      </w:r>
      <w:r w:rsidRPr="007D7C37">
        <w:t xml:space="preserve">, </w:t>
      </w:r>
      <w:r w:rsidRPr="007D7C37">
        <w:rPr>
          <w:i/>
          <w:iCs/>
        </w:rPr>
        <w:t>57</w:t>
      </w:r>
      <w:r w:rsidRPr="007D7C37">
        <w:t>, 85–102.</w:t>
      </w:r>
    </w:p>
    <w:p w14:paraId="6619F1DA" w14:textId="77777777" w:rsidR="00405578" w:rsidRPr="007D7C37" w:rsidRDefault="00405578" w:rsidP="008A3DFB">
      <w:pPr>
        <w:pStyle w:val="Bibliography"/>
        <w:ind w:left="567" w:hanging="567"/>
      </w:pPr>
      <w:r w:rsidRPr="007D7C37">
        <w:t xml:space="preserve">Yamamura, E. (2012). Social capital, household income, and preferences for income redistribution. </w:t>
      </w:r>
      <w:r w:rsidRPr="007D7C37">
        <w:rPr>
          <w:i/>
          <w:iCs/>
        </w:rPr>
        <w:t>European Journal of Political Economy</w:t>
      </w:r>
      <w:r w:rsidRPr="007D7C37">
        <w:t xml:space="preserve">, </w:t>
      </w:r>
      <w:r w:rsidRPr="007D7C37">
        <w:rPr>
          <w:i/>
          <w:iCs/>
        </w:rPr>
        <w:t>28</w:t>
      </w:r>
      <w:r w:rsidRPr="007D7C37">
        <w:t>, 498–511.</w:t>
      </w:r>
    </w:p>
    <w:p w14:paraId="0009F33B" w14:textId="5EDF9B13" w:rsidR="00CD31D9" w:rsidRPr="007D7C37" w:rsidRDefault="00872C0C" w:rsidP="008A3DFB">
      <w:pPr>
        <w:ind w:left="567" w:hanging="567"/>
        <w:jc w:val="both"/>
        <w:rPr>
          <w:rFonts w:ascii="Times New Roman" w:hAnsi="Times New Roman" w:cs="Times New Roman"/>
        </w:rPr>
      </w:pPr>
      <w:r w:rsidRPr="007D7C37">
        <w:rPr>
          <w:rFonts w:ascii="Times New Roman" w:hAnsi="Times New Roman" w:cs="Times New Roman"/>
        </w:rPr>
        <w:fldChar w:fldCharType="end"/>
      </w:r>
    </w:p>
    <w:p w14:paraId="7C914C3C" w14:textId="77777777" w:rsidR="000D11C0" w:rsidRPr="007D7C37" w:rsidRDefault="000D11C0" w:rsidP="000D11C0">
      <w:pPr>
        <w:ind w:firstLine="284"/>
        <w:jc w:val="both"/>
        <w:rPr>
          <w:rFonts w:ascii="Times New Roman" w:hAnsi="Times New Roman" w:cs="Times New Roman"/>
        </w:rPr>
      </w:pPr>
    </w:p>
    <w:p w14:paraId="5BB69C64" w14:textId="77777777" w:rsidR="00A92E5A" w:rsidRPr="007D7C37" w:rsidRDefault="00A92E5A" w:rsidP="000D11C0">
      <w:pPr>
        <w:ind w:firstLine="284"/>
        <w:jc w:val="both"/>
        <w:rPr>
          <w:rFonts w:ascii="Times New Roman" w:hAnsi="Times New Roman" w:cs="Times New Roman"/>
        </w:rPr>
      </w:pPr>
    </w:p>
    <w:p w14:paraId="4F18AAEE" w14:textId="77777777" w:rsidR="00A92E5A" w:rsidRPr="007D7C37" w:rsidRDefault="00A92E5A" w:rsidP="000D11C0">
      <w:pPr>
        <w:ind w:firstLine="284"/>
        <w:jc w:val="both"/>
        <w:rPr>
          <w:rFonts w:ascii="Times New Roman" w:hAnsi="Times New Roman" w:cs="Times New Roman"/>
        </w:rPr>
      </w:pPr>
    </w:p>
    <w:p w14:paraId="7F5AD0CF" w14:textId="37ED1429" w:rsidR="003707CF" w:rsidRPr="007D7C37" w:rsidRDefault="00CD31D9" w:rsidP="00E97EE9">
      <w:pPr>
        <w:pStyle w:val="Heading1"/>
        <w:rPr>
          <w:rFonts w:cs="Times New Roman"/>
          <w:i/>
        </w:rPr>
      </w:pPr>
      <w:r w:rsidRPr="007D7C37">
        <w:rPr>
          <w:rFonts w:cs="Times New Roman"/>
        </w:rPr>
        <w:t>Appendix</w:t>
      </w:r>
      <w:r w:rsidRPr="007D7C37">
        <w:rPr>
          <w:rFonts w:cs="Times New Roman"/>
        </w:rPr>
        <w:br/>
      </w:r>
    </w:p>
    <w:p w14:paraId="0E8B3182" w14:textId="66A83D7D" w:rsidR="00641B64" w:rsidRPr="007D7C37" w:rsidRDefault="00641B64" w:rsidP="00F07DFA">
      <w:pPr>
        <w:pStyle w:val="BodyText"/>
        <w:jc w:val="center"/>
      </w:pPr>
      <w:r w:rsidRPr="007D7C37">
        <w:t>[Table A1 about here]</w:t>
      </w:r>
    </w:p>
    <w:p w14:paraId="478951DE" w14:textId="241F9299" w:rsidR="00641B64" w:rsidRPr="007D7C37" w:rsidRDefault="00641B64" w:rsidP="00F07DFA">
      <w:pPr>
        <w:pStyle w:val="BodyText"/>
        <w:jc w:val="center"/>
      </w:pPr>
      <w:r w:rsidRPr="007D7C37">
        <w:t>[Table A2 about here]</w:t>
      </w:r>
    </w:p>
    <w:p w14:paraId="08D70974" w14:textId="7E7C88EB" w:rsidR="00641B64" w:rsidRPr="007D7C37" w:rsidRDefault="00641B64" w:rsidP="00F07DFA">
      <w:pPr>
        <w:jc w:val="center"/>
        <w:rPr>
          <w:rFonts w:ascii="Times New Roman" w:eastAsia="Times New Roman" w:hAnsi="Times New Roman" w:cs="Times New Roman"/>
        </w:rPr>
      </w:pPr>
      <w:r w:rsidRPr="007D7C37">
        <w:rPr>
          <w:rFonts w:ascii="Times New Roman" w:eastAsia="Times New Roman" w:hAnsi="Times New Roman" w:cs="Times New Roman"/>
        </w:rPr>
        <w:t>[Table A3 about here]</w:t>
      </w:r>
    </w:p>
    <w:p w14:paraId="7C163EB2" w14:textId="5F34AFFC" w:rsidR="00641B64" w:rsidRPr="007D7C37" w:rsidRDefault="00641B64" w:rsidP="00F07DFA">
      <w:pPr>
        <w:jc w:val="center"/>
        <w:rPr>
          <w:rFonts w:ascii="Times New Roman" w:eastAsia="Times New Roman" w:hAnsi="Times New Roman" w:cs="Times New Roman"/>
        </w:rPr>
      </w:pPr>
      <w:r w:rsidRPr="007D7C37">
        <w:rPr>
          <w:rFonts w:ascii="Times New Roman" w:eastAsia="Times New Roman" w:hAnsi="Times New Roman" w:cs="Times New Roman"/>
        </w:rPr>
        <w:t>[Table A4 about here]</w:t>
      </w:r>
    </w:p>
    <w:p w14:paraId="1C09A8C5" w14:textId="23A5B8D4" w:rsidR="0074275E" w:rsidRPr="00284230" w:rsidRDefault="002C482C" w:rsidP="00F07DFA">
      <w:pPr>
        <w:pStyle w:val="ImageCaption"/>
        <w:jc w:val="center"/>
        <w:rPr>
          <w:rFonts w:ascii="Times New Roman" w:hAnsi="Times New Roman" w:cs="Times New Roman"/>
          <w:i w:val="0"/>
        </w:rPr>
      </w:pPr>
      <w:r w:rsidRPr="007D7C37">
        <w:rPr>
          <w:rFonts w:ascii="Times New Roman" w:hAnsi="Times New Roman" w:cs="Times New Roman"/>
          <w:i w:val="0"/>
        </w:rPr>
        <w:t>[Table A5 about here]</w:t>
      </w:r>
      <w:bookmarkEnd w:id="18"/>
    </w:p>
    <w:sectPr w:rsidR="0074275E" w:rsidRPr="00284230">
      <w:headerReference w:type="even" r:id="rId8"/>
      <w:headerReference w:type="default" r:id="rId9"/>
      <w:footerReference w:type="even" r:id="rId10"/>
      <w:footerReference w:type="default" r:id="rId11"/>
      <w:headerReference w:type="first" r:id="rId12"/>
      <w:footerReference w:type="first" r:id="rId13"/>
      <w:pgSz w:w="12240" w:h="15840"/>
      <w:pgMar w:top="1417" w:right="1701" w:bottom="1417"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6810F4" w14:textId="77777777" w:rsidR="00E8601C" w:rsidRDefault="00E8601C">
      <w:pPr>
        <w:spacing w:after="0"/>
      </w:pPr>
      <w:r>
        <w:separator/>
      </w:r>
    </w:p>
  </w:endnote>
  <w:endnote w:type="continuationSeparator" w:id="0">
    <w:p w14:paraId="6334364E" w14:textId="77777777" w:rsidR="00E8601C" w:rsidRDefault="00E8601C">
      <w:pPr>
        <w:spacing w:after="0"/>
      </w:pPr>
      <w:r>
        <w:continuationSeparator/>
      </w:r>
    </w:p>
  </w:endnote>
  <w:endnote w:type="continuationNotice" w:id="1">
    <w:p w14:paraId="563B5FA2" w14:textId="77777777" w:rsidR="00E8601C" w:rsidRDefault="00E8601C">
      <w:pPr>
        <w:spacing w:after="0"/>
      </w:pPr>
    </w:p>
  </w:endnote>
  <w:endnote w:id="2">
    <w:p w14:paraId="0009F34F" w14:textId="77777777" w:rsidR="003B0F26" w:rsidRDefault="003B0F26">
      <w:pPr>
        <w:pStyle w:val="EndnoteText"/>
      </w:pPr>
      <w:r>
        <w:rPr>
          <w:rStyle w:val="EndnoteReference"/>
        </w:rPr>
        <w:endnoteRef/>
      </w:r>
      <w:r>
        <w:t xml:space="preserve"> Slovenia is excluded from the study because the measure of support for government redistribution, specifically “It is the responsibility of the government to reduce the differences in income between people with high incomes and those with low incomes,” was not available in the dataset.</w:t>
      </w:r>
    </w:p>
  </w:endnote>
  <w:endnote w:id="3">
    <w:p w14:paraId="0009F350" w14:textId="77777777" w:rsidR="003B0F26" w:rsidRDefault="003B0F26">
      <w:pPr>
        <w:pStyle w:val="EndnoteText"/>
      </w:pPr>
      <w:r>
        <w:rPr>
          <w:rStyle w:val="EndnoteReference"/>
        </w:rPr>
        <w:endnoteRef/>
      </w:r>
      <w:r>
        <w:t xml:space="preserve"> Self-employed farmers (IVc) are included in the self-employed class, while agricultural labor (VIIb) is in the working class.</w:t>
      </w:r>
    </w:p>
  </w:endnote>
  <w:endnote w:id="4">
    <w:p w14:paraId="0009F351" w14:textId="689E4AC7" w:rsidR="003B0F26" w:rsidRDefault="003B0F26">
      <w:pPr>
        <w:pStyle w:val="EndnoteText"/>
      </w:pPr>
      <w:r>
        <w:rPr>
          <w:rStyle w:val="EndnoteReference"/>
        </w:rPr>
        <w:endnoteRef/>
      </w:r>
      <w:r>
        <w:t xml:space="preserve"> Supplementary analyses employing alternative income inequality measures show that the results are robust when using the Inter-decile (D9/D1) (see Table S1) and the Top 10/Bottom 50 ratios (see Table S2). </w:t>
      </w:r>
      <w:r w:rsidR="00FC6CC6">
        <w:t>I also classified countries into low, middle-low</w:t>
      </w:r>
      <w:r>
        <w:t>, middle-high, and high-income inequality groups based on quintiles according to the Gini index. Hence, I used country-fixed effects regressions to control for the cross-country differences and observed and unobserved societal characteristics (see Table S3). The results are consistent with the multilevel estimations.</w:t>
      </w:r>
    </w:p>
  </w:endnote>
  <w:endnote w:id="5">
    <w:p w14:paraId="0009F352" w14:textId="7385D83C" w:rsidR="003B0F26" w:rsidRDefault="003B0F26">
      <w:pPr>
        <w:pStyle w:val="EndnoteText"/>
      </w:pPr>
      <w:r>
        <w:rPr>
          <w:rStyle w:val="EndnoteReference"/>
        </w:rPr>
        <w:endnoteRef/>
      </w:r>
      <w:r>
        <w:t xml:space="preserve"> I employed the Restricted Maximum Likelihood (REML) method because it adjusts the estimation of standard errors for small sample sizes and provides better estimates of variance components in the context of cross-national data </w:t>
      </w:r>
      <w:r w:rsidR="00243A25">
        <w:fldChar w:fldCharType="begin"/>
      </w:r>
      <w:r w:rsidR="00405578">
        <w:instrText xml:space="preserve"> ADDIN ZOTERO_ITEM CSL_CITATION {"citationID":"39rWQqhB","properties":{"formattedCitation":"(Bryan and Jenkins, 2016)","plainCitation":"(Bryan and Jenkins, 2016)","noteIndex":4},"citationItems":[{"id":15923,"uris":["http://zotero.org/users/5414506/items/FVUVTVL2"],"itemData":{"id":15923,"type":"article-journal","container-title":"European Sociological Review","DOI":"10.1093/esr/jcv059","ISSN":"0266-7215, 1468-2672","issue":"1","journalAbbreviation":"Eur Sociol Rev","language":"en","page":"3-22","source":"DOI.org (Crossref)","title":"Multilevel Modelling of Country Effects: A Cautionary Tale","title-short":"Multilevel Modelling of Country Effects","volume":"32","author":[{"family":"Bryan","given":"Mark L."},{"family":"Jenkins","given":"Stephen P."}],"issued":{"date-parts":[["2016",2]]},"citation-key":"bryan_multilevel_2016"}}],"schema":"https://github.com/citation-style-language/schema/raw/master/csl-citation.json"} </w:instrText>
      </w:r>
      <w:r w:rsidR="00243A25">
        <w:fldChar w:fldCharType="separate"/>
      </w:r>
      <w:r w:rsidR="00405578" w:rsidRPr="00405578">
        <w:rPr>
          <w:rFonts w:cs="Times New Roman"/>
        </w:rPr>
        <w:t>(Bryan and Jenkins, 2016)</w:t>
      </w:r>
      <w:r w:rsidR="00243A25">
        <w:fldChar w:fldCharType="end"/>
      </w:r>
      <w:r>
        <w:t>.</w:t>
      </w:r>
    </w:p>
  </w:endnote>
  <w:endnote w:id="6">
    <w:p w14:paraId="0009F353" w14:textId="02428669" w:rsidR="003B0F26" w:rsidRDefault="003B0F26">
      <w:pPr>
        <w:pStyle w:val="EndnoteText"/>
      </w:pPr>
      <w:r>
        <w:rPr>
          <w:rStyle w:val="EndnoteReference"/>
        </w:rPr>
        <w:endnoteRef/>
      </w:r>
      <w:r>
        <w:t xml:space="preserve"> After including individual social class, the association between homogeneity and redistributive preferences loses strength and significance (see Appendix Table A1).</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7D65FA" w14:textId="77777777" w:rsidR="00670002" w:rsidRDefault="006700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75649960"/>
      <w:docPartObj>
        <w:docPartGallery w:val="Page Numbers (Bottom of Page)"/>
        <w:docPartUnique/>
      </w:docPartObj>
    </w:sdtPr>
    <w:sdtEndPr>
      <w:rPr>
        <w:noProof/>
      </w:rPr>
    </w:sdtEndPr>
    <w:sdtContent>
      <w:p w14:paraId="564EA9B6" w14:textId="3F869497" w:rsidR="00B96508" w:rsidRDefault="00B96508">
        <w:pPr>
          <w:pStyle w:val="Footer"/>
          <w:jc w:val="center"/>
        </w:pPr>
        <w:r w:rsidRPr="00670002">
          <w:rPr>
            <w:rFonts w:ascii="Times New Roman" w:hAnsi="Times New Roman" w:cs="Times New Roman"/>
          </w:rPr>
          <w:fldChar w:fldCharType="begin"/>
        </w:r>
        <w:r w:rsidRPr="00670002">
          <w:rPr>
            <w:rFonts w:ascii="Times New Roman" w:hAnsi="Times New Roman" w:cs="Times New Roman"/>
          </w:rPr>
          <w:instrText xml:space="preserve"> PAGE   \* MERGEFORMAT </w:instrText>
        </w:r>
        <w:r w:rsidRPr="00670002">
          <w:rPr>
            <w:rFonts w:ascii="Times New Roman" w:hAnsi="Times New Roman" w:cs="Times New Roman"/>
          </w:rPr>
          <w:fldChar w:fldCharType="separate"/>
        </w:r>
        <w:r w:rsidRPr="00670002">
          <w:rPr>
            <w:rFonts w:ascii="Times New Roman" w:hAnsi="Times New Roman" w:cs="Times New Roman"/>
            <w:noProof/>
          </w:rPr>
          <w:t>2</w:t>
        </w:r>
        <w:r w:rsidRPr="00670002">
          <w:rPr>
            <w:rFonts w:ascii="Times New Roman" w:hAnsi="Times New Roman" w:cs="Times New Roman"/>
            <w:noProof/>
          </w:rPr>
          <w:fldChar w:fldCharType="end"/>
        </w:r>
      </w:p>
    </w:sdtContent>
  </w:sdt>
  <w:p w14:paraId="3B76B8AA" w14:textId="77777777" w:rsidR="00B96508" w:rsidRDefault="00B9650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F3AB1C" w14:textId="77777777" w:rsidR="00670002" w:rsidRDefault="006700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833701" w14:textId="77777777" w:rsidR="00E8601C" w:rsidRDefault="00E8601C">
      <w:r>
        <w:separator/>
      </w:r>
    </w:p>
  </w:footnote>
  <w:footnote w:type="continuationSeparator" w:id="0">
    <w:p w14:paraId="678B8A44" w14:textId="77777777" w:rsidR="00E8601C" w:rsidRDefault="00E8601C">
      <w:r>
        <w:continuationSeparator/>
      </w:r>
    </w:p>
  </w:footnote>
  <w:footnote w:type="continuationNotice" w:id="1">
    <w:p w14:paraId="2AAEE5A5" w14:textId="77777777" w:rsidR="00E8601C" w:rsidRDefault="00E8601C">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BBC2E9" w14:textId="77777777" w:rsidR="00670002" w:rsidRDefault="0067000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FA0CE7" w14:textId="77777777" w:rsidR="00670002" w:rsidRDefault="0067000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A892AC" w14:textId="77777777" w:rsidR="00670002" w:rsidRDefault="0067000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4AC000F4"/>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A99431"/>
    <w:multiLevelType w:val="multilevel"/>
    <w:tmpl w:val="83A4D102"/>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2" w15:restartNumberingAfterBreak="0">
    <w:nsid w:val="1543681D"/>
    <w:multiLevelType w:val="hybridMultilevel"/>
    <w:tmpl w:val="88ACCBC4"/>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080717502">
    <w:abstractNumId w:val="0"/>
  </w:num>
  <w:num w:numId="2" w16cid:durableId="198639841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00770987">
    <w:abstractNumId w:val="0"/>
  </w:num>
  <w:num w:numId="4" w16cid:durableId="186883014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64759169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7Q0MjAytbCwNDQ1MLdU0lEKTi0uzszPAykwNKsFAEU+v0ctAAAA"/>
  </w:docVars>
  <w:rsids>
    <w:rsidRoot w:val="009828FC"/>
    <w:rsid w:val="0000041E"/>
    <w:rsid w:val="000026E7"/>
    <w:rsid w:val="00003102"/>
    <w:rsid w:val="000033DC"/>
    <w:rsid w:val="00003B28"/>
    <w:rsid w:val="000040B1"/>
    <w:rsid w:val="000046CE"/>
    <w:rsid w:val="00007101"/>
    <w:rsid w:val="000077F2"/>
    <w:rsid w:val="000116D3"/>
    <w:rsid w:val="00011BBC"/>
    <w:rsid w:val="000128A2"/>
    <w:rsid w:val="0002078B"/>
    <w:rsid w:val="000217C6"/>
    <w:rsid w:val="000217DB"/>
    <w:rsid w:val="00024360"/>
    <w:rsid w:val="00025468"/>
    <w:rsid w:val="000260B6"/>
    <w:rsid w:val="00031345"/>
    <w:rsid w:val="00031F3C"/>
    <w:rsid w:val="00033FB7"/>
    <w:rsid w:val="000350FC"/>
    <w:rsid w:val="00037988"/>
    <w:rsid w:val="000406CE"/>
    <w:rsid w:val="00040A21"/>
    <w:rsid w:val="0004355B"/>
    <w:rsid w:val="00044C1C"/>
    <w:rsid w:val="00053525"/>
    <w:rsid w:val="00054274"/>
    <w:rsid w:val="00055414"/>
    <w:rsid w:val="000608DB"/>
    <w:rsid w:val="0006140A"/>
    <w:rsid w:val="0006216F"/>
    <w:rsid w:val="00062280"/>
    <w:rsid w:val="00062B3B"/>
    <w:rsid w:val="000702A6"/>
    <w:rsid w:val="00072EF7"/>
    <w:rsid w:val="00080896"/>
    <w:rsid w:val="00080E32"/>
    <w:rsid w:val="000818F0"/>
    <w:rsid w:val="00082B06"/>
    <w:rsid w:val="00083D1A"/>
    <w:rsid w:val="0008768D"/>
    <w:rsid w:val="00090211"/>
    <w:rsid w:val="00091000"/>
    <w:rsid w:val="00091453"/>
    <w:rsid w:val="00091473"/>
    <w:rsid w:val="0009685F"/>
    <w:rsid w:val="000A1568"/>
    <w:rsid w:val="000A2383"/>
    <w:rsid w:val="000A3E54"/>
    <w:rsid w:val="000A43C3"/>
    <w:rsid w:val="000A5EB2"/>
    <w:rsid w:val="000A67A8"/>
    <w:rsid w:val="000A6BE5"/>
    <w:rsid w:val="000B05CA"/>
    <w:rsid w:val="000B07A4"/>
    <w:rsid w:val="000B0917"/>
    <w:rsid w:val="000B1C7C"/>
    <w:rsid w:val="000B1FED"/>
    <w:rsid w:val="000B408B"/>
    <w:rsid w:val="000B60AA"/>
    <w:rsid w:val="000B7A50"/>
    <w:rsid w:val="000C0A33"/>
    <w:rsid w:val="000C1ADE"/>
    <w:rsid w:val="000C2B78"/>
    <w:rsid w:val="000C2C81"/>
    <w:rsid w:val="000C325F"/>
    <w:rsid w:val="000C4546"/>
    <w:rsid w:val="000C5C30"/>
    <w:rsid w:val="000D01D5"/>
    <w:rsid w:val="000D11C0"/>
    <w:rsid w:val="000D2059"/>
    <w:rsid w:val="000D215C"/>
    <w:rsid w:val="000D2A88"/>
    <w:rsid w:val="000D2D39"/>
    <w:rsid w:val="000D46B2"/>
    <w:rsid w:val="000D59FE"/>
    <w:rsid w:val="000D5F61"/>
    <w:rsid w:val="000D6A5B"/>
    <w:rsid w:val="000D70A4"/>
    <w:rsid w:val="000D7570"/>
    <w:rsid w:val="000D7820"/>
    <w:rsid w:val="000D7AA7"/>
    <w:rsid w:val="000E0236"/>
    <w:rsid w:val="000E03DF"/>
    <w:rsid w:val="000E16FD"/>
    <w:rsid w:val="000E2AD5"/>
    <w:rsid w:val="000E2B5F"/>
    <w:rsid w:val="000E351C"/>
    <w:rsid w:val="000E3C44"/>
    <w:rsid w:val="000E5DA9"/>
    <w:rsid w:val="000F0DCA"/>
    <w:rsid w:val="000F1986"/>
    <w:rsid w:val="000F1C8B"/>
    <w:rsid w:val="000F21DD"/>
    <w:rsid w:val="000F2746"/>
    <w:rsid w:val="000F3526"/>
    <w:rsid w:val="000F6BF8"/>
    <w:rsid w:val="001007FD"/>
    <w:rsid w:val="00100863"/>
    <w:rsid w:val="00101984"/>
    <w:rsid w:val="001023A6"/>
    <w:rsid w:val="00103963"/>
    <w:rsid w:val="00104AEC"/>
    <w:rsid w:val="00105093"/>
    <w:rsid w:val="00105570"/>
    <w:rsid w:val="0010707D"/>
    <w:rsid w:val="00107C13"/>
    <w:rsid w:val="00111721"/>
    <w:rsid w:val="00111CDD"/>
    <w:rsid w:val="001152A0"/>
    <w:rsid w:val="00115E11"/>
    <w:rsid w:val="001208BB"/>
    <w:rsid w:val="00121BCE"/>
    <w:rsid w:val="00122E34"/>
    <w:rsid w:val="001260A5"/>
    <w:rsid w:val="00126AA6"/>
    <w:rsid w:val="001276CC"/>
    <w:rsid w:val="00131711"/>
    <w:rsid w:val="001318EC"/>
    <w:rsid w:val="00131A32"/>
    <w:rsid w:val="00131AF4"/>
    <w:rsid w:val="00135C24"/>
    <w:rsid w:val="00135EE5"/>
    <w:rsid w:val="00136C71"/>
    <w:rsid w:val="00140BAA"/>
    <w:rsid w:val="00141A3F"/>
    <w:rsid w:val="0014431F"/>
    <w:rsid w:val="00145B07"/>
    <w:rsid w:val="001460DA"/>
    <w:rsid w:val="00150EAB"/>
    <w:rsid w:val="00152B55"/>
    <w:rsid w:val="001536EF"/>
    <w:rsid w:val="00155964"/>
    <w:rsid w:val="00155E5D"/>
    <w:rsid w:val="00156131"/>
    <w:rsid w:val="00156618"/>
    <w:rsid w:val="00162AEB"/>
    <w:rsid w:val="00163173"/>
    <w:rsid w:val="001635B5"/>
    <w:rsid w:val="0016461A"/>
    <w:rsid w:val="00165EB7"/>
    <w:rsid w:val="00166360"/>
    <w:rsid w:val="001713F5"/>
    <w:rsid w:val="00173824"/>
    <w:rsid w:val="0017437A"/>
    <w:rsid w:val="00176294"/>
    <w:rsid w:val="0017761E"/>
    <w:rsid w:val="00177A3B"/>
    <w:rsid w:val="00180A12"/>
    <w:rsid w:val="00183966"/>
    <w:rsid w:val="00184336"/>
    <w:rsid w:val="00185243"/>
    <w:rsid w:val="0018574F"/>
    <w:rsid w:val="00185F94"/>
    <w:rsid w:val="00187D81"/>
    <w:rsid w:val="001900A9"/>
    <w:rsid w:val="00195FCF"/>
    <w:rsid w:val="001A0619"/>
    <w:rsid w:val="001A0B18"/>
    <w:rsid w:val="001A2E79"/>
    <w:rsid w:val="001A3CE5"/>
    <w:rsid w:val="001A6476"/>
    <w:rsid w:val="001A7CFA"/>
    <w:rsid w:val="001B0014"/>
    <w:rsid w:val="001B1CC4"/>
    <w:rsid w:val="001B33C7"/>
    <w:rsid w:val="001B6B56"/>
    <w:rsid w:val="001B70A3"/>
    <w:rsid w:val="001B7631"/>
    <w:rsid w:val="001C1E98"/>
    <w:rsid w:val="001C4095"/>
    <w:rsid w:val="001C52AA"/>
    <w:rsid w:val="001C559E"/>
    <w:rsid w:val="001C6134"/>
    <w:rsid w:val="001C6729"/>
    <w:rsid w:val="001C6C95"/>
    <w:rsid w:val="001C7DFC"/>
    <w:rsid w:val="001D308E"/>
    <w:rsid w:val="001D5999"/>
    <w:rsid w:val="001E00DF"/>
    <w:rsid w:val="001E0114"/>
    <w:rsid w:val="001E1A66"/>
    <w:rsid w:val="001E2432"/>
    <w:rsid w:val="001E3DB5"/>
    <w:rsid w:val="001E77B2"/>
    <w:rsid w:val="001F0BFB"/>
    <w:rsid w:val="001F20BF"/>
    <w:rsid w:val="001F4AE7"/>
    <w:rsid w:val="001F578D"/>
    <w:rsid w:val="001F5F9C"/>
    <w:rsid w:val="00200572"/>
    <w:rsid w:val="002024AE"/>
    <w:rsid w:val="00205945"/>
    <w:rsid w:val="00206725"/>
    <w:rsid w:val="00206B64"/>
    <w:rsid w:val="0021024A"/>
    <w:rsid w:val="00214842"/>
    <w:rsid w:val="00215D54"/>
    <w:rsid w:val="002216E3"/>
    <w:rsid w:val="00222EA3"/>
    <w:rsid w:val="002232E3"/>
    <w:rsid w:val="00223C80"/>
    <w:rsid w:val="00224E0C"/>
    <w:rsid w:val="002252BE"/>
    <w:rsid w:val="00225BE1"/>
    <w:rsid w:val="00225EC7"/>
    <w:rsid w:val="00227922"/>
    <w:rsid w:val="002308BA"/>
    <w:rsid w:val="00232074"/>
    <w:rsid w:val="00232140"/>
    <w:rsid w:val="00236177"/>
    <w:rsid w:val="00236214"/>
    <w:rsid w:val="00236F12"/>
    <w:rsid w:val="00241F07"/>
    <w:rsid w:val="00242C45"/>
    <w:rsid w:val="00243A25"/>
    <w:rsid w:val="00244240"/>
    <w:rsid w:val="00245934"/>
    <w:rsid w:val="002470AC"/>
    <w:rsid w:val="00247C1E"/>
    <w:rsid w:val="00250434"/>
    <w:rsid w:val="00252568"/>
    <w:rsid w:val="00252D4B"/>
    <w:rsid w:val="0025331D"/>
    <w:rsid w:val="002542C9"/>
    <w:rsid w:val="0025526C"/>
    <w:rsid w:val="00255A16"/>
    <w:rsid w:val="00255D6D"/>
    <w:rsid w:val="0025642D"/>
    <w:rsid w:val="00257F07"/>
    <w:rsid w:val="00260098"/>
    <w:rsid w:val="00260181"/>
    <w:rsid w:val="00261019"/>
    <w:rsid w:val="0026256D"/>
    <w:rsid w:val="00264FB2"/>
    <w:rsid w:val="0026505C"/>
    <w:rsid w:val="00267784"/>
    <w:rsid w:val="00267C77"/>
    <w:rsid w:val="00271487"/>
    <w:rsid w:val="002747D7"/>
    <w:rsid w:val="0027593D"/>
    <w:rsid w:val="00275CF7"/>
    <w:rsid w:val="00276327"/>
    <w:rsid w:val="00277290"/>
    <w:rsid w:val="00277430"/>
    <w:rsid w:val="00277AAA"/>
    <w:rsid w:val="002804B7"/>
    <w:rsid w:val="00281D5D"/>
    <w:rsid w:val="00282FBE"/>
    <w:rsid w:val="00283567"/>
    <w:rsid w:val="00284230"/>
    <w:rsid w:val="002858FB"/>
    <w:rsid w:val="00285DEA"/>
    <w:rsid w:val="00287616"/>
    <w:rsid w:val="00290E42"/>
    <w:rsid w:val="002924B6"/>
    <w:rsid w:val="00294E8E"/>
    <w:rsid w:val="002A16A7"/>
    <w:rsid w:val="002A1F08"/>
    <w:rsid w:val="002A2FA1"/>
    <w:rsid w:val="002A3815"/>
    <w:rsid w:val="002A61B1"/>
    <w:rsid w:val="002A7936"/>
    <w:rsid w:val="002B1122"/>
    <w:rsid w:val="002B1B71"/>
    <w:rsid w:val="002B2293"/>
    <w:rsid w:val="002B25D7"/>
    <w:rsid w:val="002B2F00"/>
    <w:rsid w:val="002B5A6F"/>
    <w:rsid w:val="002B667F"/>
    <w:rsid w:val="002C09DD"/>
    <w:rsid w:val="002C482C"/>
    <w:rsid w:val="002D0A6F"/>
    <w:rsid w:val="002D25FF"/>
    <w:rsid w:val="002D4A2B"/>
    <w:rsid w:val="002D7AFC"/>
    <w:rsid w:val="002E1F0A"/>
    <w:rsid w:val="002E4D20"/>
    <w:rsid w:val="002E514C"/>
    <w:rsid w:val="002E5176"/>
    <w:rsid w:val="002E54D8"/>
    <w:rsid w:val="002E5526"/>
    <w:rsid w:val="002E5C6B"/>
    <w:rsid w:val="002E5D56"/>
    <w:rsid w:val="002E6B3E"/>
    <w:rsid w:val="002F2454"/>
    <w:rsid w:val="002F2A2A"/>
    <w:rsid w:val="002F437F"/>
    <w:rsid w:val="002F4EF8"/>
    <w:rsid w:val="002F7BF9"/>
    <w:rsid w:val="002F7C13"/>
    <w:rsid w:val="003025DD"/>
    <w:rsid w:val="00310ABB"/>
    <w:rsid w:val="00310D33"/>
    <w:rsid w:val="0031128C"/>
    <w:rsid w:val="003117C3"/>
    <w:rsid w:val="003128F6"/>
    <w:rsid w:val="0031371A"/>
    <w:rsid w:val="003139F9"/>
    <w:rsid w:val="003146DB"/>
    <w:rsid w:val="00316453"/>
    <w:rsid w:val="003277A5"/>
    <w:rsid w:val="00334796"/>
    <w:rsid w:val="00335F82"/>
    <w:rsid w:val="00340989"/>
    <w:rsid w:val="0034132C"/>
    <w:rsid w:val="003423D0"/>
    <w:rsid w:val="00344D96"/>
    <w:rsid w:val="00345BE2"/>
    <w:rsid w:val="0035035A"/>
    <w:rsid w:val="0035049C"/>
    <w:rsid w:val="0035314A"/>
    <w:rsid w:val="003531F7"/>
    <w:rsid w:val="003538E8"/>
    <w:rsid w:val="003542A9"/>
    <w:rsid w:val="00360AD7"/>
    <w:rsid w:val="00361839"/>
    <w:rsid w:val="00362927"/>
    <w:rsid w:val="003644AB"/>
    <w:rsid w:val="00365C8C"/>
    <w:rsid w:val="003668FB"/>
    <w:rsid w:val="0036694B"/>
    <w:rsid w:val="003707CF"/>
    <w:rsid w:val="00370801"/>
    <w:rsid w:val="00371CAD"/>
    <w:rsid w:val="00374F77"/>
    <w:rsid w:val="00376A55"/>
    <w:rsid w:val="0037752E"/>
    <w:rsid w:val="003814D2"/>
    <w:rsid w:val="00381D69"/>
    <w:rsid w:val="003820B2"/>
    <w:rsid w:val="00390242"/>
    <w:rsid w:val="00390303"/>
    <w:rsid w:val="003908EC"/>
    <w:rsid w:val="0039162A"/>
    <w:rsid w:val="003938F2"/>
    <w:rsid w:val="00394B5C"/>
    <w:rsid w:val="003979B3"/>
    <w:rsid w:val="003A068D"/>
    <w:rsid w:val="003A15BD"/>
    <w:rsid w:val="003A1A46"/>
    <w:rsid w:val="003A39E1"/>
    <w:rsid w:val="003B07E5"/>
    <w:rsid w:val="003B0F26"/>
    <w:rsid w:val="003B3405"/>
    <w:rsid w:val="003B3FAC"/>
    <w:rsid w:val="003B598C"/>
    <w:rsid w:val="003B5E75"/>
    <w:rsid w:val="003B6A4A"/>
    <w:rsid w:val="003B7B3A"/>
    <w:rsid w:val="003C090B"/>
    <w:rsid w:val="003C1CD3"/>
    <w:rsid w:val="003C4036"/>
    <w:rsid w:val="003C5BD7"/>
    <w:rsid w:val="003C7314"/>
    <w:rsid w:val="003C7D8F"/>
    <w:rsid w:val="003D09F1"/>
    <w:rsid w:val="003D0A1E"/>
    <w:rsid w:val="003D1A65"/>
    <w:rsid w:val="003D1C67"/>
    <w:rsid w:val="003D599D"/>
    <w:rsid w:val="003D6A04"/>
    <w:rsid w:val="003E2069"/>
    <w:rsid w:val="003E5AEE"/>
    <w:rsid w:val="003F3091"/>
    <w:rsid w:val="003F33EA"/>
    <w:rsid w:val="003F3BDA"/>
    <w:rsid w:val="003F41DA"/>
    <w:rsid w:val="00400520"/>
    <w:rsid w:val="00402410"/>
    <w:rsid w:val="00405578"/>
    <w:rsid w:val="004074B2"/>
    <w:rsid w:val="00407501"/>
    <w:rsid w:val="00407E45"/>
    <w:rsid w:val="004116D5"/>
    <w:rsid w:val="00412330"/>
    <w:rsid w:val="00412362"/>
    <w:rsid w:val="00413ED0"/>
    <w:rsid w:val="00414F21"/>
    <w:rsid w:val="004200D0"/>
    <w:rsid w:val="00423493"/>
    <w:rsid w:val="00423EBA"/>
    <w:rsid w:val="0042483B"/>
    <w:rsid w:val="00425619"/>
    <w:rsid w:val="00427B3C"/>
    <w:rsid w:val="00430E9A"/>
    <w:rsid w:val="00431B0A"/>
    <w:rsid w:val="00431EDD"/>
    <w:rsid w:val="00432EA5"/>
    <w:rsid w:val="00433AC2"/>
    <w:rsid w:val="00433C5A"/>
    <w:rsid w:val="00436EC1"/>
    <w:rsid w:val="004373E4"/>
    <w:rsid w:val="00440CEA"/>
    <w:rsid w:val="00440F59"/>
    <w:rsid w:val="004432BE"/>
    <w:rsid w:val="00443FD1"/>
    <w:rsid w:val="00444368"/>
    <w:rsid w:val="004443A8"/>
    <w:rsid w:val="00444F53"/>
    <w:rsid w:val="0044611B"/>
    <w:rsid w:val="0044629B"/>
    <w:rsid w:val="0044667E"/>
    <w:rsid w:val="00446D93"/>
    <w:rsid w:val="004475ED"/>
    <w:rsid w:val="004478B3"/>
    <w:rsid w:val="00450B1A"/>
    <w:rsid w:val="004531D0"/>
    <w:rsid w:val="004548A5"/>
    <w:rsid w:val="00455896"/>
    <w:rsid w:val="004560DF"/>
    <w:rsid w:val="00465900"/>
    <w:rsid w:val="0046591F"/>
    <w:rsid w:val="00466B5E"/>
    <w:rsid w:val="004717F9"/>
    <w:rsid w:val="00475961"/>
    <w:rsid w:val="00475C59"/>
    <w:rsid w:val="00475EAC"/>
    <w:rsid w:val="00475F12"/>
    <w:rsid w:val="004773AB"/>
    <w:rsid w:val="00481172"/>
    <w:rsid w:val="00482AF3"/>
    <w:rsid w:val="00484788"/>
    <w:rsid w:val="00492AFA"/>
    <w:rsid w:val="00493D2C"/>
    <w:rsid w:val="00495077"/>
    <w:rsid w:val="004952B7"/>
    <w:rsid w:val="004A2C54"/>
    <w:rsid w:val="004A3702"/>
    <w:rsid w:val="004A4953"/>
    <w:rsid w:val="004A49A4"/>
    <w:rsid w:val="004A5B64"/>
    <w:rsid w:val="004A7965"/>
    <w:rsid w:val="004B477B"/>
    <w:rsid w:val="004C16A7"/>
    <w:rsid w:val="004C2E9F"/>
    <w:rsid w:val="004C3348"/>
    <w:rsid w:val="004C3D78"/>
    <w:rsid w:val="004C52AB"/>
    <w:rsid w:val="004C7551"/>
    <w:rsid w:val="004C7797"/>
    <w:rsid w:val="004D0BBB"/>
    <w:rsid w:val="004D1902"/>
    <w:rsid w:val="004D1C3A"/>
    <w:rsid w:val="004D309B"/>
    <w:rsid w:val="004D4DE5"/>
    <w:rsid w:val="004D6451"/>
    <w:rsid w:val="004E0332"/>
    <w:rsid w:val="004E05D9"/>
    <w:rsid w:val="004E235B"/>
    <w:rsid w:val="004E3451"/>
    <w:rsid w:val="004E3DC4"/>
    <w:rsid w:val="004E54A2"/>
    <w:rsid w:val="004F098F"/>
    <w:rsid w:val="004F3F47"/>
    <w:rsid w:val="004F464B"/>
    <w:rsid w:val="004F53AB"/>
    <w:rsid w:val="004F561D"/>
    <w:rsid w:val="004F5FFC"/>
    <w:rsid w:val="004F6AF9"/>
    <w:rsid w:val="005005A0"/>
    <w:rsid w:val="00500AFC"/>
    <w:rsid w:val="00501679"/>
    <w:rsid w:val="00502C1E"/>
    <w:rsid w:val="00502FD7"/>
    <w:rsid w:val="00503EC8"/>
    <w:rsid w:val="005053EF"/>
    <w:rsid w:val="00505ACC"/>
    <w:rsid w:val="00507A89"/>
    <w:rsid w:val="0051057E"/>
    <w:rsid w:val="005107A9"/>
    <w:rsid w:val="0051144A"/>
    <w:rsid w:val="005133D5"/>
    <w:rsid w:val="0051358B"/>
    <w:rsid w:val="00513845"/>
    <w:rsid w:val="00520185"/>
    <w:rsid w:val="00521179"/>
    <w:rsid w:val="0052170D"/>
    <w:rsid w:val="00521E1A"/>
    <w:rsid w:val="00523581"/>
    <w:rsid w:val="00525637"/>
    <w:rsid w:val="0052684F"/>
    <w:rsid w:val="00530721"/>
    <w:rsid w:val="00531D1E"/>
    <w:rsid w:val="005402C8"/>
    <w:rsid w:val="00541437"/>
    <w:rsid w:val="005418B4"/>
    <w:rsid w:val="0054565D"/>
    <w:rsid w:val="00550139"/>
    <w:rsid w:val="005501AF"/>
    <w:rsid w:val="00550B8B"/>
    <w:rsid w:val="00551967"/>
    <w:rsid w:val="0055209D"/>
    <w:rsid w:val="00552586"/>
    <w:rsid w:val="00554221"/>
    <w:rsid w:val="00554EA0"/>
    <w:rsid w:val="005559AA"/>
    <w:rsid w:val="00555FE5"/>
    <w:rsid w:val="0055634D"/>
    <w:rsid w:val="005563C7"/>
    <w:rsid w:val="00561D02"/>
    <w:rsid w:val="00563639"/>
    <w:rsid w:val="00563E84"/>
    <w:rsid w:val="005651D3"/>
    <w:rsid w:val="00565233"/>
    <w:rsid w:val="0056550D"/>
    <w:rsid w:val="0056596C"/>
    <w:rsid w:val="005676EE"/>
    <w:rsid w:val="00571570"/>
    <w:rsid w:val="005715A8"/>
    <w:rsid w:val="005715CB"/>
    <w:rsid w:val="00571F02"/>
    <w:rsid w:val="005739C9"/>
    <w:rsid w:val="00576078"/>
    <w:rsid w:val="00576305"/>
    <w:rsid w:val="00577968"/>
    <w:rsid w:val="0058138F"/>
    <w:rsid w:val="00581E96"/>
    <w:rsid w:val="005842C8"/>
    <w:rsid w:val="005859C9"/>
    <w:rsid w:val="00585C8F"/>
    <w:rsid w:val="0058620F"/>
    <w:rsid w:val="005918A6"/>
    <w:rsid w:val="00593642"/>
    <w:rsid w:val="00594B5D"/>
    <w:rsid w:val="00595441"/>
    <w:rsid w:val="0059639A"/>
    <w:rsid w:val="00596727"/>
    <w:rsid w:val="00596A52"/>
    <w:rsid w:val="005A297F"/>
    <w:rsid w:val="005A4310"/>
    <w:rsid w:val="005B07D1"/>
    <w:rsid w:val="005B0A38"/>
    <w:rsid w:val="005B341D"/>
    <w:rsid w:val="005B43A4"/>
    <w:rsid w:val="005B7C91"/>
    <w:rsid w:val="005B7D41"/>
    <w:rsid w:val="005C361D"/>
    <w:rsid w:val="005C65BE"/>
    <w:rsid w:val="005D17B1"/>
    <w:rsid w:val="005D2289"/>
    <w:rsid w:val="005D3927"/>
    <w:rsid w:val="005D6BA1"/>
    <w:rsid w:val="005D6F1B"/>
    <w:rsid w:val="005D72B1"/>
    <w:rsid w:val="005D73C2"/>
    <w:rsid w:val="005E050A"/>
    <w:rsid w:val="005E3044"/>
    <w:rsid w:val="005E366C"/>
    <w:rsid w:val="005E3EB8"/>
    <w:rsid w:val="005E3F82"/>
    <w:rsid w:val="005E4523"/>
    <w:rsid w:val="005E4C0F"/>
    <w:rsid w:val="005E5F7C"/>
    <w:rsid w:val="005E68E1"/>
    <w:rsid w:val="005E6D47"/>
    <w:rsid w:val="005E6D54"/>
    <w:rsid w:val="005E7155"/>
    <w:rsid w:val="005E7697"/>
    <w:rsid w:val="005F0F5D"/>
    <w:rsid w:val="005F151B"/>
    <w:rsid w:val="005F4732"/>
    <w:rsid w:val="00601882"/>
    <w:rsid w:val="00603059"/>
    <w:rsid w:val="006030DE"/>
    <w:rsid w:val="006036A9"/>
    <w:rsid w:val="00605D3D"/>
    <w:rsid w:val="00606776"/>
    <w:rsid w:val="00610966"/>
    <w:rsid w:val="0061236C"/>
    <w:rsid w:val="00615DDA"/>
    <w:rsid w:val="00616671"/>
    <w:rsid w:val="0061746C"/>
    <w:rsid w:val="0062310B"/>
    <w:rsid w:val="00623870"/>
    <w:rsid w:val="00624ED6"/>
    <w:rsid w:val="006259CC"/>
    <w:rsid w:val="00626C9C"/>
    <w:rsid w:val="006312AF"/>
    <w:rsid w:val="00631DB6"/>
    <w:rsid w:val="00632031"/>
    <w:rsid w:val="00633C04"/>
    <w:rsid w:val="006408EB"/>
    <w:rsid w:val="006412BC"/>
    <w:rsid w:val="0064147C"/>
    <w:rsid w:val="00641B64"/>
    <w:rsid w:val="00642611"/>
    <w:rsid w:val="00643661"/>
    <w:rsid w:val="00643E09"/>
    <w:rsid w:val="00643F38"/>
    <w:rsid w:val="006447EF"/>
    <w:rsid w:val="006453E6"/>
    <w:rsid w:val="00646863"/>
    <w:rsid w:val="006472D1"/>
    <w:rsid w:val="00650116"/>
    <w:rsid w:val="00650F29"/>
    <w:rsid w:val="00656789"/>
    <w:rsid w:val="0065785E"/>
    <w:rsid w:val="006606AB"/>
    <w:rsid w:val="0066102A"/>
    <w:rsid w:val="00661618"/>
    <w:rsid w:val="00661C04"/>
    <w:rsid w:val="00662ED3"/>
    <w:rsid w:val="006631E6"/>
    <w:rsid w:val="0066630E"/>
    <w:rsid w:val="00667BBD"/>
    <w:rsid w:val="00670002"/>
    <w:rsid w:val="00670508"/>
    <w:rsid w:val="00670F01"/>
    <w:rsid w:val="0067113F"/>
    <w:rsid w:val="00672290"/>
    <w:rsid w:val="006731B2"/>
    <w:rsid w:val="006736B5"/>
    <w:rsid w:val="00673B8A"/>
    <w:rsid w:val="00674535"/>
    <w:rsid w:val="0067517D"/>
    <w:rsid w:val="006760D5"/>
    <w:rsid w:val="0067697A"/>
    <w:rsid w:val="00681469"/>
    <w:rsid w:val="00682FDC"/>
    <w:rsid w:val="00686E56"/>
    <w:rsid w:val="00690B8D"/>
    <w:rsid w:val="00690EC1"/>
    <w:rsid w:val="0069191E"/>
    <w:rsid w:val="00695159"/>
    <w:rsid w:val="00695C62"/>
    <w:rsid w:val="00696847"/>
    <w:rsid w:val="006A2D5A"/>
    <w:rsid w:val="006A3D96"/>
    <w:rsid w:val="006A4AA0"/>
    <w:rsid w:val="006A55EC"/>
    <w:rsid w:val="006B06E7"/>
    <w:rsid w:val="006B3D49"/>
    <w:rsid w:val="006B42DB"/>
    <w:rsid w:val="006B4AB6"/>
    <w:rsid w:val="006B603B"/>
    <w:rsid w:val="006B6F67"/>
    <w:rsid w:val="006B7E73"/>
    <w:rsid w:val="006C0070"/>
    <w:rsid w:val="006C0262"/>
    <w:rsid w:val="006C1587"/>
    <w:rsid w:val="006C198E"/>
    <w:rsid w:val="006C24BD"/>
    <w:rsid w:val="006C2FB8"/>
    <w:rsid w:val="006C4CD8"/>
    <w:rsid w:val="006C5719"/>
    <w:rsid w:val="006C589E"/>
    <w:rsid w:val="006C6657"/>
    <w:rsid w:val="006D25C7"/>
    <w:rsid w:val="006D3A5F"/>
    <w:rsid w:val="006D3F2A"/>
    <w:rsid w:val="006D4CB6"/>
    <w:rsid w:val="006D5E1E"/>
    <w:rsid w:val="006D73F8"/>
    <w:rsid w:val="006E1009"/>
    <w:rsid w:val="006E13A5"/>
    <w:rsid w:val="006E2A8B"/>
    <w:rsid w:val="006E30A1"/>
    <w:rsid w:val="006E3184"/>
    <w:rsid w:val="006E3E96"/>
    <w:rsid w:val="006E45F6"/>
    <w:rsid w:val="006E536D"/>
    <w:rsid w:val="006E572E"/>
    <w:rsid w:val="006E77AC"/>
    <w:rsid w:val="006F0B82"/>
    <w:rsid w:val="006F2812"/>
    <w:rsid w:val="006F33ED"/>
    <w:rsid w:val="006F5A76"/>
    <w:rsid w:val="006F6B5B"/>
    <w:rsid w:val="0070054C"/>
    <w:rsid w:val="00701437"/>
    <w:rsid w:val="00701E1A"/>
    <w:rsid w:val="0070201E"/>
    <w:rsid w:val="0070287F"/>
    <w:rsid w:val="007033E7"/>
    <w:rsid w:val="00703F64"/>
    <w:rsid w:val="007066E9"/>
    <w:rsid w:val="007121E4"/>
    <w:rsid w:val="00714177"/>
    <w:rsid w:val="007147ED"/>
    <w:rsid w:val="00714F31"/>
    <w:rsid w:val="00715F0B"/>
    <w:rsid w:val="0071607B"/>
    <w:rsid w:val="00720BC1"/>
    <w:rsid w:val="00721125"/>
    <w:rsid w:val="0072118D"/>
    <w:rsid w:val="00722B44"/>
    <w:rsid w:val="0072504F"/>
    <w:rsid w:val="00726B7A"/>
    <w:rsid w:val="00730FBD"/>
    <w:rsid w:val="00731C35"/>
    <w:rsid w:val="0073305A"/>
    <w:rsid w:val="00734608"/>
    <w:rsid w:val="00735D47"/>
    <w:rsid w:val="00736229"/>
    <w:rsid w:val="0073663B"/>
    <w:rsid w:val="0073696E"/>
    <w:rsid w:val="00740424"/>
    <w:rsid w:val="007414C5"/>
    <w:rsid w:val="00741BA0"/>
    <w:rsid w:val="0074275E"/>
    <w:rsid w:val="007427C7"/>
    <w:rsid w:val="00744B60"/>
    <w:rsid w:val="0074673E"/>
    <w:rsid w:val="0074682A"/>
    <w:rsid w:val="0075067D"/>
    <w:rsid w:val="007511E0"/>
    <w:rsid w:val="007518F7"/>
    <w:rsid w:val="00751CCE"/>
    <w:rsid w:val="00751FBF"/>
    <w:rsid w:val="00753BD2"/>
    <w:rsid w:val="00753CDE"/>
    <w:rsid w:val="00761C77"/>
    <w:rsid w:val="0076418D"/>
    <w:rsid w:val="00764C2D"/>
    <w:rsid w:val="007708CB"/>
    <w:rsid w:val="00772C83"/>
    <w:rsid w:val="00774048"/>
    <w:rsid w:val="007740C8"/>
    <w:rsid w:val="007745E7"/>
    <w:rsid w:val="00776055"/>
    <w:rsid w:val="00777004"/>
    <w:rsid w:val="00777B39"/>
    <w:rsid w:val="00780639"/>
    <w:rsid w:val="00780A28"/>
    <w:rsid w:val="007819A8"/>
    <w:rsid w:val="00782566"/>
    <w:rsid w:val="007840E0"/>
    <w:rsid w:val="0078659D"/>
    <w:rsid w:val="00786D2D"/>
    <w:rsid w:val="00792193"/>
    <w:rsid w:val="007935EE"/>
    <w:rsid w:val="00795F1C"/>
    <w:rsid w:val="007966A1"/>
    <w:rsid w:val="007A1790"/>
    <w:rsid w:val="007A2CAA"/>
    <w:rsid w:val="007A57E6"/>
    <w:rsid w:val="007A6B8B"/>
    <w:rsid w:val="007B1E9F"/>
    <w:rsid w:val="007B3F73"/>
    <w:rsid w:val="007B4C0A"/>
    <w:rsid w:val="007B514F"/>
    <w:rsid w:val="007B52DE"/>
    <w:rsid w:val="007B5D5A"/>
    <w:rsid w:val="007B787C"/>
    <w:rsid w:val="007C044D"/>
    <w:rsid w:val="007C1DE2"/>
    <w:rsid w:val="007C25CC"/>
    <w:rsid w:val="007C3DB7"/>
    <w:rsid w:val="007C426A"/>
    <w:rsid w:val="007C474F"/>
    <w:rsid w:val="007C65FE"/>
    <w:rsid w:val="007D24D9"/>
    <w:rsid w:val="007D255F"/>
    <w:rsid w:val="007D7C37"/>
    <w:rsid w:val="007E53B8"/>
    <w:rsid w:val="007E5EDE"/>
    <w:rsid w:val="007F0ECB"/>
    <w:rsid w:val="007F425A"/>
    <w:rsid w:val="007F42A8"/>
    <w:rsid w:val="007F6898"/>
    <w:rsid w:val="0080011F"/>
    <w:rsid w:val="00800549"/>
    <w:rsid w:val="00802C3F"/>
    <w:rsid w:val="00803357"/>
    <w:rsid w:val="00803F86"/>
    <w:rsid w:val="00804DD2"/>
    <w:rsid w:val="00806080"/>
    <w:rsid w:val="00807EFE"/>
    <w:rsid w:val="00810B78"/>
    <w:rsid w:val="0081129F"/>
    <w:rsid w:val="008130BE"/>
    <w:rsid w:val="0082228B"/>
    <w:rsid w:val="008222D8"/>
    <w:rsid w:val="00825B5A"/>
    <w:rsid w:val="008309EE"/>
    <w:rsid w:val="0083203C"/>
    <w:rsid w:val="008325E3"/>
    <w:rsid w:val="00834B78"/>
    <w:rsid w:val="008360B3"/>
    <w:rsid w:val="00836819"/>
    <w:rsid w:val="008374EA"/>
    <w:rsid w:val="008375EE"/>
    <w:rsid w:val="00841D2E"/>
    <w:rsid w:val="00843ECC"/>
    <w:rsid w:val="00846678"/>
    <w:rsid w:val="00851814"/>
    <w:rsid w:val="00853521"/>
    <w:rsid w:val="00855154"/>
    <w:rsid w:val="008551F3"/>
    <w:rsid w:val="0086234F"/>
    <w:rsid w:val="00862D6C"/>
    <w:rsid w:val="00862DB9"/>
    <w:rsid w:val="008653F4"/>
    <w:rsid w:val="00866068"/>
    <w:rsid w:val="00866147"/>
    <w:rsid w:val="00867F33"/>
    <w:rsid w:val="0087261C"/>
    <w:rsid w:val="00872C0C"/>
    <w:rsid w:val="00873515"/>
    <w:rsid w:val="008770CD"/>
    <w:rsid w:val="00880587"/>
    <w:rsid w:val="00881928"/>
    <w:rsid w:val="00884A2D"/>
    <w:rsid w:val="00884D3F"/>
    <w:rsid w:val="008858AB"/>
    <w:rsid w:val="00885FE5"/>
    <w:rsid w:val="00886F31"/>
    <w:rsid w:val="0088752A"/>
    <w:rsid w:val="008878B8"/>
    <w:rsid w:val="0089036C"/>
    <w:rsid w:val="00890F20"/>
    <w:rsid w:val="008930FC"/>
    <w:rsid w:val="00897C25"/>
    <w:rsid w:val="008A00A6"/>
    <w:rsid w:val="008A3774"/>
    <w:rsid w:val="008A3CF4"/>
    <w:rsid w:val="008A3DE9"/>
    <w:rsid w:val="008A3DFB"/>
    <w:rsid w:val="008A428E"/>
    <w:rsid w:val="008A4F9B"/>
    <w:rsid w:val="008A644B"/>
    <w:rsid w:val="008A6D6F"/>
    <w:rsid w:val="008A6DE0"/>
    <w:rsid w:val="008A7CCD"/>
    <w:rsid w:val="008B0CF1"/>
    <w:rsid w:val="008B1C79"/>
    <w:rsid w:val="008B2C1D"/>
    <w:rsid w:val="008B31F0"/>
    <w:rsid w:val="008B513B"/>
    <w:rsid w:val="008B54EB"/>
    <w:rsid w:val="008B62D3"/>
    <w:rsid w:val="008B6763"/>
    <w:rsid w:val="008C4C67"/>
    <w:rsid w:val="008D013E"/>
    <w:rsid w:val="008D02B2"/>
    <w:rsid w:val="008D58A9"/>
    <w:rsid w:val="008D5DA0"/>
    <w:rsid w:val="008D6BF6"/>
    <w:rsid w:val="008E0B03"/>
    <w:rsid w:val="008E1BD8"/>
    <w:rsid w:val="008E3D69"/>
    <w:rsid w:val="008E3F07"/>
    <w:rsid w:val="008E5168"/>
    <w:rsid w:val="008E6F48"/>
    <w:rsid w:val="008F123D"/>
    <w:rsid w:val="008F29EB"/>
    <w:rsid w:val="008F2E45"/>
    <w:rsid w:val="008F34C0"/>
    <w:rsid w:val="008F3A62"/>
    <w:rsid w:val="008F6E03"/>
    <w:rsid w:val="008F780C"/>
    <w:rsid w:val="00900850"/>
    <w:rsid w:val="00901027"/>
    <w:rsid w:val="00901CEE"/>
    <w:rsid w:val="009035CA"/>
    <w:rsid w:val="0090559E"/>
    <w:rsid w:val="00910A13"/>
    <w:rsid w:val="00910D3A"/>
    <w:rsid w:val="009112ED"/>
    <w:rsid w:val="00912C1F"/>
    <w:rsid w:val="00912DF2"/>
    <w:rsid w:val="00913F0F"/>
    <w:rsid w:val="009179F2"/>
    <w:rsid w:val="00917A37"/>
    <w:rsid w:val="00922952"/>
    <w:rsid w:val="0092372E"/>
    <w:rsid w:val="00923DF1"/>
    <w:rsid w:val="009263FF"/>
    <w:rsid w:val="009268AC"/>
    <w:rsid w:val="00926D12"/>
    <w:rsid w:val="00932F78"/>
    <w:rsid w:val="0093793D"/>
    <w:rsid w:val="00937EAE"/>
    <w:rsid w:val="0094126C"/>
    <w:rsid w:val="00941550"/>
    <w:rsid w:val="009415EC"/>
    <w:rsid w:val="00941641"/>
    <w:rsid w:val="009424D9"/>
    <w:rsid w:val="00946073"/>
    <w:rsid w:val="009479EB"/>
    <w:rsid w:val="00947D58"/>
    <w:rsid w:val="009537C8"/>
    <w:rsid w:val="00954185"/>
    <w:rsid w:val="0095530F"/>
    <w:rsid w:val="00956DEF"/>
    <w:rsid w:val="009613A5"/>
    <w:rsid w:val="00963425"/>
    <w:rsid w:val="00964917"/>
    <w:rsid w:val="00966F47"/>
    <w:rsid w:val="00971A3B"/>
    <w:rsid w:val="00973F62"/>
    <w:rsid w:val="00974E88"/>
    <w:rsid w:val="0097504C"/>
    <w:rsid w:val="00980A7C"/>
    <w:rsid w:val="00980A9A"/>
    <w:rsid w:val="0098118A"/>
    <w:rsid w:val="009819C2"/>
    <w:rsid w:val="009828FC"/>
    <w:rsid w:val="00984490"/>
    <w:rsid w:val="00985367"/>
    <w:rsid w:val="00985723"/>
    <w:rsid w:val="00986188"/>
    <w:rsid w:val="00986F37"/>
    <w:rsid w:val="009878FE"/>
    <w:rsid w:val="00992F83"/>
    <w:rsid w:val="009948CB"/>
    <w:rsid w:val="00995375"/>
    <w:rsid w:val="009962E7"/>
    <w:rsid w:val="009978C5"/>
    <w:rsid w:val="009A1801"/>
    <w:rsid w:val="009A4B9A"/>
    <w:rsid w:val="009A4CE2"/>
    <w:rsid w:val="009A6991"/>
    <w:rsid w:val="009A75A3"/>
    <w:rsid w:val="009B13E5"/>
    <w:rsid w:val="009B227C"/>
    <w:rsid w:val="009B4B5A"/>
    <w:rsid w:val="009B5454"/>
    <w:rsid w:val="009B554C"/>
    <w:rsid w:val="009B6654"/>
    <w:rsid w:val="009C0C53"/>
    <w:rsid w:val="009C3FC7"/>
    <w:rsid w:val="009C462E"/>
    <w:rsid w:val="009C4D75"/>
    <w:rsid w:val="009C4EB1"/>
    <w:rsid w:val="009C7817"/>
    <w:rsid w:val="009D2348"/>
    <w:rsid w:val="009D2C03"/>
    <w:rsid w:val="009D3CA5"/>
    <w:rsid w:val="009D52C5"/>
    <w:rsid w:val="009D5DB1"/>
    <w:rsid w:val="009D6674"/>
    <w:rsid w:val="009D68DB"/>
    <w:rsid w:val="009D7944"/>
    <w:rsid w:val="009E0E32"/>
    <w:rsid w:val="009E1404"/>
    <w:rsid w:val="009E5F3C"/>
    <w:rsid w:val="009E6617"/>
    <w:rsid w:val="009E7318"/>
    <w:rsid w:val="009F0788"/>
    <w:rsid w:val="009F59E3"/>
    <w:rsid w:val="00A01241"/>
    <w:rsid w:val="00A01616"/>
    <w:rsid w:val="00A0436E"/>
    <w:rsid w:val="00A0706D"/>
    <w:rsid w:val="00A07092"/>
    <w:rsid w:val="00A07BCB"/>
    <w:rsid w:val="00A11DB1"/>
    <w:rsid w:val="00A14EB1"/>
    <w:rsid w:val="00A155D3"/>
    <w:rsid w:val="00A1562E"/>
    <w:rsid w:val="00A165B1"/>
    <w:rsid w:val="00A17BB0"/>
    <w:rsid w:val="00A17D9A"/>
    <w:rsid w:val="00A20AE8"/>
    <w:rsid w:val="00A20F82"/>
    <w:rsid w:val="00A21C1B"/>
    <w:rsid w:val="00A21EE6"/>
    <w:rsid w:val="00A21F80"/>
    <w:rsid w:val="00A254E7"/>
    <w:rsid w:val="00A263F4"/>
    <w:rsid w:val="00A309A1"/>
    <w:rsid w:val="00A317CA"/>
    <w:rsid w:val="00A32606"/>
    <w:rsid w:val="00A32D62"/>
    <w:rsid w:val="00A33015"/>
    <w:rsid w:val="00A3493D"/>
    <w:rsid w:val="00A34B27"/>
    <w:rsid w:val="00A358AA"/>
    <w:rsid w:val="00A42BD4"/>
    <w:rsid w:val="00A45333"/>
    <w:rsid w:val="00A466F8"/>
    <w:rsid w:val="00A50083"/>
    <w:rsid w:val="00A52E6E"/>
    <w:rsid w:val="00A53D94"/>
    <w:rsid w:val="00A55971"/>
    <w:rsid w:val="00A55D20"/>
    <w:rsid w:val="00A56BC3"/>
    <w:rsid w:val="00A572D8"/>
    <w:rsid w:val="00A65374"/>
    <w:rsid w:val="00A668B4"/>
    <w:rsid w:val="00A67275"/>
    <w:rsid w:val="00A67CA9"/>
    <w:rsid w:val="00A709DD"/>
    <w:rsid w:val="00A71294"/>
    <w:rsid w:val="00A728EB"/>
    <w:rsid w:val="00A74254"/>
    <w:rsid w:val="00A77AC4"/>
    <w:rsid w:val="00A77DB4"/>
    <w:rsid w:val="00A83E92"/>
    <w:rsid w:val="00A84433"/>
    <w:rsid w:val="00A84C2E"/>
    <w:rsid w:val="00A90D82"/>
    <w:rsid w:val="00A920AF"/>
    <w:rsid w:val="00A92E5A"/>
    <w:rsid w:val="00A9365E"/>
    <w:rsid w:val="00A95CF2"/>
    <w:rsid w:val="00A96B56"/>
    <w:rsid w:val="00A97871"/>
    <w:rsid w:val="00AA07D0"/>
    <w:rsid w:val="00AA1BA9"/>
    <w:rsid w:val="00AA2A33"/>
    <w:rsid w:val="00AA66BD"/>
    <w:rsid w:val="00AB00B2"/>
    <w:rsid w:val="00AB0118"/>
    <w:rsid w:val="00AB0390"/>
    <w:rsid w:val="00AB0717"/>
    <w:rsid w:val="00AB0833"/>
    <w:rsid w:val="00AB0B92"/>
    <w:rsid w:val="00AB10E5"/>
    <w:rsid w:val="00AB32E4"/>
    <w:rsid w:val="00AB4D8D"/>
    <w:rsid w:val="00AB5F9E"/>
    <w:rsid w:val="00AC02B7"/>
    <w:rsid w:val="00AC10E2"/>
    <w:rsid w:val="00AC1246"/>
    <w:rsid w:val="00AC667A"/>
    <w:rsid w:val="00AC6B5A"/>
    <w:rsid w:val="00AC6CF3"/>
    <w:rsid w:val="00AC7F11"/>
    <w:rsid w:val="00AD0F90"/>
    <w:rsid w:val="00AD11AE"/>
    <w:rsid w:val="00AD2540"/>
    <w:rsid w:val="00AD2A4E"/>
    <w:rsid w:val="00AD3849"/>
    <w:rsid w:val="00AD623F"/>
    <w:rsid w:val="00AD659C"/>
    <w:rsid w:val="00AD749C"/>
    <w:rsid w:val="00AD76B7"/>
    <w:rsid w:val="00AE1409"/>
    <w:rsid w:val="00AE1E05"/>
    <w:rsid w:val="00AE30EB"/>
    <w:rsid w:val="00AE43FB"/>
    <w:rsid w:val="00AE4455"/>
    <w:rsid w:val="00AE5893"/>
    <w:rsid w:val="00AE6A5A"/>
    <w:rsid w:val="00AE7714"/>
    <w:rsid w:val="00AE7985"/>
    <w:rsid w:val="00AF0E24"/>
    <w:rsid w:val="00AF2F1A"/>
    <w:rsid w:val="00B0061F"/>
    <w:rsid w:val="00B00B4E"/>
    <w:rsid w:val="00B00DF2"/>
    <w:rsid w:val="00B03490"/>
    <w:rsid w:val="00B03AAB"/>
    <w:rsid w:val="00B051F2"/>
    <w:rsid w:val="00B10110"/>
    <w:rsid w:val="00B1238D"/>
    <w:rsid w:val="00B130FF"/>
    <w:rsid w:val="00B147F3"/>
    <w:rsid w:val="00B15069"/>
    <w:rsid w:val="00B17E8D"/>
    <w:rsid w:val="00B20F86"/>
    <w:rsid w:val="00B25D73"/>
    <w:rsid w:val="00B304D8"/>
    <w:rsid w:val="00B31BEE"/>
    <w:rsid w:val="00B33B41"/>
    <w:rsid w:val="00B33C81"/>
    <w:rsid w:val="00B349AA"/>
    <w:rsid w:val="00B36D86"/>
    <w:rsid w:val="00B37FA1"/>
    <w:rsid w:val="00B420CF"/>
    <w:rsid w:val="00B439FE"/>
    <w:rsid w:val="00B43A29"/>
    <w:rsid w:val="00B447D4"/>
    <w:rsid w:val="00B44E79"/>
    <w:rsid w:val="00B46A7D"/>
    <w:rsid w:val="00B46FD4"/>
    <w:rsid w:val="00B47C78"/>
    <w:rsid w:val="00B5042A"/>
    <w:rsid w:val="00B507FD"/>
    <w:rsid w:val="00B51B55"/>
    <w:rsid w:val="00B5538A"/>
    <w:rsid w:val="00B55E94"/>
    <w:rsid w:val="00B56B63"/>
    <w:rsid w:val="00B574AB"/>
    <w:rsid w:val="00B61539"/>
    <w:rsid w:val="00B61C9A"/>
    <w:rsid w:val="00B61FD7"/>
    <w:rsid w:val="00B657EF"/>
    <w:rsid w:val="00B709B1"/>
    <w:rsid w:val="00B71BAD"/>
    <w:rsid w:val="00B76E56"/>
    <w:rsid w:val="00B776CD"/>
    <w:rsid w:val="00B778E0"/>
    <w:rsid w:val="00B77EF2"/>
    <w:rsid w:val="00B82504"/>
    <w:rsid w:val="00B82995"/>
    <w:rsid w:val="00B8340C"/>
    <w:rsid w:val="00B863CA"/>
    <w:rsid w:val="00B872BB"/>
    <w:rsid w:val="00B87568"/>
    <w:rsid w:val="00B9166D"/>
    <w:rsid w:val="00B91E22"/>
    <w:rsid w:val="00B94960"/>
    <w:rsid w:val="00B94B12"/>
    <w:rsid w:val="00B95F6B"/>
    <w:rsid w:val="00B96508"/>
    <w:rsid w:val="00B978D7"/>
    <w:rsid w:val="00BA0308"/>
    <w:rsid w:val="00BA271B"/>
    <w:rsid w:val="00BA2EAC"/>
    <w:rsid w:val="00BA7471"/>
    <w:rsid w:val="00BA7E2E"/>
    <w:rsid w:val="00BB3338"/>
    <w:rsid w:val="00BB459C"/>
    <w:rsid w:val="00BB4A01"/>
    <w:rsid w:val="00BB70D0"/>
    <w:rsid w:val="00BB7CC9"/>
    <w:rsid w:val="00BC35F6"/>
    <w:rsid w:val="00BC471D"/>
    <w:rsid w:val="00BC520B"/>
    <w:rsid w:val="00BC5436"/>
    <w:rsid w:val="00BC5C67"/>
    <w:rsid w:val="00BC5DAA"/>
    <w:rsid w:val="00BC7019"/>
    <w:rsid w:val="00BC75E6"/>
    <w:rsid w:val="00BD063D"/>
    <w:rsid w:val="00BD239D"/>
    <w:rsid w:val="00BD474F"/>
    <w:rsid w:val="00BD51E2"/>
    <w:rsid w:val="00BD6147"/>
    <w:rsid w:val="00BD63A2"/>
    <w:rsid w:val="00BD7853"/>
    <w:rsid w:val="00BE1955"/>
    <w:rsid w:val="00BE27F9"/>
    <w:rsid w:val="00BE2C6D"/>
    <w:rsid w:val="00BE3AF6"/>
    <w:rsid w:val="00BE3B44"/>
    <w:rsid w:val="00BE4763"/>
    <w:rsid w:val="00BE59DA"/>
    <w:rsid w:val="00BE694A"/>
    <w:rsid w:val="00BE7726"/>
    <w:rsid w:val="00BE78AB"/>
    <w:rsid w:val="00BE7DA6"/>
    <w:rsid w:val="00BE7F6F"/>
    <w:rsid w:val="00BF1087"/>
    <w:rsid w:val="00BF11ED"/>
    <w:rsid w:val="00BF2280"/>
    <w:rsid w:val="00BF3867"/>
    <w:rsid w:val="00BF5C96"/>
    <w:rsid w:val="00C0069A"/>
    <w:rsid w:val="00C02FE7"/>
    <w:rsid w:val="00C07135"/>
    <w:rsid w:val="00C123E0"/>
    <w:rsid w:val="00C14998"/>
    <w:rsid w:val="00C15A4D"/>
    <w:rsid w:val="00C16D19"/>
    <w:rsid w:val="00C222E1"/>
    <w:rsid w:val="00C23AED"/>
    <w:rsid w:val="00C2575D"/>
    <w:rsid w:val="00C27090"/>
    <w:rsid w:val="00C27F64"/>
    <w:rsid w:val="00C30705"/>
    <w:rsid w:val="00C32969"/>
    <w:rsid w:val="00C35F83"/>
    <w:rsid w:val="00C361A6"/>
    <w:rsid w:val="00C40D21"/>
    <w:rsid w:val="00C4282E"/>
    <w:rsid w:val="00C42F57"/>
    <w:rsid w:val="00C4364A"/>
    <w:rsid w:val="00C43907"/>
    <w:rsid w:val="00C4631B"/>
    <w:rsid w:val="00C463FF"/>
    <w:rsid w:val="00C46BE8"/>
    <w:rsid w:val="00C46C26"/>
    <w:rsid w:val="00C47176"/>
    <w:rsid w:val="00C5269B"/>
    <w:rsid w:val="00C5359A"/>
    <w:rsid w:val="00C54123"/>
    <w:rsid w:val="00C552B9"/>
    <w:rsid w:val="00C55A91"/>
    <w:rsid w:val="00C57957"/>
    <w:rsid w:val="00C604A6"/>
    <w:rsid w:val="00C62EEE"/>
    <w:rsid w:val="00C636C6"/>
    <w:rsid w:val="00C64ACF"/>
    <w:rsid w:val="00C66066"/>
    <w:rsid w:val="00C67F4F"/>
    <w:rsid w:val="00C67FFD"/>
    <w:rsid w:val="00C712EF"/>
    <w:rsid w:val="00C72AB7"/>
    <w:rsid w:val="00C74240"/>
    <w:rsid w:val="00C7437A"/>
    <w:rsid w:val="00C74D0C"/>
    <w:rsid w:val="00C7730B"/>
    <w:rsid w:val="00C80D62"/>
    <w:rsid w:val="00C82106"/>
    <w:rsid w:val="00C83618"/>
    <w:rsid w:val="00C86FB9"/>
    <w:rsid w:val="00C900B1"/>
    <w:rsid w:val="00C90EAC"/>
    <w:rsid w:val="00C91D9E"/>
    <w:rsid w:val="00C9260F"/>
    <w:rsid w:val="00C95175"/>
    <w:rsid w:val="00C95274"/>
    <w:rsid w:val="00C95805"/>
    <w:rsid w:val="00C95E98"/>
    <w:rsid w:val="00C97BD6"/>
    <w:rsid w:val="00CA0A5D"/>
    <w:rsid w:val="00CA1238"/>
    <w:rsid w:val="00CA2AAA"/>
    <w:rsid w:val="00CA6A21"/>
    <w:rsid w:val="00CB09F2"/>
    <w:rsid w:val="00CB2BE5"/>
    <w:rsid w:val="00CB3E20"/>
    <w:rsid w:val="00CB6170"/>
    <w:rsid w:val="00CB61BE"/>
    <w:rsid w:val="00CB6A58"/>
    <w:rsid w:val="00CB70D4"/>
    <w:rsid w:val="00CB74F7"/>
    <w:rsid w:val="00CB7611"/>
    <w:rsid w:val="00CB7851"/>
    <w:rsid w:val="00CC000E"/>
    <w:rsid w:val="00CC0963"/>
    <w:rsid w:val="00CC16BD"/>
    <w:rsid w:val="00CC2849"/>
    <w:rsid w:val="00CC2BA8"/>
    <w:rsid w:val="00CC30EE"/>
    <w:rsid w:val="00CC3457"/>
    <w:rsid w:val="00CC34CC"/>
    <w:rsid w:val="00CC3E93"/>
    <w:rsid w:val="00CC5461"/>
    <w:rsid w:val="00CC5595"/>
    <w:rsid w:val="00CC6C30"/>
    <w:rsid w:val="00CD052F"/>
    <w:rsid w:val="00CD1E5B"/>
    <w:rsid w:val="00CD30BF"/>
    <w:rsid w:val="00CD31D9"/>
    <w:rsid w:val="00CD40D3"/>
    <w:rsid w:val="00CD4479"/>
    <w:rsid w:val="00CD48C7"/>
    <w:rsid w:val="00CD60FA"/>
    <w:rsid w:val="00CD6670"/>
    <w:rsid w:val="00CD6A73"/>
    <w:rsid w:val="00CD7DE8"/>
    <w:rsid w:val="00CE21C9"/>
    <w:rsid w:val="00CE36CF"/>
    <w:rsid w:val="00CE42DB"/>
    <w:rsid w:val="00CF080B"/>
    <w:rsid w:val="00CF10FD"/>
    <w:rsid w:val="00CF4408"/>
    <w:rsid w:val="00CF4D99"/>
    <w:rsid w:val="00CF7F5D"/>
    <w:rsid w:val="00D00023"/>
    <w:rsid w:val="00D000D7"/>
    <w:rsid w:val="00D04845"/>
    <w:rsid w:val="00D05463"/>
    <w:rsid w:val="00D10605"/>
    <w:rsid w:val="00D1176B"/>
    <w:rsid w:val="00D1209C"/>
    <w:rsid w:val="00D1249C"/>
    <w:rsid w:val="00D12605"/>
    <w:rsid w:val="00D12E9D"/>
    <w:rsid w:val="00D14C44"/>
    <w:rsid w:val="00D15232"/>
    <w:rsid w:val="00D167FE"/>
    <w:rsid w:val="00D21E3C"/>
    <w:rsid w:val="00D22F63"/>
    <w:rsid w:val="00D23281"/>
    <w:rsid w:val="00D24C70"/>
    <w:rsid w:val="00D268A5"/>
    <w:rsid w:val="00D27FE1"/>
    <w:rsid w:val="00D31359"/>
    <w:rsid w:val="00D37288"/>
    <w:rsid w:val="00D40BE8"/>
    <w:rsid w:val="00D4351A"/>
    <w:rsid w:val="00D44A48"/>
    <w:rsid w:val="00D4611C"/>
    <w:rsid w:val="00D50048"/>
    <w:rsid w:val="00D504B9"/>
    <w:rsid w:val="00D526FF"/>
    <w:rsid w:val="00D52A7D"/>
    <w:rsid w:val="00D5486B"/>
    <w:rsid w:val="00D55104"/>
    <w:rsid w:val="00D5677E"/>
    <w:rsid w:val="00D57BE3"/>
    <w:rsid w:val="00D60E29"/>
    <w:rsid w:val="00D62BB0"/>
    <w:rsid w:val="00D631B6"/>
    <w:rsid w:val="00D64130"/>
    <w:rsid w:val="00D641F9"/>
    <w:rsid w:val="00D66206"/>
    <w:rsid w:val="00D663EE"/>
    <w:rsid w:val="00D66675"/>
    <w:rsid w:val="00D707CA"/>
    <w:rsid w:val="00D70F5B"/>
    <w:rsid w:val="00D7244B"/>
    <w:rsid w:val="00D7261D"/>
    <w:rsid w:val="00D735CC"/>
    <w:rsid w:val="00D75076"/>
    <w:rsid w:val="00D76532"/>
    <w:rsid w:val="00D767E5"/>
    <w:rsid w:val="00D80085"/>
    <w:rsid w:val="00D81282"/>
    <w:rsid w:val="00D81ED0"/>
    <w:rsid w:val="00D81FDD"/>
    <w:rsid w:val="00D84462"/>
    <w:rsid w:val="00D848C7"/>
    <w:rsid w:val="00D85B14"/>
    <w:rsid w:val="00D91008"/>
    <w:rsid w:val="00D9208D"/>
    <w:rsid w:val="00D92D06"/>
    <w:rsid w:val="00D93F66"/>
    <w:rsid w:val="00D95D1C"/>
    <w:rsid w:val="00D95DB1"/>
    <w:rsid w:val="00D9651B"/>
    <w:rsid w:val="00DA0F47"/>
    <w:rsid w:val="00DA1562"/>
    <w:rsid w:val="00DA2DC7"/>
    <w:rsid w:val="00DA3136"/>
    <w:rsid w:val="00DA4001"/>
    <w:rsid w:val="00DA4AAF"/>
    <w:rsid w:val="00DA5349"/>
    <w:rsid w:val="00DA58A9"/>
    <w:rsid w:val="00DA6CE0"/>
    <w:rsid w:val="00DA7779"/>
    <w:rsid w:val="00DB0C28"/>
    <w:rsid w:val="00DB2418"/>
    <w:rsid w:val="00DB336A"/>
    <w:rsid w:val="00DB4C0D"/>
    <w:rsid w:val="00DB5112"/>
    <w:rsid w:val="00DB58BA"/>
    <w:rsid w:val="00DC0EE6"/>
    <w:rsid w:val="00DC1BF7"/>
    <w:rsid w:val="00DC23EC"/>
    <w:rsid w:val="00DC3C89"/>
    <w:rsid w:val="00DC4B43"/>
    <w:rsid w:val="00DD1827"/>
    <w:rsid w:val="00DD1C9D"/>
    <w:rsid w:val="00DD4818"/>
    <w:rsid w:val="00DD6022"/>
    <w:rsid w:val="00DE169A"/>
    <w:rsid w:val="00DE4CF2"/>
    <w:rsid w:val="00DE73C8"/>
    <w:rsid w:val="00DF0045"/>
    <w:rsid w:val="00DF005E"/>
    <w:rsid w:val="00DF085F"/>
    <w:rsid w:val="00DF2DC3"/>
    <w:rsid w:val="00DF6914"/>
    <w:rsid w:val="00E0081D"/>
    <w:rsid w:val="00E018F5"/>
    <w:rsid w:val="00E023A5"/>
    <w:rsid w:val="00E04572"/>
    <w:rsid w:val="00E061C2"/>
    <w:rsid w:val="00E06C33"/>
    <w:rsid w:val="00E07563"/>
    <w:rsid w:val="00E11C98"/>
    <w:rsid w:val="00E11E25"/>
    <w:rsid w:val="00E14D6E"/>
    <w:rsid w:val="00E202F0"/>
    <w:rsid w:val="00E21988"/>
    <w:rsid w:val="00E21CD6"/>
    <w:rsid w:val="00E23E5F"/>
    <w:rsid w:val="00E24B6E"/>
    <w:rsid w:val="00E250E7"/>
    <w:rsid w:val="00E2555F"/>
    <w:rsid w:val="00E25A46"/>
    <w:rsid w:val="00E26A81"/>
    <w:rsid w:val="00E27605"/>
    <w:rsid w:val="00E276B7"/>
    <w:rsid w:val="00E32650"/>
    <w:rsid w:val="00E335AD"/>
    <w:rsid w:val="00E356FB"/>
    <w:rsid w:val="00E36256"/>
    <w:rsid w:val="00E3699B"/>
    <w:rsid w:val="00E3724C"/>
    <w:rsid w:val="00E37478"/>
    <w:rsid w:val="00E40F0C"/>
    <w:rsid w:val="00E40FAE"/>
    <w:rsid w:val="00E413DD"/>
    <w:rsid w:val="00E42009"/>
    <w:rsid w:val="00E42228"/>
    <w:rsid w:val="00E4334C"/>
    <w:rsid w:val="00E444FB"/>
    <w:rsid w:val="00E45B97"/>
    <w:rsid w:val="00E45E22"/>
    <w:rsid w:val="00E468A7"/>
    <w:rsid w:val="00E478AE"/>
    <w:rsid w:val="00E51374"/>
    <w:rsid w:val="00E5139E"/>
    <w:rsid w:val="00E535BD"/>
    <w:rsid w:val="00E5377E"/>
    <w:rsid w:val="00E5577A"/>
    <w:rsid w:val="00E557A2"/>
    <w:rsid w:val="00E57259"/>
    <w:rsid w:val="00E60F40"/>
    <w:rsid w:val="00E62E14"/>
    <w:rsid w:val="00E67F1C"/>
    <w:rsid w:val="00E719FE"/>
    <w:rsid w:val="00E71FA8"/>
    <w:rsid w:val="00E7254C"/>
    <w:rsid w:val="00E729A0"/>
    <w:rsid w:val="00E72B64"/>
    <w:rsid w:val="00E72CDC"/>
    <w:rsid w:val="00E72E4E"/>
    <w:rsid w:val="00E74FB5"/>
    <w:rsid w:val="00E7508E"/>
    <w:rsid w:val="00E75657"/>
    <w:rsid w:val="00E770AE"/>
    <w:rsid w:val="00E776F3"/>
    <w:rsid w:val="00E84009"/>
    <w:rsid w:val="00E84CF2"/>
    <w:rsid w:val="00E8601C"/>
    <w:rsid w:val="00E94373"/>
    <w:rsid w:val="00E95C68"/>
    <w:rsid w:val="00E97401"/>
    <w:rsid w:val="00E97EE9"/>
    <w:rsid w:val="00EA0A44"/>
    <w:rsid w:val="00EA0E08"/>
    <w:rsid w:val="00EA3033"/>
    <w:rsid w:val="00EA4E4D"/>
    <w:rsid w:val="00EA6E9F"/>
    <w:rsid w:val="00EB0F73"/>
    <w:rsid w:val="00EB1744"/>
    <w:rsid w:val="00EB235D"/>
    <w:rsid w:val="00EB51F2"/>
    <w:rsid w:val="00EB7B28"/>
    <w:rsid w:val="00EC03CF"/>
    <w:rsid w:val="00EC0A86"/>
    <w:rsid w:val="00EC1D22"/>
    <w:rsid w:val="00EC1DF2"/>
    <w:rsid w:val="00EC2889"/>
    <w:rsid w:val="00EC746F"/>
    <w:rsid w:val="00ED03B7"/>
    <w:rsid w:val="00ED3063"/>
    <w:rsid w:val="00ED570B"/>
    <w:rsid w:val="00ED613A"/>
    <w:rsid w:val="00ED65AD"/>
    <w:rsid w:val="00ED71D0"/>
    <w:rsid w:val="00EE1544"/>
    <w:rsid w:val="00EE37CB"/>
    <w:rsid w:val="00EE3FC4"/>
    <w:rsid w:val="00EE4C85"/>
    <w:rsid w:val="00EE6A4A"/>
    <w:rsid w:val="00EE6CFE"/>
    <w:rsid w:val="00EF1174"/>
    <w:rsid w:val="00EF24B7"/>
    <w:rsid w:val="00EF5946"/>
    <w:rsid w:val="00F002C5"/>
    <w:rsid w:val="00F00FE6"/>
    <w:rsid w:val="00F01FAD"/>
    <w:rsid w:val="00F028B1"/>
    <w:rsid w:val="00F02BC2"/>
    <w:rsid w:val="00F07DFA"/>
    <w:rsid w:val="00F10E35"/>
    <w:rsid w:val="00F14198"/>
    <w:rsid w:val="00F16BAC"/>
    <w:rsid w:val="00F212EE"/>
    <w:rsid w:val="00F23B8B"/>
    <w:rsid w:val="00F24272"/>
    <w:rsid w:val="00F244F6"/>
    <w:rsid w:val="00F24A97"/>
    <w:rsid w:val="00F24BC1"/>
    <w:rsid w:val="00F264A9"/>
    <w:rsid w:val="00F2687B"/>
    <w:rsid w:val="00F268A8"/>
    <w:rsid w:val="00F26EC4"/>
    <w:rsid w:val="00F31F49"/>
    <w:rsid w:val="00F33856"/>
    <w:rsid w:val="00F33CEA"/>
    <w:rsid w:val="00F376BF"/>
    <w:rsid w:val="00F37E6A"/>
    <w:rsid w:val="00F4097F"/>
    <w:rsid w:val="00F40C9E"/>
    <w:rsid w:val="00F41A57"/>
    <w:rsid w:val="00F42A5F"/>
    <w:rsid w:val="00F43023"/>
    <w:rsid w:val="00F44B94"/>
    <w:rsid w:val="00F460DC"/>
    <w:rsid w:val="00F46542"/>
    <w:rsid w:val="00F46A3A"/>
    <w:rsid w:val="00F475AA"/>
    <w:rsid w:val="00F477A1"/>
    <w:rsid w:val="00F52DF2"/>
    <w:rsid w:val="00F537E2"/>
    <w:rsid w:val="00F53EE1"/>
    <w:rsid w:val="00F5727E"/>
    <w:rsid w:val="00F6070D"/>
    <w:rsid w:val="00F6150C"/>
    <w:rsid w:val="00F70726"/>
    <w:rsid w:val="00F709D1"/>
    <w:rsid w:val="00F7380A"/>
    <w:rsid w:val="00F750A9"/>
    <w:rsid w:val="00F75174"/>
    <w:rsid w:val="00F7576D"/>
    <w:rsid w:val="00F77681"/>
    <w:rsid w:val="00F77F5E"/>
    <w:rsid w:val="00F81FFA"/>
    <w:rsid w:val="00F829A3"/>
    <w:rsid w:val="00F83D4F"/>
    <w:rsid w:val="00F844E5"/>
    <w:rsid w:val="00F84FDA"/>
    <w:rsid w:val="00F85D1C"/>
    <w:rsid w:val="00F92A66"/>
    <w:rsid w:val="00F92E14"/>
    <w:rsid w:val="00F92ED8"/>
    <w:rsid w:val="00F942BB"/>
    <w:rsid w:val="00F9468C"/>
    <w:rsid w:val="00F948C1"/>
    <w:rsid w:val="00F95268"/>
    <w:rsid w:val="00F957CE"/>
    <w:rsid w:val="00FA26B5"/>
    <w:rsid w:val="00FA3A2D"/>
    <w:rsid w:val="00FA4740"/>
    <w:rsid w:val="00FA668B"/>
    <w:rsid w:val="00FA70BE"/>
    <w:rsid w:val="00FB19E7"/>
    <w:rsid w:val="00FB5095"/>
    <w:rsid w:val="00FB561A"/>
    <w:rsid w:val="00FC17B9"/>
    <w:rsid w:val="00FC1EB9"/>
    <w:rsid w:val="00FC1EE0"/>
    <w:rsid w:val="00FC21FF"/>
    <w:rsid w:val="00FC2894"/>
    <w:rsid w:val="00FC31FE"/>
    <w:rsid w:val="00FC3402"/>
    <w:rsid w:val="00FC3E0B"/>
    <w:rsid w:val="00FC4991"/>
    <w:rsid w:val="00FC51AD"/>
    <w:rsid w:val="00FC65E5"/>
    <w:rsid w:val="00FC6CC6"/>
    <w:rsid w:val="00FC72E5"/>
    <w:rsid w:val="00FD0336"/>
    <w:rsid w:val="00FD3702"/>
    <w:rsid w:val="00FD5CDD"/>
    <w:rsid w:val="00FD61B0"/>
    <w:rsid w:val="00FD6584"/>
    <w:rsid w:val="00FD7EFF"/>
    <w:rsid w:val="00FE284D"/>
    <w:rsid w:val="00FE2C80"/>
    <w:rsid w:val="00FE54FB"/>
    <w:rsid w:val="00FE5D99"/>
    <w:rsid w:val="00FF05FC"/>
    <w:rsid w:val="00FF39C2"/>
    <w:rsid w:val="00FF4064"/>
    <w:rsid w:val="00FF5530"/>
    <w:rsid w:val="00FF592E"/>
    <w:rsid w:val="00FF7855"/>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009F296"/>
  <w15:docId w15:val="{2A95410F-D366-4F7A-98F0-1B3F7F655D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footer" w:uiPriority="99"/>
    <w:lsdException w:name="endnote text" w:qFormat="1"/>
    <w:lsdException w:name="Strong" w:uiPriority="22"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autoRedefine/>
    <w:uiPriority w:val="9"/>
    <w:qFormat/>
    <w:rsid w:val="00365F4D"/>
    <w:pPr>
      <w:keepNext/>
      <w:keepLines/>
      <w:spacing w:before="480" w:after="0"/>
      <w:outlineLvl w:val="0"/>
    </w:pPr>
    <w:rPr>
      <w:rFonts w:ascii="Times New Roman" w:eastAsiaTheme="majorEastAsia" w:hAnsi="Times New Roman" w:cstheme="majorBidi"/>
      <w:b/>
      <w:bCs/>
      <w:color w:val="4F81BD" w:themeColor="accent1"/>
      <w:sz w:val="32"/>
      <w:szCs w:val="32"/>
    </w:rPr>
  </w:style>
  <w:style w:type="paragraph" w:styleId="Heading2">
    <w:name w:val="heading 2"/>
    <w:basedOn w:val="Normal"/>
    <w:next w:val="BodyText"/>
    <w:autoRedefine/>
    <w:uiPriority w:val="9"/>
    <w:unhideWhenUsed/>
    <w:qFormat/>
    <w:rsid w:val="00365F4D"/>
    <w:pPr>
      <w:keepNext/>
      <w:keepLines/>
      <w:spacing w:before="200" w:after="0"/>
      <w:outlineLvl w:val="1"/>
    </w:pPr>
    <w:rPr>
      <w:rFonts w:ascii="Times New Roman" w:eastAsiaTheme="majorEastAsia" w:hAnsi="Times New Roman"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autoRedefine/>
    <w:qFormat/>
    <w:rsid w:val="00365F4D"/>
    <w:pPr>
      <w:spacing w:before="180" w:after="180"/>
      <w:jc w:val="both"/>
    </w:pPr>
    <w:rPr>
      <w:rFonts w:ascii="Times New Roman" w:hAnsi="Times New Roman"/>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rsid w:val="008E6F48"/>
    <w:pPr>
      <w:keepNext/>
      <w:keepLines/>
      <w:spacing w:before="300" w:after="300"/>
      <w:jc w:val="both"/>
    </w:pPr>
    <w:rPr>
      <w:rFonts w:ascii="Times New Roman" w:hAnsi="Times New Roman"/>
      <w:sz w:val="20"/>
      <w:szCs w:val="20"/>
    </w:rPr>
  </w:style>
  <w:style w:type="paragraph" w:styleId="Bibliography">
    <w:name w:val="Bibliography"/>
    <w:basedOn w:val="Normal"/>
    <w:autoRedefine/>
    <w:qFormat/>
    <w:rsid w:val="00131A32"/>
    <w:pPr>
      <w:spacing w:after="0"/>
      <w:jc w:val="both"/>
    </w:pPr>
    <w:rPr>
      <w:rFonts w:ascii="Times New Roman" w:hAnsi="Times New Roman" w:cs="Times New Roman"/>
    </w:r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8F5902"/>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b/>
      <w:color w:val="CE5C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b/>
      <w:color w:val="204A87"/>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204A87"/>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EndnoteText">
    <w:name w:val="endnote text"/>
    <w:basedOn w:val="Normal"/>
    <w:link w:val="EndnoteTextChar"/>
    <w:autoRedefine/>
    <w:qFormat/>
    <w:rsid w:val="003F6F08"/>
    <w:pPr>
      <w:spacing w:after="0"/>
    </w:pPr>
    <w:rPr>
      <w:rFonts w:ascii="Times New Roman" w:hAnsi="Times New Roman"/>
      <w:sz w:val="20"/>
      <w:szCs w:val="20"/>
    </w:rPr>
  </w:style>
  <w:style w:type="character" w:customStyle="1" w:styleId="EndnoteTextChar">
    <w:name w:val="Endnote Text Char"/>
    <w:basedOn w:val="DefaultParagraphFont"/>
    <w:link w:val="EndnoteText"/>
    <w:rsid w:val="003F6F08"/>
    <w:rPr>
      <w:rFonts w:ascii="Times New Roman" w:hAnsi="Times New Roman"/>
      <w:sz w:val="20"/>
      <w:szCs w:val="20"/>
    </w:rPr>
  </w:style>
  <w:style w:type="character" w:styleId="EndnoteReference">
    <w:name w:val="endnote reference"/>
    <w:basedOn w:val="DefaultParagraphFont"/>
    <w:rsid w:val="004B2278"/>
    <w:rPr>
      <w:vertAlign w:val="superscript"/>
    </w:rPr>
  </w:style>
  <w:style w:type="paragraph" w:styleId="Header">
    <w:name w:val="header"/>
    <w:basedOn w:val="Normal"/>
    <w:link w:val="HeaderChar"/>
    <w:rsid w:val="0070201E"/>
    <w:pPr>
      <w:tabs>
        <w:tab w:val="center" w:pos="4419"/>
        <w:tab w:val="right" w:pos="8838"/>
      </w:tabs>
      <w:spacing w:after="0"/>
    </w:pPr>
  </w:style>
  <w:style w:type="character" w:customStyle="1" w:styleId="HeaderChar">
    <w:name w:val="Header Char"/>
    <w:basedOn w:val="DefaultParagraphFont"/>
    <w:link w:val="Header"/>
    <w:rsid w:val="0070201E"/>
  </w:style>
  <w:style w:type="paragraph" w:styleId="Footer">
    <w:name w:val="footer"/>
    <w:basedOn w:val="Normal"/>
    <w:link w:val="FooterChar"/>
    <w:uiPriority w:val="99"/>
    <w:rsid w:val="0070201E"/>
    <w:pPr>
      <w:tabs>
        <w:tab w:val="center" w:pos="4419"/>
        <w:tab w:val="right" w:pos="8838"/>
      </w:tabs>
      <w:spacing w:after="0"/>
    </w:pPr>
  </w:style>
  <w:style w:type="character" w:customStyle="1" w:styleId="FooterChar">
    <w:name w:val="Footer Char"/>
    <w:basedOn w:val="DefaultParagraphFont"/>
    <w:link w:val="Footer"/>
    <w:uiPriority w:val="99"/>
    <w:rsid w:val="0070201E"/>
  </w:style>
  <w:style w:type="character" w:styleId="Strong">
    <w:name w:val="Strong"/>
    <w:basedOn w:val="DefaultParagraphFont"/>
    <w:uiPriority w:val="22"/>
    <w:qFormat/>
    <w:rsid w:val="008374EA"/>
    <w:rPr>
      <w:b/>
      <w:bCs/>
    </w:rPr>
  </w:style>
  <w:style w:type="table" w:styleId="PlainTable1">
    <w:name w:val="Plain Table 1"/>
    <w:basedOn w:val="TableNormal"/>
    <w:rsid w:val="000E03DF"/>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rsid w:val="00C27F64"/>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rsid w:val="008E0B03"/>
    <w:rPr>
      <w:sz w:val="16"/>
      <w:szCs w:val="16"/>
    </w:rPr>
  </w:style>
  <w:style w:type="paragraph" w:styleId="CommentText">
    <w:name w:val="annotation text"/>
    <w:basedOn w:val="Normal"/>
    <w:link w:val="CommentTextChar"/>
    <w:rsid w:val="008E0B03"/>
    <w:rPr>
      <w:sz w:val="20"/>
      <w:szCs w:val="20"/>
    </w:rPr>
  </w:style>
  <w:style w:type="character" w:customStyle="1" w:styleId="CommentTextChar">
    <w:name w:val="Comment Text Char"/>
    <w:basedOn w:val="DefaultParagraphFont"/>
    <w:link w:val="CommentText"/>
    <w:rsid w:val="008E0B03"/>
    <w:rPr>
      <w:sz w:val="20"/>
      <w:szCs w:val="20"/>
    </w:rPr>
  </w:style>
  <w:style w:type="paragraph" w:styleId="CommentSubject">
    <w:name w:val="annotation subject"/>
    <w:basedOn w:val="CommentText"/>
    <w:next w:val="CommentText"/>
    <w:link w:val="CommentSubjectChar"/>
    <w:rsid w:val="008E0B03"/>
    <w:rPr>
      <w:b/>
      <w:bCs/>
    </w:rPr>
  </w:style>
  <w:style w:type="character" w:customStyle="1" w:styleId="CommentSubjectChar">
    <w:name w:val="Comment Subject Char"/>
    <w:basedOn w:val="CommentTextChar"/>
    <w:link w:val="CommentSubject"/>
    <w:rsid w:val="008E0B03"/>
    <w:rPr>
      <w:b/>
      <w:bCs/>
      <w:sz w:val="20"/>
      <w:szCs w:val="20"/>
    </w:rPr>
  </w:style>
  <w:style w:type="paragraph" w:styleId="BalloonText">
    <w:name w:val="Balloon Text"/>
    <w:basedOn w:val="Normal"/>
    <w:link w:val="BalloonTextChar"/>
    <w:rsid w:val="008E0B03"/>
    <w:pPr>
      <w:spacing w:after="0"/>
    </w:pPr>
    <w:rPr>
      <w:rFonts w:ascii="Segoe UI" w:hAnsi="Segoe UI" w:cs="Segoe UI"/>
      <w:sz w:val="18"/>
      <w:szCs w:val="18"/>
    </w:rPr>
  </w:style>
  <w:style w:type="character" w:customStyle="1" w:styleId="BalloonTextChar">
    <w:name w:val="Balloon Text Char"/>
    <w:basedOn w:val="DefaultParagraphFont"/>
    <w:link w:val="BalloonText"/>
    <w:rsid w:val="008E0B03"/>
    <w:rPr>
      <w:rFonts w:ascii="Segoe UI" w:hAnsi="Segoe UI" w:cs="Segoe UI"/>
      <w:sz w:val="18"/>
      <w:szCs w:val="18"/>
    </w:rPr>
  </w:style>
  <w:style w:type="paragraph" w:styleId="Revision">
    <w:name w:val="Revision"/>
    <w:hidden/>
    <w:rsid w:val="00413ED0"/>
    <w:pPr>
      <w:spacing w:after="0"/>
    </w:pPr>
  </w:style>
  <w:style w:type="character" w:customStyle="1" w:styleId="BodyTextChar">
    <w:name w:val="Body Text Char"/>
    <w:basedOn w:val="DefaultParagraphFont"/>
    <w:link w:val="BodyText"/>
    <w:rsid w:val="000F6BF8"/>
    <w:rPr>
      <w:rFonts w:ascii="Times New Roman" w:hAnsi="Times New Roman"/>
    </w:rPr>
  </w:style>
  <w:style w:type="character" w:customStyle="1" w:styleId="UnresolvedMention1">
    <w:name w:val="Unresolved Mention1"/>
    <w:basedOn w:val="DefaultParagraphFont"/>
    <w:uiPriority w:val="99"/>
    <w:semiHidden/>
    <w:unhideWhenUsed/>
    <w:rsid w:val="002470AC"/>
    <w:rPr>
      <w:color w:val="605E5C"/>
      <w:shd w:val="clear" w:color="auto" w:fill="E1DFDD"/>
    </w:rPr>
  </w:style>
  <w:style w:type="character" w:styleId="FollowedHyperlink">
    <w:name w:val="FollowedHyperlink"/>
    <w:basedOn w:val="DefaultParagraphFont"/>
    <w:rsid w:val="002924B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8835273">
      <w:bodyDiv w:val="1"/>
      <w:marLeft w:val="0"/>
      <w:marRight w:val="0"/>
      <w:marTop w:val="0"/>
      <w:marBottom w:val="0"/>
      <w:divBdr>
        <w:top w:val="none" w:sz="0" w:space="0" w:color="auto"/>
        <w:left w:val="none" w:sz="0" w:space="0" w:color="auto"/>
        <w:bottom w:val="none" w:sz="0" w:space="0" w:color="auto"/>
        <w:right w:val="none" w:sz="0" w:space="0" w:color="auto"/>
      </w:divBdr>
    </w:div>
    <w:div w:id="294265234">
      <w:bodyDiv w:val="1"/>
      <w:marLeft w:val="0"/>
      <w:marRight w:val="0"/>
      <w:marTop w:val="0"/>
      <w:marBottom w:val="0"/>
      <w:divBdr>
        <w:top w:val="none" w:sz="0" w:space="0" w:color="auto"/>
        <w:left w:val="none" w:sz="0" w:space="0" w:color="auto"/>
        <w:bottom w:val="none" w:sz="0" w:space="0" w:color="auto"/>
        <w:right w:val="none" w:sz="0" w:space="0" w:color="auto"/>
      </w:divBdr>
    </w:div>
    <w:div w:id="437676996">
      <w:bodyDiv w:val="1"/>
      <w:marLeft w:val="0"/>
      <w:marRight w:val="0"/>
      <w:marTop w:val="0"/>
      <w:marBottom w:val="0"/>
      <w:divBdr>
        <w:top w:val="none" w:sz="0" w:space="0" w:color="auto"/>
        <w:left w:val="none" w:sz="0" w:space="0" w:color="auto"/>
        <w:bottom w:val="none" w:sz="0" w:space="0" w:color="auto"/>
        <w:right w:val="none" w:sz="0" w:space="0" w:color="auto"/>
      </w:divBdr>
    </w:div>
    <w:div w:id="758598910">
      <w:bodyDiv w:val="1"/>
      <w:marLeft w:val="0"/>
      <w:marRight w:val="0"/>
      <w:marTop w:val="0"/>
      <w:marBottom w:val="0"/>
      <w:divBdr>
        <w:top w:val="none" w:sz="0" w:space="0" w:color="auto"/>
        <w:left w:val="none" w:sz="0" w:space="0" w:color="auto"/>
        <w:bottom w:val="none" w:sz="0" w:space="0" w:color="auto"/>
        <w:right w:val="none" w:sz="0" w:space="0" w:color="auto"/>
      </w:divBdr>
    </w:div>
    <w:div w:id="819421899">
      <w:bodyDiv w:val="1"/>
      <w:marLeft w:val="0"/>
      <w:marRight w:val="0"/>
      <w:marTop w:val="0"/>
      <w:marBottom w:val="0"/>
      <w:divBdr>
        <w:top w:val="none" w:sz="0" w:space="0" w:color="auto"/>
        <w:left w:val="none" w:sz="0" w:space="0" w:color="auto"/>
        <w:bottom w:val="none" w:sz="0" w:space="0" w:color="auto"/>
        <w:right w:val="none" w:sz="0" w:space="0" w:color="auto"/>
      </w:divBdr>
      <w:divsChild>
        <w:div w:id="1467553488">
          <w:marLeft w:val="480"/>
          <w:marRight w:val="0"/>
          <w:marTop w:val="0"/>
          <w:marBottom w:val="0"/>
          <w:divBdr>
            <w:top w:val="none" w:sz="0" w:space="0" w:color="auto"/>
            <w:left w:val="none" w:sz="0" w:space="0" w:color="auto"/>
            <w:bottom w:val="none" w:sz="0" w:space="0" w:color="auto"/>
            <w:right w:val="none" w:sz="0" w:space="0" w:color="auto"/>
          </w:divBdr>
          <w:divsChild>
            <w:div w:id="2059086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280343">
      <w:bodyDiv w:val="1"/>
      <w:marLeft w:val="0"/>
      <w:marRight w:val="0"/>
      <w:marTop w:val="0"/>
      <w:marBottom w:val="0"/>
      <w:divBdr>
        <w:top w:val="none" w:sz="0" w:space="0" w:color="auto"/>
        <w:left w:val="none" w:sz="0" w:space="0" w:color="auto"/>
        <w:bottom w:val="none" w:sz="0" w:space="0" w:color="auto"/>
        <w:right w:val="none" w:sz="0" w:space="0" w:color="auto"/>
      </w:divBdr>
    </w:div>
    <w:div w:id="1159229946">
      <w:bodyDiv w:val="1"/>
      <w:marLeft w:val="0"/>
      <w:marRight w:val="0"/>
      <w:marTop w:val="0"/>
      <w:marBottom w:val="0"/>
      <w:divBdr>
        <w:top w:val="none" w:sz="0" w:space="0" w:color="auto"/>
        <w:left w:val="none" w:sz="0" w:space="0" w:color="auto"/>
        <w:bottom w:val="none" w:sz="0" w:space="0" w:color="auto"/>
        <w:right w:val="none" w:sz="0" w:space="0" w:color="auto"/>
      </w:divBdr>
    </w:div>
    <w:div w:id="1270770962">
      <w:bodyDiv w:val="1"/>
      <w:marLeft w:val="0"/>
      <w:marRight w:val="0"/>
      <w:marTop w:val="0"/>
      <w:marBottom w:val="0"/>
      <w:divBdr>
        <w:top w:val="none" w:sz="0" w:space="0" w:color="auto"/>
        <w:left w:val="none" w:sz="0" w:space="0" w:color="auto"/>
        <w:bottom w:val="none" w:sz="0" w:space="0" w:color="auto"/>
        <w:right w:val="none" w:sz="0" w:space="0" w:color="auto"/>
      </w:divBdr>
    </w:div>
    <w:div w:id="1311591036">
      <w:bodyDiv w:val="1"/>
      <w:marLeft w:val="0"/>
      <w:marRight w:val="0"/>
      <w:marTop w:val="0"/>
      <w:marBottom w:val="0"/>
      <w:divBdr>
        <w:top w:val="none" w:sz="0" w:space="0" w:color="auto"/>
        <w:left w:val="none" w:sz="0" w:space="0" w:color="auto"/>
        <w:bottom w:val="none" w:sz="0" w:space="0" w:color="auto"/>
        <w:right w:val="none" w:sz="0" w:space="0" w:color="auto"/>
      </w:divBdr>
    </w:div>
    <w:div w:id="1312294173">
      <w:bodyDiv w:val="1"/>
      <w:marLeft w:val="0"/>
      <w:marRight w:val="0"/>
      <w:marTop w:val="0"/>
      <w:marBottom w:val="0"/>
      <w:divBdr>
        <w:top w:val="none" w:sz="0" w:space="0" w:color="auto"/>
        <w:left w:val="none" w:sz="0" w:space="0" w:color="auto"/>
        <w:bottom w:val="none" w:sz="0" w:space="0" w:color="auto"/>
        <w:right w:val="none" w:sz="0" w:space="0" w:color="auto"/>
      </w:divBdr>
    </w:div>
    <w:div w:id="1342778901">
      <w:bodyDiv w:val="1"/>
      <w:marLeft w:val="0"/>
      <w:marRight w:val="0"/>
      <w:marTop w:val="0"/>
      <w:marBottom w:val="0"/>
      <w:divBdr>
        <w:top w:val="none" w:sz="0" w:space="0" w:color="auto"/>
        <w:left w:val="none" w:sz="0" w:space="0" w:color="auto"/>
        <w:bottom w:val="none" w:sz="0" w:space="0" w:color="auto"/>
        <w:right w:val="none" w:sz="0" w:space="0" w:color="auto"/>
      </w:divBdr>
    </w:div>
    <w:div w:id="1396389703">
      <w:bodyDiv w:val="1"/>
      <w:marLeft w:val="0"/>
      <w:marRight w:val="0"/>
      <w:marTop w:val="0"/>
      <w:marBottom w:val="0"/>
      <w:divBdr>
        <w:top w:val="none" w:sz="0" w:space="0" w:color="auto"/>
        <w:left w:val="none" w:sz="0" w:space="0" w:color="auto"/>
        <w:bottom w:val="none" w:sz="0" w:space="0" w:color="auto"/>
        <w:right w:val="none" w:sz="0" w:space="0" w:color="auto"/>
      </w:divBdr>
      <w:divsChild>
        <w:div w:id="277152583">
          <w:marLeft w:val="480"/>
          <w:marRight w:val="0"/>
          <w:marTop w:val="0"/>
          <w:marBottom w:val="0"/>
          <w:divBdr>
            <w:top w:val="none" w:sz="0" w:space="0" w:color="auto"/>
            <w:left w:val="none" w:sz="0" w:space="0" w:color="auto"/>
            <w:bottom w:val="none" w:sz="0" w:space="0" w:color="auto"/>
            <w:right w:val="none" w:sz="0" w:space="0" w:color="auto"/>
          </w:divBdr>
          <w:divsChild>
            <w:div w:id="683744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048603">
      <w:bodyDiv w:val="1"/>
      <w:marLeft w:val="0"/>
      <w:marRight w:val="0"/>
      <w:marTop w:val="0"/>
      <w:marBottom w:val="0"/>
      <w:divBdr>
        <w:top w:val="none" w:sz="0" w:space="0" w:color="auto"/>
        <w:left w:val="none" w:sz="0" w:space="0" w:color="auto"/>
        <w:bottom w:val="none" w:sz="0" w:space="0" w:color="auto"/>
        <w:right w:val="none" w:sz="0" w:space="0" w:color="auto"/>
      </w:divBdr>
    </w:div>
    <w:div w:id="1420787441">
      <w:bodyDiv w:val="1"/>
      <w:marLeft w:val="0"/>
      <w:marRight w:val="0"/>
      <w:marTop w:val="0"/>
      <w:marBottom w:val="0"/>
      <w:divBdr>
        <w:top w:val="none" w:sz="0" w:space="0" w:color="auto"/>
        <w:left w:val="none" w:sz="0" w:space="0" w:color="auto"/>
        <w:bottom w:val="none" w:sz="0" w:space="0" w:color="auto"/>
        <w:right w:val="none" w:sz="0" w:space="0" w:color="auto"/>
      </w:divBdr>
      <w:divsChild>
        <w:div w:id="316151675">
          <w:marLeft w:val="480"/>
          <w:marRight w:val="0"/>
          <w:marTop w:val="0"/>
          <w:marBottom w:val="0"/>
          <w:divBdr>
            <w:top w:val="none" w:sz="0" w:space="0" w:color="auto"/>
            <w:left w:val="none" w:sz="0" w:space="0" w:color="auto"/>
            <w:bottom w:val="none" w:sz="0" w:space="0" w:color="auto"/>
            <w:right w:val="none" w:sz="0" w:space="0" w:color="auto"/>
          </w:divBdr>
          <w:divsChild>
            <w:div w:id="841891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380897">
      <w:bodyDiv w:val="1"/>
      <w:marLeft w:val="0"/>
      <w:marRight w:val="0"/>
      <w:marTop w:val="0"/>
      <w:marBottom w:val="0"/>
      <w:divBdr>
        <w:top w:val="none" w:sz="0" w:space="0" w:color="auto"/>
        <w:left w:val="none" w:sz="0" w:space="0" w:color="auto"/>
        <w:bottom w:val="none" w:sz="0" w:space="0" w:color="auto"/>
        <w:right w:val="none" w:sz="0" w:space="0" w:color="auto"/>
      </w:divBdr>
    </w:div>
    <w:div w:id="1458724154">
      <w:bodyDiv w:val="1"/>
      <w:marLeft w:val="0"/>
      <w:marRight w:val="0"/>
      <w:marTop w:val="0"/>
      <w:marBottom w:val="0"/>
      <w:divBdr>
        <w:top w:val="none" w:sz="0" w:space="0" w:color="auto"/>
        <w:left w:val="none" w:sz="0" w:space="0" w:color="auto"/>
        <w:bottom w:val="none" w:sz="0" w:space="0" w:color="auto"/>
        <w:right w:val="none" w:sz="0" w:space="0" w:color="auto"/>
      </w:divBdr>
    </w:div>
    <w:div w:id="1475173741">
      <w:bodyDiv w:val="1"/>
      <w:marLeft w:val="0"/>
      <w:marRight w:val="0"/>
      <w:marTop w:val="0"/>
      <w:marBottom w:val="0"/>
      <w:divBdr>
        <w:top w:val="none" w:sz="0" w:space="0" w:color="auto"/>
        <w:left w:val="none" w:sz="0" w:space="0" w:color="auto"/>
        <w:bottom w:val="none" w:sz="0" w:space="0" w:color="auto"/>
        <w:right w:val="none" w:sz="0" w:space="0" w:color="auto"/>
      </w:divBdr>
      <w:divsChild>
        <w:div w:id="1663653926">
          <w:marLeft w:val="480"/>
          <w:marRight w:val="0"/>
          <w:marTop w:val="0"/>
          <w:marBottom w:val="0"/>
          <w:divBdr>
            <w:top w:val="none" w:sz="0" w:space="0" w:color="auto"/>
            <w:left w:val="none" w:sz="0" w:space="0" w:color="auto"/>
            <w:bottom w:val="none" w:sz="0" w:space="0" w:color="auto"/>
            <w:right w:val="none" w:sz="0" w:space="0" w:color="auto"/>
          </w:divBdr>
          <w:divsChild>
            <w:div w:id="814492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046302">
      <w:bodyDiv w:val="1"/>
      <w:marLeft w:val="0"/>
      <w:marRight w:val="0"/>
      <w:marTop w:val="0"/>
      <w:marBottom w:val="0"/>
      <w:divBdr>
        <w:top w:val="none" w:sz="0" w:space="0" w:color="auto"/>
        <w:left w:val="none" w:sz="0" w:space="0" w:color="auto"/>
        <w:bottom w:val="none" w:sz="0" w:space="0" w:color="auto"/>
        <w:right w:val="none" w:sz="0" w:space="0" w:color="auto"/>
      </w:divBdr>
    </w:div>
    <w:div w:id="1723793515">
      <w:bodyDiv w:val="1"/>
      <w:marLeft w:val="0"/>
      <w:marRight w:val="0"/>
      <w:marTop w:val="0"/>
      <w:marBottom w:val="0"/>
      <w:divBdr>
        <w:top w:val="none" w:sz="0" w:space="0" w:color="auto"/>
        <w:left w:val="none" w:sz="0" w:space="0" w:color="auto"/>
        <w:bottom w:val="none" w:sz="0" w:space="0" w:color="auto"/>
        <w:right w:val="none" w:sz="0" w:space="0" w:color="auto"/>
      </w:divBdr>
      <w:divsChild>
        <w:div w:id="1560434139">
          <w:marLeft w:val="480"/>
          <w:marRight w:val="0"/>
          <w:marTop w:val="0"/>
          <w:marBottom w:val="0"/>
          <w:divBdr>
            <w:top w:val="none" w:sz="0" w:space="0" w:color="auto"/>
            <w:left w:val="none" w:sz="0" w:space="0" w:color="auto"/>
            <w:bottom w:val="none" w:sz="0" w:space="0" w:color="auto"/>
            <w:right w:val="none" w:sz="0" w:space="0" w:color="auto"/>
          </w:divBdr>
          <w:divsChild>
            <w:div w:id="2085179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748523">
      <w:bodyDiv w:val="1"/>
      <w:marLeft w:val="0"/>
      <w:marRight w:val="0"/>
      <w:marTop w:val="0"/>
      <w:marBottom w:val="0"/>
      <w:divBdr>
        <w:top w:val="none" w:sz="0" w:space="0" w:color="auto"/>
        <w:left w:val="none" w:sz="0" w:space="0" w:color="auto"/>
        <w:bottom w:val="none" w:sz="0" w:space="0" w:color="auto"/>
        <w:right w:val="none" w:sz="0" w:space="0" w:color="auto"/>
      </w:divBdr>
    </w:div>
    <w:div w:id="2115124519">
      <w:bodyDiv w:val="1"/>
      <w:marLeft w:val="0"/>
      <w:marRight w:val="0"/>
      <w:marTop w:val="0"/>
      <w:marBottom w:val="0"/>
      <w:divBdr>
        <w:top w:val="none" w:sz="0" w:space="0" w:color="auto"/>
        <w:left w:val="none" w:sz="0" w:space="0" w:color="auto"/>
        <w:bottom w:val="none" w:sz="0" w:space="0" w:color="auto"/>
        <w:right w:val="none" w:sz="0" w:space="0" w:color="auto"/>
      </w:divBdr>
      <w:divsChild>
        <w:div w:id="304630852">
          <w:marLeft w:val="0"/>
          <w:marRight w:val="0"/>
          <w:marTop w:val="0"/>
          <w:marBottom w:val="0"/>
          <w:divBdr>
            <w:top w:val="none" w:sz="0" w:space="0" w:color="auto"/>
            <w:left w:val="none" w:sz="0" w:space="0" w:color="auto"/>
            <w:bottom w:val="none" w:sz="0" w:space="0" w:color="auto"/>
            <w:right w:val="none" w:sz="0" w:space="0" w:color="auto"/>
          </w:divBdr>
        </w:div>
        <w:div w:id="980158848">
          <w:marLeft w:val="0"/>
          <w:marRight w:val="0"/>
          <w:marTop w:val="0"/>
          <w:marBottom w:val="0"/>
          <w:divBdr>
            <w:top w:val="none" w:sz="0" w:space="0" w:color="auto"/>
            <w:left w:val="none" w:sz="0" w:space="0" w:color="auto"/>
            <w:bottom w:val="none" w:sz="0" w:space="0" w:color="auto"/>
            <w:right w:val="none" w:sz="0" w:space="0" w:color="auto"/>
          </w:divBdr>
        </w:div>
      </w:divsChild>
    </w:div>
    <w:div w:id="2132478029">
      <w:bodyDiv w:val="1"/>
      <w:marLeft w:val="0"/>
      <w:marRight w:val="0"/>
      <w:marTop w:val="0"/>
      <w:marBottom w:val="0"/>
      <w:divBdr>
        <w:top w:val="none" w:sz="0" w:space="0" w:color="auto"/>
        <w:left w:val="none" w:sz="0" w:space="0" w:color="auto"/>
        <w:bottom w:val="none" w:sz="0" w:space="0" w:color="auto"/>
        <w:right w:val="none" w:sz="0" w:space="0" w:color="auto"/>
      </w:divBdr>
      <w:divsChild>
        <w:div w:id="274554846">
          <w:marLeft w:val="480"/>
          <w:marRight w:val="0"/>
          <w:marTop w:val="0"/>
          <w:marBottom w:val="0"/>
          <w:divBdr>
            <w:top w:val="none" w:sz="0" w:space="0" w:color="auto"/>
            <w:left w:val="none" w:sz="0" w:space="0" w:color="auto"/>
            <w:bottom w:val="none" w:sz="0" w:space="0" w:color="auto"/>
            <w:right w:val="none" w:sz="0" w:space="0" w:color="auto"/>
          </w:divBdr>
          <w:divsChild>
            <w:div w:id="374735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828AE6-2C22-4F49-AA0A-523DAC45B4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3</TotalTime>
  <Pages>19</Pages>
  <Words>48691</Words>
  <Characters>284356</Characters>
  <Application>Microsoft Office Word</Application>
  <DocSecurity>0</DocSecurity>
  <Lines>5077</Lines>
  <Paragraphs>84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32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keywords/>
  <cp:lastModifiedBy>Julio César Iturra Sanhueza</cp:lastModifiedBy>
  <cp:revision>3</cp:revision>
  <dcterms:created xsi:type="dcterms:W3CDTF">2024-11-25T16:33:00Z</dcterms:created>
  <dcterms:modified xsi:type="dcterms:W3CDTF">2024-12-27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lways_allow_html">
    <vt:lpwstr>True</vt:lpwstr>
  </property>
  <property fmtid="{D5CDD505-2E9C-101B-9397-08002B2CF9AE}" pid="3" name="bibliography">
    <vt:lpwstr>input/bib/rgroup-redist.bib</vt:lpwstr>
  </property>
  <property fmtid="{D5CDD505-2E9C-101B-9397-08002B2CF9AE}" pid="4" name="csl">
    <vt:lpwstr>input/bib/apa-no-doi-no-issue.csl</vt:lpwstr>
  </property>
  <property fmtid="{D5CDD505-2E9C-101B-9397-08002B2CF9AE}" pid="5" name="editor_options">
    <vt:lpwstr/>
  </property>
  <property fmtid="{D5CDD505-2E9C-101B-9397-08002B2CF9AE}" pid="6" name="fontsize">
    <vt:lpwstr>12pt</vt:lpwstr>
  </property>
  <property fmtid="{D5CDD505-2E9C-101B-9397-08002B2CF9AE}" pid="7" name="geometry">
    <vt:lpwstr>left=2.54cm,right=2.54cm,top=2.54cm,bottom=2.54cm</vt:lpwstr>
  </property>
  <property fmtid="{D5CDD505-2E9C-101B-9397-08002B2CF9AE}" pid="8" name="header-includes">
    <vt:lpwstr/>
  </property>
  <property fmtid="{D5CDD505-2E9C-101B-9397-08002B2CF9AE}" pid="9" name="linestretch">
    <vt:lpwstr>1.5</vt:lpwstr>
  </property>
  <property fmtid="{D5CDD505-2E9C-101B-9397-08002B2CF9AE}" pid="10" name="link-citations">
    <vt:lpwstr>True</vt:lpwstr>
  </property>
  <property fmtid="{D5CDD505-2E9C-101B-9397-08002B2CF9AE}" pid="11" name="linkcolor">
    <vt:lpwstr>gray</vt:lpwstr>
  </property>
  <property fmtid="{D5CDD505-2E9C-101B-9397-08002B2CF9AE}" pid="12" name="output">
    <vt:lpwstr/>
  </property>
  <property fmtid="{D5CDD505-2E9C-101B-9397-08002B2CF9AE}" pid="13" name="papersize">
    <vt:lpwstr>a4</vt:lpwstr>
  </property>
  <property fmtid="{D5CDD505-2E9C-101B-9397-08002B2CF9AE}" pid="14" name="GrammarlyDocumentId">
    <vt:lpwstr>4f13ec791783a3dff45cfc728bcde6b7bd57b4db2a717811e3e64df5c19a9475</vt:lpwstr>
  </property>
  <property fmtid="{D5CDD505-2E9C-101B-9397-08002B2CF9AE}" pid="15" name="ZOTERO_PREF_1">
    <vt:lpwstr>&lt;data data-version="3" zotero-version="6.0.36"&gt;&lt;session id="Vs7I1JgH"/&gt;&lt;style id="http://www.zotero.org/styles/apa-no-doi-no-issue" locale="en-US" hasBibliography="1" bibliographyStyleHasBeenSet="1"/&gt;&lt;prefs&gt;&lt;pref name="fieldType" value="Field"/&gt;&lt;/prefs&gt;&lt;/</vt:lpwstr>
  </property>
  <property fmtid="{D5CDD505-2E9C-101B-9397-08002B2CF9AE}" pid="16" name="ZOTERO_PREF_2">
    <vt:lpwstr>data&gt;</vt:lpwstr>
  </property>
</Properties>
</file>